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1EAD" w:rsidRDefault="000C1EAD" w:rsidP="00597D26">
      <w:pPr>
        <w:pStyle w:val="berschrift1"/>
      </w:pPr>
      <w:r w:rsidRPr="00552968">
        <w:t xml:space="preserve">Risk score for </w:t>
      </w:r>
      <w:r w:rsidR="00A95FCB">
        <w:t>the</w:t>
      </w:r>
      <w:r w:rsidRPr="00552968">
        <w:t xml:space="preserve"> exclusion of arrhythmic events in arrhythmogenic right ventricular cardiomyopathy</w:t>
      </w:r>
      <w:r w:rsidR="00A95FCB">
        <w:t xml:space="preserve"> at first presentation</w:t>
      </w:r>
      <w:bookmarkStart w:id="0" w:name="_GoBack"/>
      <w:bookmarkEnd w:id="0"/>
      <w:r w:rsidR="00597D26">
        <w:t>: Appendix</w:t>
      </w:r>
    </w:p>
    <w:p w:rsidR="000C1EAD" w:rsidRDefault="000C1EAD" w:rsidP="000C1EAD">
      <w:pPr>
        <w:rPr>
          <w:rFonts w:cs="Times New Roman"/>
        </w:rPr>
      </w:pPr>
      <w:r w:rsidRPr="001D6196">
        <w:rPr>
          <w:rFonts w:cs="Times New Roman"/>
        </w:rPr>
        <w:t>Annina S. Vischer, Silvia Castelletti, Petros Syrris, Rachel Bastiaenen, Chris Miles, Deniz Akdi</w:t>
      </w:r>
      <w:r>
        <w:rPr>
          <w:rFonts w:cs="Times New Roman"/>
        </w:rPr>
        <w:t>s,</w:t>
      </w:r>
      <w:r w:rsidRPr="000712FE">
        <w:rPr>
          <w:rFonts w:cs="Times New Roman"/>
        </w:rPr>
        <w:t xml:space="preserve"> </w:t>
      </w:r>
      <w:r w:rsidRPr="001D6196">
        <w:rPr>
          <w:rFonts w:cs="Times New Roman"/>
        </w:rPr>
        <w:t xml:space="preserve">Kris Denhaerynck, Daniel Jacoby, Ardan </w:t>
      </w:r>
      <w:r>
        <w:rPr>
          <w:rFonts w:cs="Times New Roman"/>
        </w:rPr>
        <w:t xml:space="preserve">M. </w:t>
      </w:r>
      <w:r w:rsidRPr="001D6196">
        <w:rPr>
          <w:rFonts w:cs="Times New Roman"/>
        </w:rPr>
        <w:t xml:space="preserve">Saguner, Andrew </w:t>
      </w:r>
      <w:r>
        <w:rPr>
          <w:rFonts w:cs="Times New Roman"/>
        </w:rPr>
        <w:t xml:space="preserve">D. </w:t>
      </w:r>
      <w:r w:rsidRPr="001D6196">
        <w:rPr>
          <w:rFonts w:cs="Times New Roman"/>
        </w:rPr>
        <w:t>Krahn, Elijah R. Behr, William J. McKenna, Antonios Pantazis</w:t>
      </w:r>
    </w:p>
    <w:p w:rsidR="009E00FC" w:rsidRPr="009E00FC" w:rsidRDefault="009E00FC" w:rsidP="009E00FC"/>
    <w:p w:rsidR="009E00FC" w:rsidRPr="009E00FC" w:rsidRDefault="009E00FC" w:rsidP="009E00FC">
      <w:r w:rsidRPr="009E00FC">
        <w:t xml:space="preserve">Corresponding author: Dr Annina Vischer, University Hospital Basel, Medical Outpatient Department, Petersgraben 4, CH-4031 Basel, Switzerland, e-mail </w:t>
      </w:r>
      <w:hyperlink r:id="rId4" w:history="1">
        <w:r w:rsidRPr="009E00FC">
          <w:rPr>
            <w:rStyle w:val="Hyperlink"/>
          </w:rPr>
          <w:t>annina.vischer@usb.ch</w:t>
        </w:r>
      </w:hyperlink>
      <w:r w:rsidRPr="009E00FC">
        <w:t>, telephone +41613286630, fax +41612655515</w:t>
      </w:r>
    </w:p>
    <w:p w:rsidR="009E00FC" w:rsidRPr="001D6196" w:rsidRDefault="009E00FC" w:rsidP="000C1EAD">
      <w:pPr>
        <w:rPr>
          <w:rFonts w:cs="Times New Roman"/>
          <w:vertAlign w:val="superscript"/>
        </w:rPr>
      </w:pPr>
    </w:p>
    <w:p w:rsidR="00597D26" w:rsidRDefault="00597D26" w:rsidP="00597D26">
      <w:pPr>
        <w:pStyle w:val="berschrift2"/>
      </w:pPr>
      <w:r>
        <w:t>Tables</w:t>
      </w:r>
    </w:p>
    <w:p w:rsidR="00F23CDC" w:rsidRDefault="00F23CDC" w:rsidP="00EF1454">
      <w:pPr>
        <w:pStyle w:val="berschrift4"/>
      </w:pPr>
      <w:r>
        <w:t xml:space="preserve">Table </w:t>
      </w:r>
      <w:r w:rsidR="009E0B9A">
        <w:t>A.</w:t>
      </w:r>
      <w:r w:rsidRPr="00561C9D">
        <w:t xml:space="preserve">1: </w:t>
      </w:r>
    </w:p>
    <w:p w:rsidR="00EF1454" w:rsidRPr="00561C9D" w:rsidRDefault="00EF1454" w:rsidP="00F23CDC"/>
    <w:tbl>
      <w:tblPr>
        <w:tblStyle w:val="Tabellenraster"/>
        <w:tblW w:w="0" w:type="auto"/>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0A0" w:firstRow="1" w:lastRow="0" w:firstColumn="1" w:lastColumn="0" w:noHBand="0" w:noVBand="0"/>
      </w:tblPr>
      <w:tblGrid>
        <w:gridCol w:w="622"/>
        <w:gridCol w:w="1564"/>
        <w:gridCol w:w="2050"/>
        <w:gridCol w:w="3198"/>
        <w:gridCol w:w="827"/>
        <w:gridCol w:w="811"/>
      </w:tblGrid>
      <w:tr w:rsidR="00004062" w:rsidRPr="00243372" w:rsidTr="00597D26">
        <w:tc>
          <w:tcPr>
            <w:tcW w:w="0" w:type="auto"/>
          </w:tcPr>
          <w:p w:rsidR="00F23CDC" w:rsidRPr="0004237B" w:rsidRDefault="00F23CDC" w:rsidP="00F23CDC">
            <w:pPr>
              <w:rPr>
                <w:b/>
                <w:sz w:val="20"/>
                <w:szCs w:val="20"/>
              </w:rPr>
            </w:pPr>
            <w:r w:rsidRPr="0004237B">
              <w:rPr>
                <w:b/>
                <w:sz w:val="20"/>
                <w:szCs w:val="20"/>
              </w:rPr>
              <w:t>Year</w:t>
            </w:r>
          </w:p>
        </w:tc>
        <w:tc>
          <w:tcPr>
            <w:tcW w:w="0" w:type="auto"/>
          </w:tcPr>
          <w:p w:rsidR="00F23CDC" w:rsidRPr="0004237B" w:rsidRDefault="00F23CDC" w:rsidP="00F23CDC">
            <w:pPr>
              <w:rPr>
                <w:b/>
                <w:sz w:val="20"/>
                <w:szCs w:val="20"/>
              </w:rPr>
            </w:pPr>
            <w:r w:rsidRPr="0004237B">
              <w:rPr>
                <w:b/>
                <w:sz w:val="20"/>
                <w:szCs w:val="20"/>
              </w:rPr>
              <w:t>Author</w:t>
            </w:r>
          </w:p>
        </w:tc>
        <w:tc>
          <w:tcPr>
            <w:tcW w:w="0" w:type="auto"/>
          </w:tcPr>
          <w:p w:rsidR="00F23CDC" w:rsidRPr="0004237B" w:rsidRDefault="00F23CDC" w:rsidP="00F23CDC">
            <w:pPr>
              <w:rPr>
                <w:b/>
                <w:sz w:val="20"/>
                <w:szCs w:val="20"/>
              </w:rPr>
            </w:pPr>
            <w:r w:rsidRPr="0004237B">
              <w:rPr>
                <w:b/>
                <w:sz w:val="20"/>
                <w:szCs w:val="20"/>
              </w:rPr>
              <w:t>Analysed risk</w:t>
            </w:r>
          </w:p>
        </w:tc>
        <w:tc>
          <w:tcPr>
            <w:tcW w:w="0" w:type="auto"/>
          </w:tcPr>
          <w:p w:rsidR="00F23CDC" w:rsidRPr="0004237B" w:rsidRDefault="00F23CDC" w:rsidP="00F23CDC">
            <w:pPr>
              <w:rPr>
                <w:b/>
                <w:sz w:val="20"/>
                <w:szCs w:val="20"/>
              </w:rPr>
            </w:pPr>
            <w:r w:rsidRPr="0004237B">
              <w:rPr>
                <w:b/>
                <w:sz w:val="20"/>
                <w:szCs w:val="20"/>
              </w:rPr>
              <w:t>Proposed risk factor</w:t>
            </w:r>
          </w:p>
        </w:tc>
        <w:tc>
          <w:tcPr>
            <w:tcW w:w="0" w:type="auto"/>
            <w:gridSpan w:val="2"/>
          </w:tcPr>
          <w:p w:rsidR="00F23CDC" w:rsidRPr="0004237B" w:rsidRDefault="00F23CDC" w:rsidP="00F23CDC">
            <w:pPr>
              <w:rPr>
                <w:b/>
                <w:sz w:val="20"/>
                <w:szCs w:val="20"/>
              </w:rPr>
            </w:pPr>
            <w:r w:rsidRPr="0004237B">
              <w:rPr>
                <w:b/>
                <w:sz w:val="20"/>
                <w:szCs w:val="20"/>
              </w:rPr>
              <w:t>Quantification</w:t>
            </w:r>
          </w:p>
        </w:tc>
      </w:tr>
      <w:tr w:rsidR="00004062" w:rsidRPr="00243372" w:rsidTr="00597D26">
        <w:tc>
          <w:tcPr>
            <w:tcW w:w="0" w:type="auto"/>
          </w:tcPr>
          <w:p w:rsidR="00F23CDC" w:rsidRPr="00243372" w:rsidRDefault="00F23CDC" w:rsidP="00F23CDC">
            <w:pPr>
              <w:rPr>
                <w:sz w:val="20"/>
                <w:szCs w:val="20"/>
              </w:rPr>
            </w:pPr>
            <w:r w:rsidRPr="00243372">
              <w:rPr>
                <w:sz w:val="20"/>
                <w:szCs w:val="20"/>
              </w:rPr>
              <w:t>2015</w:t>
            </w:r>
          </w:p>
        </w:tc>
        <w:tc>
          <w:tcPr>
            <w:tcW w:w="0" w:type="auto"/>
          </w:tcPr>
          <w:p w:rsidR="00F23CDC" w:rsidRPr="00243372" w:rsidRDefault="00F23CDC" w:rsidP="00F23CDC">
            <w:pPr>
              <w:rPr>
                <w:sz w:val="20"/>
                <w:szCs w:val="20"/>
              </w:rPr>
            </w:pPr>
            <w:r>
              <w:rPr>
                <w:sz w:val="20"/>
                <w:szCs w:val="20"/>
              </w:rPr>
              <w:t>Protonotarios</w:t>
            </w:r>
            <w:r>
              <w:rPr>
                <w:sz w:val="20"/>
                <w:szCs w:val="20"/>
              </w:rP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rPr>
                <w:sz w:val="20"/>
                <w:szCs w:val="20"/>
              </w:rPr>
              <w:instrText xml:space="preserve"> ADDIN EN.CITE </w:instrText>
            </w:r>
            <w:r>
              <w:rPr>
                <w:sz w:val="20"/>
                <w:szCs w:val="20"/>
              </w:rP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Male gender</w:t>
            </w:r>
          </w:p>
          <w:p w:rsidR="00F23CDC" w:rsidRPr="00243372" w:rsidRDefault="00F23CDC" w:rsidP="00F23CDC">
            <w:pPr>
              <w:rPr>
                <w:sz w:val="20"/>
                <w:szCs w:val="20"/>
              </w:rPr>
            </w:pPr>
            <w:r w:rsidRPr="00243372">
              <w:rPr>
                <w:sz w:val="20"/>
                <w:szCs w:val="20"/>
              </w:rPr>
              <w:t>Repolarization abnormalities</w:t>
            </w:r>
          </w:p>
          <w:p w:rsidR="00F23CDC" w:rsidRPr="00243372" w:rsidRDefault="00F23CDC" w:rsidP="00F23CDC">
            <w:pPr>
              <w:rPr>
                <w:sz w:val="20"/>
                <w:szCs w:val="20"/>
              </w:rPr>
            </w:pPr>
            <w:r w:rsidRPr="00243372">
              <w:rPr>
                <w:sz w:val="20"/>
                <w:szCs w:val="20"/>
              </w:rPr>
              <w:t>LV dysfunction</w:t>
            </w:r>
          </w:p>
        </w:tc>
        <w:tc>
          <w:tcPr>
            <w:tcW w:w="0" w:type="auto"/>
            <w:gridSpan w:val="2"/>
          </w:tcPr>
          <w:p w:rsidR="00F23CDC" w:rsidRPr="00243372" w:rsidRDefault="00F23CDC" w:rsidP="00F23CDC">
            <w:pPr>
              <w:rPr>
                <w:sz w:val="20"/>
                <w:szCs w:val="20"/>
              </w:rPr>
            </w:pPr>
            <w:r w:rsidRPr="00243372">
              <w:rPr>
                <w:sz w:val="20"/>
                <w:szCs w:val="20"/>
              </w:rPr>
              <w:t>HR 3.26</w:t>
            </w:r>
          </w:p>
          <w:p w:rsidR="00F23CDC" w:rsidRPr="00243372" w:rsidRDefault="00F23CDC" w:rsidP="00F23CDC">
            <w:pPr>
              <w:rPr>
                <w:sz w:val="20"/>
                <w:szCs w:val="20"/>
              </w:rPr>
            </w:pPr>
            <w:r w:rsidRPr="00243372">
              <w:rPr>
                <w:sz w:val="20"/>
                <w:szCs w:val="20"/>
              </w:rPr>
              <w:t>OR 6.94-9.09</w:t>
            </w:r>
          </w:p>
          <w:p w:rsidR="00F23CDC" w:rsidRPr="00243372" w:rsidRDefault="00F23CDC" w:rsidP="00F23CDC">
            <w:pPr>
              <w:rPr>
                <w:sz w:val="20"/>
                <w:szCs w:val="20"/>
              </w:rPr>
            </w:pPr>
            <w:r w:rsidRPr="00243372">
              <w:rPr>
                <w:sz w:val="20"/>
                <w:szCs w:val="20"/>
              </w:rPr>
              <w:t>OR 7.07-8.19</w:t>
            </w:r>
          </w:p>
        </w:tc>
      </w:tr>
      <w:tr w:rsidR="00004062" w:rsidRPr="00243372" w:rsidTr="00597D26">
        <w:tc>
          <w:tcPr>
            <w:tcW w:w="0" w:type="auto"/>
          </w:tcPr>
          <w:p w:rsidR="00F23CDC" w:rsidRPr="00243372" w:rsidRDefault="00F23CDC" w:rsidP="00F23CDC">
            <w:pPr>
              <w:rPr>
                <w:sz w:val="20"/>
                <w:szCs w:val="20"/>
              </w:rPr>
            </w:pPr>
            <w:r w:rsidRPr="00243372">
              <w:rPr>
                <w:sz w:val="20"/>
                <w:szCs w:val="20"/>
              </w:rPr>
              <w:t>2015</w:t>
            </w:r>
          </w:p>
        </w:tc>
        <w:tc>
          <w:tcPr>
            <w:tcW w:w="0" w:type="auto"/>
          </w:tcPr>
          <w:p w:rsidR="00F23CDC" w:rsidRPr="00243372" w:rsidRDefault="00F23CDC" w:rsidP="00F23CDC">
            <w:pPr>
              <w:rPr>
                <w:sz w:val="20"/>
                <w:szCs w:val="20"/>
              </w:rPr>
            </w:pPr>
            <w:r w:rsidRPr="00243372">
              <w:rPr>
                <w:sz w:val="20"/>
                <w:szCs w:val="20"/>
              </w:rPr>
              <w:t>Mast</w:t>
            </w:r>
            <w:r>
              <w:rPr>
                <w:sz w:val="20"/>
                <w:szCs w:val="20"/>
              </w:rPr>
              <w:fldChar w:fldCharType="begin">
                <w:fldData xml:space="preserve">PEVuZE5vdGU+PENpdGU+PEF1dGhvcj5NYXN0PC9BdXRob3I+PFllYXI+MjAxNTwvWWVhcj48UmVj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</w:fldData>
              </w:fldChar>
            </w:r>
            <w:r>
              <w:rPr>
                <w:sz w:val="20"/>
                <w:szCs w:val="20"/>
              </w:rPr>
              <w:instrText xml:space="preserve"> ADDIN EN.CITE </w:instrText>
            </w:r>
            <w:r>
              <w:rPr>
                <w:sz w:val="20"/>
                <w:szCs w:val="20"/>
              </w:rPr>
              <w:fldChar w:fldCharType="begin">
                <w:fldData xml:space="preserve">PEVuZE5vdGU+PENpdGU+PEF1dGhvcj5NYXN0PC9BdXRob3I+PFllYXI+MjAxNTwvWWVhcj48UmVj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MACE</w:t>
            </w:r>
          </w:p>
        </w:tc>
        <w:tc>
          <w:tcPr>
            <w:tcW w:w="0" w:type="auto"/>
          </w:tcPr>
          <w:p w:rsidR="00F23CDC" w:rsidRPr="00243372" w:rsidRDefault="00F23CDC" w:rsidP="00F23CDC">
            <w:pPr>
              <w:rPr>
                <w:sz w:val="20"/>
                <w:szCs w:val="20"/>
              </w:rPr>
            </w:pPr>
            <w:r w:rsidRPr="00243372">
              <w:rPr>
                <w:sz w:val="20"/>
                <w:szCs w:val="20"/>
              </w:rPr>
              <w:t>LVEF&lt;50%</w:t>
            </w:r>
          </w:p>
        </w:tc>
        <w:tc>
          <w:tcPr>
            <w:tcW w:w="0" w:type="auto"/>
            <w:gridSpan w:val="2"/>
          </w:tcPr>
          <w:p w:rsidR="00F23CDC" w:rsidRPr="00243372" w:rsidRDefault="00F23CDC" w:rsidP="00F23CDC">
            <w:pPr>
              <w:rPr>
                <w:sz w:val="20"/>
                <w:szCs w:val="20"/>
              </w:rPr>
            </w:pPr>
            <w:r w:rsidRPr="00243372">
              <w:rPr>
                <w:sz w:val="20"/>
                <w:szCs w:val="20"/>
              </w:rPr>
              <w:t>1year event risk 50% vs 16.7%</w:t>
            </w:r>
          </w:p>
        </w:tc>
      </w:tr>
      <w:tr w:rsidR="00004062" w:rsidRPr="00243372" w:rsidTr="00597D26">
        <w:tc>
          <w:tcPr>
            <w:tcW w:w="0" w:type="auto"/>
          </w:tcPr>
          <w:p w:rsidR="00F23CDC" w:rsidRPr="00243372" w:rsidRDefault="00F23CDC" w:rsidP="00F23CDC">
            <w:pPr>
              <w:rPr>
                <w:sz w:val="20"/>
                <w:szCs w:val="20"/>
              </w:rPr>
            </w:pPr>
            <w:r w:rsidRPr="00243372">
              <w:rPr>
                <w:sz w:val="20"/>
                <w:szCs w:val="20"/>
              </w:rPr>
              <w:t>2015</w:t>
            </w:r>
          </w:p>
        </w:tc>
        <w:tc>
          <w:tcPr>
            <w:tcW w:w="0" w:type="auto"/>
          </w:tcPr>
          <w:p w:rsidR="00F23CDC" w:rsidRPr="00243372" w:rsidRDefault="00F23CDC" w:rsidP="00D53A22">
            <w:pPr>
              <w:rPr>
                <w:sz w:val="20"/>
                <w:szCs w:val="20"/>
              </w:rPr>
            </w:pPr>
            <w:r w:rsidRPr="00243372">
              <w:rPr>
                <w:sz w:val="20"/>
                <w:szCs w:val="20"/>
              </w:rPr>
              <w:t>Ruwald</w:t>
            </w:r>
            <w:r w:rsidR="00D53A22">
              <w:rPr>
                <w:sz w:val="20"/>
                <w:szCs w:val="20"/>
              </w:rPr>
              <w:fldChar w:fldCharType="begin">
                <w:fldData xml:space="preserve">PEVuZE5vdGU+PENpdGU+PEF1dGhvcj5SdXdhbGQ8L0F1dGhvcj48WWVhcj4yMDE1PC9ZZWFyPjxS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</w:fldData>
              </w:fldChar>
            </w:r>
            <w:r w:rsidR="00D53A22">
              <w:rPr>
                <w:sz w:val="20"/>
                <w:szCs w:val="20"/>
              </w:rPr>
              <w:instrText xml:space="preserve"> ADDIN EN.CITE </w:instrText>
            </w:r>
            <w:r w:rsidR="00D53A22">
              <w:rPr>
                <w:sz w:val="20"/>
                <w:szCs w:val="20"/>
              </w:rPr>
              <w:fldChar w:fldCharType="begin">
                <w:fldData xml:space="preserve">PEVuZE5vdGU+PENpdGU+PEF1dGhvcj5SdXdhbGQ8L0F1dGhvcj48WWVhcj4yMDE1PC9ZZWFyPjxS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</w:fldData>
              </w:fldChar>
            </w:r>
            <w:r w:rsidR="00D53A22">
              <w:rPr>
                <w:sz w:val="20"/>
                <w:szCs w:val="20"/>
              </w:rPr>
              <w:instrText xml:space="preserve"> ADDIN EN.CITE.DATA </w:instrText>
            </w:r>
            <w:r w:rsidR="00D53A22">
              <w:rPr>
                <w:sz w:val="20"/>
                <w:szCs w:val="20"/>
              </w:rPr>
            </w:r>
            <w:r w:rsidR="00D53A22">
              <w:rPr>
                <w:sz w:val="20"/>
                <w:szCs w:val="20"/>
              </w:rPr>
              <w:fldChar w:fldCharType="end"/>
            </w:r>
            <w:r w:rsidR="00D53A22">
              <w:rPr>
                <w:sz w:val="20"/>
                <w:szCs w:val="20"/>
              </w:rPr>
            </w:r>
            <w:r w:rsidR="00D53A22">
              <w:rPr>
                <w:sz w:val="20"/>
                <w:szCs w:val="20"/>
              </w:rPr>
              <w:fldChar w:fldCharType="separate"/>
            </w:r>
            <w:r w:rsidR="00D53A22">
              <w:rPr>
                <w:noProof/>
                <w:sz w:val="20"/>
                <w:szCs w:val="20"/>
              </w:rPr>
              <w:t>[3]</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 or death</w:t>
            </w:r>
          </w:p>
        </w:tc>
        <w:tc>
          <w:tcPr>
            <w:tcW w:w="0" w:type="auto"/>
          </w:tcPr>
          <w:p w:rsidR="00F23CDC" w:rsidRPr="00243372" w:rsidRDefault="00F23CDC" w:rsidP="00F23CDC">
            <w:pPr>
              <w:rPr>
                <w:sz w:val="20"/>
                <w:szCs w:val="20"/>
              </w:rPr>
            </w:pPr>
            <w:r w:rsidRPr="00243372">
              <w:rPr>
                <w:sz w:val="20"/>
                <w:szCs w:val="20"/>
              </w:rPr>
              <w:t>Competitive sport</w:t>
            </w:r>
          </w:p>
        </w:tc>
        <w:tc>
          <w:tcPr>
            <w:tcW w:w="0" w:type="auto"/>
            <w:gridSpan w:val="2"/>
          </w:tcPr>
          <w:p w:rsidR="00F23CDC" w:rsidRPr="00243372" w:rsidRDefault="00F23CDC" w:rsidP="00F23CDC">
            <w:pPr>
              <w:rPr>
                <w:sz w:val="20"/>
                <w:szCs w:val="20"/>
              </w:rPr>
            </w:pPr>
            <w:r w:rsidRPr="00243372">
              <w:rPr>
                <w:sz w:val="20"/>
                <w:szCs w:val="20"/>
              </w:rPr>
              <w:t>HR 1.99</w:t>
            </w:r>
          </w:p>
        </w:tc>
      </w:tr>
      <w:tr w:rsidR="00004062" w:rsidRPr="00243372" w:rsidTr="00597D26">
        <w:tc>
          <w:tcPr>
            <w:tcW w:w="0" w:type="auto"/>
          </w:tcPr>
          <w:p w:rsidR="00F23CDC" w:rsidRPr="00243372" w:rsidRDefault="00F23CDC" w:rsidP="00F23CDC">
            <w:pPr>
              <w:rPr>
                <w:sz w:val="20"/>
                <w:szCs w:val="20"/>
              </w:rPr>
            </w:pPr>
            <w:r w:rsidRPr="00243372">
              <w:rPr>
                <w:sz w:val="20"/>
                <w:szCs w:val="20"/>
              </w:rPr>
              <w:t>2014</w:t>
            </w:r>
          </w:p>
        </w:tc>
        <w:tc>
          <w:tcPr>
            <w:tcW w:w="0" w:type="auto"/>
          </w:tcPr>
          <w:p w:rsidR="00F23CDC" w:rsidRPr="00243372" w:rsidRDefault="00F23CDC" w:rsidP="00D53A22">
            <w:pPr>
              <w:rPr>
                <w:sz w:val="20"/>
                <w:szCs w:val="20"/>
              </w:rPr>
            </w:pPr>
            <w:r w:rsidRPr="00243372">
              <w:rPr>
                <w:sz w:val="20"/>
                <w:szCs w:val="20"/>
              </w:rPr>
              <w:t>Saguner</w:t>
            </w:r>
            <w:r w:rsidR="00D53A22">
              <w:rPr>
                <w:sz w:val="20"/>
                <w:szCs w:val="20"/>
              </w:rPr>
              <w:fldChar w:fldCharType="begin">
                <w:fldData xml:space="preserve">PEVuZE5vdGU+PENpdGU+PEF1dGhvcj5TYWd1bmVyPC9BdXRob3I+PFllYXI+MjAxNDwvWWVhcj48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==
</w:fldData>
              </w:fldChar>
            </w:r>
            <w:r w:rsidR="00D53A22">
              <w:rPr>
                <w:sz w:val="20"/>
                <w:szCs w:val="20"/>
              </w:rPr>
              <w:instrText xml:space="preserve"> ADDIN EN.CITE </w:instrText>
            </w:r>
            <w:r w:rsidR="00D53A22">
              <w:rPr>
                <w:sz w:val="20"/>
                <w:szCs w:val="20"/>
              </w:rPr>
              <w:fldChar w:fldCharType="begin">
                <w:fldData xml:space="preserve">PEVuZE5vdGU+PENpdGU+PEF1dGhvcj5TYWd1bmVyPC9BdXRob3I+PFllYXI+MjAxNDwvWWVhcj48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==
</w:fldData>
              </w:fldChar>
            </w:r>
            <w:r w:rsidR="00D53A22">
              <w:rPr>
                <w:sz w:val="20"/>
                <w:szCs w:val="20"/>
              </w:rPr>
              <w:instrText xml:space="preserve"> ADDIN EN.CITE.DATA </w:instrText>
            </w:r>
            <w:r w:rsidR="00D53A22">
              <w:rPr>
                <w:sz w:val="20"/>
                <w:szCs w:val="20"/>
              </w:rPr>
            </w:r>
            <w:r w:rsidR="00D53A22">
              <w:rPr>
                <w:sz w:val="20"/>
                <w:szCs w:val="20"/>
              </w:rPr>
              <w:fldChar w:fldCharType="end"/>
            </w:r>
            <w:r w:rsidR="00D53A22">
              <w:rPr>
                <w:sz w:val="20"/>
                <w:szCs w:val="20"/>
              </w:rPr>
            </w:r>
            <w:r w:rsidR="00D53A22">
              <w:rPr>
                <w:sz w:val="20"/>
                <w:szCs w:val="20"/>
              </w:rPr>
              <w:fldChar w:fldCharType="separate"/>
            </w:r>
            <w:r w:rsidR="00D53A22">
              <w:rPr>
                <w:noProof/>
                <w:sz w:val="20"/>
                <w:szCs w:val="20"/>
              </w:rPr>
              <w:t>[4]</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MACE (HF and arrhythmia)</w:t>
            </w:r>
          </w:p>
        </w:tc>
        <w:tc>
          <w:tcPr>
            <w:tcW w:w="0" w:type="auto"/>
          </w:tcPr>
          <w:p w:rsidR="00F23CDC" w:rsidRPr="00243372" w:rsidRDefault="00F23CDC" w:rsidP="00F23CDC">
            <w:pPr>
              <w:rPr>
                <w:sz w:val="20"/>
                <w:szCs w:val="20"/>
              </w:rPr>
            </w:pPr>
            <w:r w:rsidRPr="00243372">
              <w:rPr>
                <w:sz w:val="20"/>
                <w:szCs w:val="20"/>
              </w:rPr>
              <w:t>inferior TWI</w:t>
            </w:r>
          </w:p>
          <w:p w:rsidR="00F23CDC" w:rsidRPr="00243372" w:rsidRDefault="00F23CDC" w:rsidP="00F23CDC">
            <w:pPr>
              <w:rPr>
                <w:sz w:val="20"/>
                <w:szCs w:val="20"/>
              </w:rPr>
            </w:pPr>
            <w:r w:rsidRPr="00243372">
              <w:rPr>
                <w:sz w:val="20"/>
                <w:szCs w:val="20"/>
              </w:rPr>
              <w:t>QRS fragmentation</w:t>
            </w:r>
          </w:p>
          <w:p w:rsidR="00F23CDC" w:rsidRPr="00243372" w:rsidRDefault="00F23CDC" w:rsidP="00F23CDC">
            <w:pPr>
              <w:rPr>
                <w:sz w:val="20"/>
                <w:szCs w:val="20"/>
              </w:rPr>
            </w:pPr>
            <w:r w:rsidRPr="00243372">
              <w:rPr>
                <w:sz w:val="20"/>
                <w:szCs w:val="20"/>
              </w:rPr>
              <w:t>precordial QRS amplitude ratio ≤0.48</w:t>
            </w:r>
          </w:p>
        </w:tc>
        <w:tc>
          <w:tcPr>
            <w:tcW w:w="0" w:type="auto"/>
            <w:gridSpan w:val="2"/>
          </w:tcPr>
          <w:p w:rsidR="00F23CDC" w:rsidRPr="00243372" w:rsidRDefault="00F23CDC" w:rsidP="00F23CDC">
            <w:pPr>
              <w:rPr>
                <w:sz w:val="20"/>
                <w:szCs w:val="20"/>
              </w:rPr>
            </w:pPr>
            <w:r w:rsidRPr="00243372">
              <w:rPr>
                <w:sz w:val="20"/>
                <w:szCs w:val="20"/>
              </w:rPr>
              <w:t>HR 2.44</w:t>
            </w:r>
          </w:p>
          <w:p w:rsidR="00F23CDC" w:rsidRPr="00243372" w:rsidRDefault="00F23CDC" w:rsidP="00F23CDC">
            <w:pPr>
              <w:rPr>
                <w:sz w:val="20"/>
                <w:szCs w:val="20"/>
              </w:rPr>
            </w:pPr>
            <w:r w:rsidRPr="00243372">
              <w:rPr>
                <w:sz w:val="20"/>
                <w:szCs w:val="20"/>
              </w:rPr>
              <w:t>HR 2.92</w:t>
            </w:r>
          </w:p>
          <w:p w:rsidR="00F23CDC" w:rsidRPr="00243372" w:rsidRDefault="00F23CDC" w:rsidP="00F23CDC">
            <w:pPr>
              <w:rPr>
                <w:sz w:val="20"/>
                <w:szCs w:val="20"/>
              </w:rPr>
            </w:pPr>
            <w:r w:rsidRPr="00243372">
              <w:rPr>
                <w:sz w:val="20"/>
                <w:szCs w:val="20"/>
              </w:rPr>
              <w:t>HR 2.65</w:t>
            </w:r>
          </w:p>
        </w:tc>
      </w:tr>
      <w:tr w:rsidR="00004062" w:rsidRPr="00243372" w:rsidTr="00597D26">
        <w:tc>
          <w:tcPr>
            <w:tcW w:w="0" w:type="auto"/>
          </w:tcPr>
          <w:p w:rsidR="00F23CDC" w:rsidRPr="00243372" w:rsidRDefault="00F23CDC" w:rsidP="00F23CDC">
            <w:pPr>
              <w:rPr>
                <w:sz w:val="20"/>
                <w:szCs w:val="20"/>
              </w:rPr>
            </w:pPr>
            <w:r w:rsidRPr="00243372">
              <w:rPr>
                <w:sz w:val="20"/>
                <w:szCs w:val="20"/>
              </w:rPr>
              <w:t>2014</w:t>
            </w:r>
          </w:p>
        </w:tc>
        <w:tc>
          <w:tcPr>
            <w:tcW w:w="0" w:type="auto"/>
          </w:tcPr>
          <w:p w:rsidR="00F23CDC" w:rsidRPr="00243372" w:rsidRDefault="00F23CDC" w:rsidP="00D53A22">
            <w:pPr>
              <w:rPr>
                <w:sz w:val="20"/>
                <w:szCs w:val="20"/>
              </w:rPr>
            </w:pPr>
            <w:r w:rsidRPr="00243372">
              <w:rPr>
                <w:sz w:val="20"/>
                <w:szCs w:val="20"/>
              </w:rPr>
              <w:t>Liao</w:t>
            </w:r>
            <w:r w:rsidR="00D53A22">
              <w:rPr>
                <w:sz w:val="20"/>
                <w:szCs w:val="20"/>
              </w:rPr>
              <w:fldChar w:fldCharType="begin">
                <w:fldData xml:space="preserve">PEVuZE5vdGU+PENpdGU+PEF1dGhvcj5MaWFvPC9BdXRob3I+PFllYXI+MjAxNDwvWWVhcj48UmVj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</w:fldData>
              </w:fldChar>
            </w:r>
            <w:r w:rsidR="00D53A22">
              <w:rPr>
                <w:sz w:val="20"/>
                <w:szCs w:val="20"/>
              </w:rPr>
              <w:instrText xml:space="preserve"> ADDIN EN.CITE </w:instrText>
            </w:r>
            <w:r w:rsidR="00D53A22">
              <w:rPr>
                <w:sz w:val="20"/>
                <w:szCs w:val="20"/>
              </w:rPr>
              <w:fldChar w:fldCharType="begin">
                <w:fldData xml:space="preserve">PEVuZE5vdGU+PENpdGU+PEF1dGhvcj5MaWFvPC9BdXRob3I+PFllYXI+MjAxNDwvWWVhcj48UmVj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</w:fldData>
              </w:fldChar>
            </w:r>
            <w:r w:rsidR="00D53A22">
              <w:rPr>
                <w:sz w:val="20"/>
                <w:szCs w:val="20"/>
              </w:rPr>
              <w:instrText xml:space="preserve"> ADDIN EN.CITE.DATA </w:instrText>
            </w:r>
            <w:r w:rsidR="00D53A22">
              <w:rPr>
                <w:sz w:val="20"/>
                <w:szCs w:val="20"/>
              </w:rPr>
            </w:r>
            <w:r w:rsidR="00D53A22">
              <w:rPr>
                <w:sz w:val="20"/>
                <w:szCs w:val="20"/>
              </w:rPr>
              <w:fldChar w:fldCharType="end"/>
            </w:r>
            <w:r w:rsidR="00D53A22">
              <w:rPr>
                <w:sz w:val="20"/>
                <w:szCs w:val="20"/>
              </w:rPr>
            </w:r>
            <w:r w:rsidR="00D53A22">
              <w:rPr>
                <w:sz w:val="20"/>
                <w:szCs w:val="20"/>
              </w:rPr>
              <w:fldChar w:fldCharType="separate"/>
            </w:r>
            <w:r w:rsidR="00D53A22">
              <w:rPr>
                <w:noProof/>
                <w:sz w:val="20"/>
                <w:szCs w:val="20"/>
              </w:rPr>
              <w:t>[5]</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SAECG fulfilling all 3 Task Force criteria</w:t>
            </w:r>
          </w:p>
        </w:tc>
        <w:tc>
          <w:tcPr>
            <w:tcW w:w="0" w:type="auto"/>
            <w:gridSpan w:val="2"/>
          </w:tcPr>
          <w:p w:rsidR="00F23CDC" w:rsidRPr="00243372" w:rsidRDefault="00F23CDC" w:rsidP="00F23CDC">
            <w:pPr>
              <w:rPr>
                <w:sz w:val="20"/>
                <w:szCs w:val="20"/>
              </w:rPr>
            </w:pPr>
            <w:r w:rsidRPr="00243372">
              <w:rPr>
                <w:sz w:val="20"/>
                <w:szCs w:val="20"/>
              </w:rPr>
              <w:t>OR 30.49</w:t>
            </w:r>
          </w:p>
        </w:tc>
      </w:tr>
      <w:tr w:rsidR="00004062" w:rsidRPr="00243372" w:rsidTr="00597D26">
        <w:trPr>
          <w:trHeight w:val="556"/>
        </w:trPr>
        <w:tc>
          <w:tcPr>
            <w:tcW w:w="0" w:type="auto"/>
            <w:vMerge w:val="restart"/>
          </w:tcPr>
          <w:p w:rsidR="00F23CDC" w:rsidRPr="00243372" w:rsidRDefault="00F23CDC" w:rsidP="00F23CDC">
            <w:pPr>
              <w:rPr>
                <w:sz w:val="20"/>
                <w:szCs w:val="20"/>
              </w:rPr>
            </w:pPr>
            <w:r w:rsidRPr="00243372">
              <w:rPr>
                <w:sz w:val="20"/>
                <w:szCs w:val="20"/>
              </w:rPr>
              <w:t>2014</w:t>
            </w:r>
          </w:p>
        </w:tc>
        <w:tc>
          <w:tcPr>
            <w:tcW w:w="0" w:type="auto"/>
            <w:vMerge w:val="restart"/>
          </w:tcPr>
          <w:p w:rsidR="00F23CDC" w:rsidRPr="00243372" w:rsidRDefault="00F23CDC" w:rsidP="00D53A22">
            <w:pPr>
              <w:rPr>
                <w:sz w:val="20"/>
                <w:szCs w:val="20"/>
              </w:rPr>
            </w:pPr>
            <w:r w:rsidRPr="00243372">
              <w:rPr>
                <w:sz w:val="20"/>
                <w:szCs w:val="20"/>
              </w:rPr>
              <w:t>Link</w:t>
            </w:r>
            <w:r w:rsidR="00D53A22">
              <w:rPr>
                <w:sz w:val="20"/>
                <w:szCs w:val="20"/>
              </w:rPr>
              <w:fldChar w:fldCharType="begin">
                <w:fldData xml:space="preserve">PEVuZE5vdGU+PENpdGU+PEF1dGhvcj5MaW5rPC9BdXRob3I+PFllYXI+MjAxNDwvWWVhcj48UmVj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=
</w:fldData>
              </w:fldChar>
            </w:r>
            <w:r w:rsidR="00D53A22">
              <w:rPr>
                <w:sz w:val="20"/>
                <w:szCs w:val="20"/>
              </w:rPr>
              <w:instrText xml:space="preserve"> ADDIN EN.CITE </w:instrText>
            </w:r>
            <w:r w:rsidR="00D53A22">
              <w:rPr>
                <w:sz w:val="20"/>
                <w:szCs w:val="20"/>
              </w:rPr>
              <w:fldChar w:fldCharType="begin">
                <w:fldData xml:space="preserve">PEVuZE5vdGU+PENpdGU+PEF1dGhvcj5MaW5rPC9BdXRob3I+PFllYXI+MjAxNDwvWWVhcj48UmVj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=
</w:fldData>
              </w:fldChar>
            </w:r>
            <w:r w:rsidR="00D53A22">
              <w:rPr>
                <w:sz w:val="20"/>
                <w:szCs w:val="20"/>
              </w:rPr>
              <w:instrText xml:space="preserve"> ADDIN EN.CITE.DATA </w:instrText>
            </w:r>
            <w:r w:rsidR="00D53A22">
              <w:rPr>
                <w:sz w:val="20"/>
                <w:szCs w:val="20"/>
              </w:rPr>
            </w:r>
            <w:r w:rsidR="00D53A22">
              <w:rPr>
                <w:sz w:val="20"/>
                <w:szCs w:val="20"/>
              </w:rPr>
              <w:fldChar w:fldCharType="end"/>
            </w:r>
            <w:r w:rsidR="00D53A22">
              <w:rPr>
                <w:sz w:val="20"/>
                <w:szCs w:val="20"/>
              </w:rPr>
            </w:r>
            <w:r w:rsidR="00D53A22">
              <w:rPr>
                <w:sz w:val="20"/>
                <w:szCs w:val="20"/>
              </w:rPr>
              <w:fldChar w:fldCharType="separate"/>
            </w:r>
            <w:r w:rsidR="00D53A22">
              <w:rPr>
                <w:noProof/>
                <w:sz w:val="20"/>
                <w:szCs w:val="20"/>
              </w:rPr>
              <w:t>[6]</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ICD treatment</w:t>
            </w:r>
          </w:p>
        </w:tc>
        <w:tc>
          <w:tcPr>
            <w:tcW w:w="0" w:type="auto"/>
            <w:shd w:val="clear" w:color="auto" w:fill="auto"/>
          </w:tcPr>
          <w:p w:rsidR="00F23CDC" w:rsidRPr="00243372" w:rsidRDefault="00F23CDC" w:rsidP="00F23CDC">
            <w:pPr>
              <w:rPr>
                <w:sz w:val="20"/>
                <w:szCs w:val="20"/>
              </w:rPr>
            </w:pPr>
            <w:r w:rsidRPr="00243372">
              <w:rPr>
                <w:sz w:val="20"/>
                <w:szCs w:val="20"/>
              </w:rPr>
              <w:t>Pre-implantation SMVT or SPVT</w:t>
            </w:r>
          </w:p>
          <w:p w:rsidR="00F23CDC" w:rsidRPr="00243372" w:rsidRDefault="00F23CDC" w:rsidP="00F23CDC">
            <w:pPr>
              <w:rPr>
                <w:sz w:val="20"/>
                <w:szCs w:val="20"/>
              </w:rPr>
            </w:pPr>
            <w:r w:rsidRPr="00243372">
              <w:rPr>
                <w:sz w:val="20"/>
                <w:szCs w:val="20"/>
              </w:rPr>
              <w:t>T-wave inversions inferiorly</w:t>
            </w:r>
          </w:p>
        </w:tc>
        <w:tc>
          <w:tcPr>
            <w:tcW w:w="0" w:type="auto"/>
            <w:gridSpan w:val="2"/>
            <w:shd w:val="clear" w:color="auto" w:fill="auto"/>
          </w:tcPr>
          <w:p w:rsidR="00F23CDC" w:rsidRPr="00243372" w:rsidRDefault="00F23CDC" w:rsidP="00F23CDC">
            <w:pPr>
              <w:rPr>
                <w:sz w:val="20"/>
                <w:szCs w:val="20"/>
              </w:rPr>
            </w:pPr>
            <w:r w:rsidRPr="00243372">
              <w:rPr>
                <w:sz w:val="20"/>
                <w:szCs w:val="20"/>
              </w:rPr>
              <w:t>P=0.0029</w:t>
            </w:r>
          </w:p>
          <w:p w:rsidR="00F23CDC" w:rsidRPr="00243372" w:rsidRDefault="00F23CDC" w:rsidP="00F23CDC">
            <w:pPr>
              <w:rPr>
                <w:sz w:val="20"/>
                <w:szCs w:val="20"/>
              </w:rPr>
            </w:pPr>
            <w:r w:rsidRPr="00243372">
              <w:rPr>
                <w:sz w:val="20"/>
                <w:szCs w:val="20"/>
              </w:rPr>
              <w:t>P=0.0159</w:t>
            </w:r>
          </w:p>
        </w:tc>
      </w:tr>
      <w:tr w:rsidR="00004062" w:rsidRPr="00243372" w:rsidTr="00597D26">
        <w:trPr>
          <w:trHeight w:val="280"/>
        </w:trPr>
        <w:tc>
          <w:tcPr>
            <w:tcW w:w="0" w:type="auto"/>
            <w:vMerge/>
          </w:tcPr>
          <w:p w:rsidR="00F23CDC" w:rsidRPr="00243372" w:rsidRDefault="00F23CDC" w:rsidP="00F23CDC">
            <w:pPr>
              <w:rPr>
                <w:sz w:val="20"/>
                <w:szCs w:val="20"/>
              </w:rPr>
            </w:pPr>
          </w:p>
        </w:tc>
        <w:tc>
          <w:tcPr>
            <w:tcW w:w="0" w:type="auto"/>
            <w:vMerge/>
          </w:tcPr>
          <w:p w:rsidR="00F23CDC" w:rsidRPr="00243372" w:rsidRDefault="00F23CDC" w:rsidP="00F23CDC">
            <w:pPr>
              <w:rPr>
                <w:sz w:val="20"/>
                <w:szCs w:val="20"/>
              </w:rPr>
            </w:pPr>
          </w:p>
        </w:tc>
        <w:tc>
          <w:tcPr>
            <w:tcW w:w="0" w:type="auto"/>
          </w:tcPr>
          <w:p w:rsidR="00F23CDC" w:rsidRPr="00243372" w:rsidRDefault="00F23CDC" w:rsidP="00F23CDC">
            <w:pPr>
              <w:rPr>
                <w:sz w:val="20"/>
                <w:szCs w:val="20"/>
              </w:rPr>
            </w:pPr>
            <w:r w:rsidRPr="00243372">
              <w:rPr>
                <w:sz w:val="20"/>
                <w:szCs w:val="20"/>
              </w:rPr>
              <w:t>Life-threatening arrhythmias</w:t>
            </w:r>
          </w:p>
        </w:tc>
        <w:tc>
          <w:tcPr>
            <w:tcW w:w="0" w:type="auto"/>
            <w:shd w:val="clear" w:color="auto" w:fill="auto"/>
          </w:tcPr>
          <w:p w:rsidR="00F23CDC" w:rsidRPr="00243372" w:rsidRDefault="00F23CDC" w:rsidP="00F23CDC">
            <w:pPr>
              <w:rPr>
                <w:sz w:val="20"/>
                <w:szCs w:val="20"/>
              </w:rPr>
            </w:pPr>
            <w:r w:rsidRPr="00243372">
              <w:rPr>
                <w:sz w:val="20"/>
                <w:szCs w:val="20"/>
              </w:rPr>
              <w:t>Younger age</w:t>
            </w:r>
          </w:p>
        </w:tc>
        <w:tc>
          <w:tcPr>
            <w:tcW w:w="0" w:type="auto"/>
            <w:gridSpan w:val="2"/>
            <w:shd w:val="clear" w:color="auto" w:fill="auto"/>
          </w:tcPr>
          <w:p w:rsidR="00F23CDC" w:rsidRPr="00243372" w:rsidRDefault="00F23CDC" w:rsidP="00F23CDC">
            <w:pPr>
              <w:rPr>
                <w:sz w:val="20"/>
                <w:szCs w:val="20"/>
              </w:rPr>
            </w:pPr>
            <w:r w:rsidRPr="00243372">
              <w:rPr>
                <w:sz w:val="20"/>
                <w:szCs w:val="20"/>
              </w:rPr>
              <w:t>P=0.032</w:t>
            </w:r>
          </w:p>
        </w:tc>
      </w:tr>
      <w:tr w:rsidR="00004062" w:rsidRPr="00243372" w:rsidTr="00597D26">
        <w:tc>
          <w:tcPr>
            <w:tcW w:w="0" w:type="auto"/>
          </w:tcPr>
          <w:p w:rsidR="00F23CDC" w:rsidRPr="00243372" w:rsidRDefault="00F23CDC" w:rsidP="00F23CDC">
            <w:pPr>
              <w:rPr>
                <w:sz w:val="20"/>
                <w:szCs w:val="20"/>
              </w:rPr>
            </w:pPr>
            <w:r w:rsidRPr="00243372">
              <w:rPr>
                <w:sz w:val="20"/>
                <w:szCs w:val="20"/>
              </w:rPr>
              <w:t>2014</w:t>
            </w:r>
          </w:p>
        </w:tc>
        <w:tc>
          <w:tcPr>
            <w:tcW w:w="0" w:type="auto"/>
          </w:tcPr>
          <w:p w:rsidR="00F23CDC" w:rsidRPr="00243372" w:rsidRDefault="00F23CDC" w:rsidP="00D53A22">
            <w:pPr>
              <w:rPr>
                <w:sz w:val="20"/>
                <w:szCs w:val="20"/>
              </w:rPr>
            </w:pPr>
            <w:r w:rsidRPr="00243372">
              <w:rPr>
                <w:sz w:val="20"/>
                <w:szCs w:val="20"/>
              </w:rPr>
              <w:t>Saguner</w:t>
            </w:r>
            <w:r w:rsidR="00D53A22">
              <w:rPr>
                <w:sz w:val="20"/>
                <w:szCs w:val="20"/>
              </w:rPr>
              <w:fldChar w:fldCharType="begin">
                <w:fldData xml:space="preserve">PEVuZE5vdGU+PENpdGU+PEF1dGhvcj5TYWd1bmVyPC9BdXRob3I+PFllYXI+MjAxNDwvWWVhcj48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</w:fldData>
              </w:fldChar>
            </w:r>
            <w:r w:rsidR="00D53A22">
              <w:rPr>
                <w:sz w:val="20"/>
                <w:szCs w:val="20"/>
              </w:rPr>
              <w:instrText xml:space="preserve"> ADDIN EN.CITE </w:instrText>
            </w:r>
            <w:r w:rsidR="00D53A22">
              <w:rPr>
                <w:sz w:val="20"/>
                <w:szCs w:val="20"/>
              </w:rPr>
              <w:fldChar w:fldCharType="begin">
                <w:fldData xml:space="preserve">PEVuZE5vdGU+PENpdGU+PEF1dGhvcj5TYWd1bmVyPC9BdXRob3I+PFllYXI+MjAxNDwvWWVhcj48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</w:fldData>
              </w:fldChar>
            </w:r>
            <w:r w:rsidR="00D53A22">
              <w:rPr>
                <w:sz w:val="20"/>
                <w:szCs w:val="20"/>
              </w:rPr>
              <w:instrText xml:space="preserve"> ADDIN EN.CITE.DATA </w:instrText>
            </w:r>
            <w:r w:rsidR="00D53A22">
              <w:rPr>
                <w:sz w:val="20"/>
                <w:szCs w:val="20"/>
              </w:rPr>
            </w:r>
            <w:r w:rsidR="00D53A22">
              <w:rPr>
                <w:sz w:val="20"/>
                <w:szCs w:val="20"/>
              </w:rPr>
              <w:fldChar w:fldCharType="end"/>
            </w:r>
            <w:r w:rsidR="00D53A22">
              <w:rPr>
                <w:sz w:val="20"/>
                <w:szCs w:val="20"/>
              </w:rPr>
            </w:r>
            <w:r w:rsidR="00D53A22">
              <w:rPr>
                <w:sz w:val="20"/>
                <w:szCs w:val="20"/>
              </w:rPr>
              <w:fldChar w:fldCharType="separate"/>
            </w:r>
            <w:r w:rsidR="00D53A22">
              <w:rPr>
                <w:noProof/>
                <w:sz w:val="20"/>
                <w:szCs w:val="20"/>
              </w:rPr>
              <w:t>[7]</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MACE</w:t>
            </w:r>
          </w:p>
        </w:tc>
        <w:tc>
          <w:tcPr>
            <w:tcW w:w="0" w:type="auto"/>
          </w:tcPr>
          <w:p w:rsidR="00F23CDC" w:rsidRPr="00243372" w:rsidRDefault="00F23CDC" w:rsidP="00F23CDC">
            <w:pPr>
              <w:rPr>
                <w:sz w:val="20"/>
                <w:szCs w:val="20"/>
              </w:rPr>
            </w:pPr>
            <w:r w:rsidRPr="00243372">
              <w:rPr>
                <w:sz w:val="20"/>
                <w:szCs w:val="20"/>
              </w:rPr>
              <w:t>Reduced RVFAC, per 1%</w:t>
            </w:r>
          </w:p>
          <w:p w:rsidR="00F23CDC" w:rsidRPr="00243372" w:rsidRDefault="00F23CDC" w:rsidP="00F23CDC">
            <w:pPr>
              <w:rPr>
                <w:sz w:val="20"/>
                <w:szCs w:val="20"/>
              </w:rPr>
            </w:pPr>
            <w:r w:rsidRPr="00243372">
              <w:rPr>
                <w:sz w:val="20"/>
                <w:szCs w:val="20"/>
              </w:rPr>
              <w:t>Reduced TAPSE, per unit decrease</w:t>
            </w:r>
          </w:p>
        </w:tc>
        <w:tc>
          <w:tcPr>
            <w:tcW w:w="0" w:type="auto"/>
            <w:gridSpan w:val="2"/>
          </w:tcPr>
          <w:p w:rsidR="00F23CDC" w:rsidRPr="00243372" w:rsidRDefault="00F23CDC" w:rsidP="00F23CDC">
            <w:pPr>
              <w:rPr>
                <w:sz w:val="20"/>
                <w:szCs w:val="20"/>
              </w:rPr>
            </w:pPr>
            <w:r w:rsidRPr="00243372">
              <w:rPr>
                <w:sz w:val="20"/>
                <w:szCs w:val="20"/>
              </w:rPr>
              <w:t>HR 1.08</w:t>
            </w:r>
          </w:p>
          <w:p w:rsidR="00F23CDC" w:rsidRPr="00243372" w:rsidRDefault="00F23CDC" w:rsidP="00F23CDC">
            <w:pPr>
              <w:rPr>
                <w:sz w:val="20"/>
                <w:szCs w:val="20"/>
              </w:rPr>
            </w:pPr>
            <w:r w:rsidRPr="00243372">
              <w:rPr>
                <w:sz w:val="20"/>
                <w:szCs w:val="20"/>
              </w:rPr>
              <w:t>HR 1.01</w:t>
            </w:r>
          </w:p>
        </w:tc>
      </w:tr>
      <w:tr w:rsidR="00004062" w:rsidRPr="00243372" w:rsidTr="00597D26">
        <w:tc>
          <w:tcPr>
            <w:tcW w:w="0" w:type="auto"/>
          </w:tcPr>
          <w:p w:rsidR="00F23CDC" w:rsidRPr="00243372" w:rsidRDefault="00F23CDC" w:rsidP="00F23CDC">
            <w:pPr>
              <w:rPr>
                <w:sz w:val="20"/>
                <w:szCs w:val="20"/>
              </w:rPr>
            </w:pPr>
            <w:r w:rsidRPr="00243372">
              <w:rPr>
                <w:sz w:val="20"/>
                <w:szCs w:val="20"/>
              </w:rPr>
              <w:t>2012</w:t>
            </w:r>
          </w:p>
        </w:tc>
        <w:tc>
          <w:tcPr>
            <w:tcW w:w="0" w:type="auto"/>
          </w:tcPr>
          <w:p w:rsidR="00F23CDC" w:rsidRPr="00243372" w:rsidRDefault="00F23CDC" w:rsidP="00D53A22">
            <w:pPr>
              <w:rPr>
                <w:sz w:val="20"/>
                <w:szCs w:val="20"/>
              </w:rPr>
            </w:pPr>
            <w:r w:rsidRPr="00243372">
              <w:rPr>
                <w:sz w:val="20"/>
                <w:szCs w:val="20"/>
              </w:rPr>
              <w:t>Peters</w:t>
            </w:r>
            <w:r w:rsidR="00D53A22">
              <w:rPr>
                <w:sz w:val="20"/>
                <w:szCs w:val="20"/>
              </w:rPr>
              <w:fldChar w:fldCharType="begin"/>
            </w:r>
            <w:r w:rsidR="00D53A22">
              <w:rPr>
                <w:sz w:val="20"/>
                <w:szCs w:val="20"/>
              </w:rPr>
              <w:instrText xml:space="preserve"> ADDIN EN.CITE &lt;EndNote&gt;&lt;Cite&gt;&lt;Author&gt;Peters&lt;/Author&gt;&lt;Year&gt;2012&lt;/Year&gt;&lt;RecNum&gt;209&lt;/RecNum&gt;&lt;DisplayText&gt;[8]&lt;/DisplayText&gt;&lt;record&gt;&lt;rec-number&gt;209&lt;/rec-number&gt;&lt;foreign-keys&gt;&lt;key app="EN" db-id="r990p9sdeas9ahet5v65fzac9xddwx2rwxrv" timestamp="1551543750"&gt;209&lt;/key&gt;&lt;/foreign-keys&gt;&lt;ref-type name="Journal Article"&gt;17&lt;/ref-type&gt;&lt;contributors&gt;&lt;authors&gt;&lt;author&gt;Peters, S.&lt;/author&gt;&lt;/authors&gt;&lt;/contributors&gt;&lt;auth-address&gt;St Antonius-Hospital Gronau, Gronau, Germany.&lt;/auth-address&gt;&lt;titles&gt;&lt;title&gt;QRS fragmentation in patients with arrhythmogenic right ventricular cardiomyopathy and complete right bundle branch block: a risk stratification&lt;/title&gt;&lt;secondary-title&gt;Eur Heart J Acute Cardiovasc Care&lt;/secondary-title&gt;&lt;/titles&gt;&lt;periodical&gt;&lt;full-title&gt;Eur Heart J Acute Cardiovasc Care&lt;/full-title&gt;&lt;/periodical&gt;&lt;pages&gt;236-9&lt;/pages&gt;&lt;volume&gt;1&lt;/volume&gt;&lt;number&gt;3&lt;/number&gt;&lt;edition&gt;2013/09/26&lt;/edition&gt;&lt;keywords&gt;&lt;keyword&gt;Biventricular heart failure&lt;/keyword&gt;&lt;keyword&gt;QRS fragmentation&lt;/keyword&gt;&lt;keyword&gt;recurrent ventricular tachycardia&lt;/keyword&gt;&lt;keyword&gt;right bundle branch block&lt;/keyword&gt;&lt;/keywords&gt;&lt;dates&gt;&lt;year&gt;2012&lt;/year&gt;&lt;pub-dates&gt;&lt;date&gt;Sep&lt;/date&gt;&lt;/pub-dates&gt;&lt;/dates&gt;&lt;isbn&gt;2048-8726 (Print)&amp;#xD;2048-8726 (Linking)&lt;/isbn&gt;&lt;accession-num&gt;24062912&lt;/accession-num&gt;&lt;urls&gt;&lt;/urls&gt;&lt;custom2&gt;PMC3760537&lt;/custom2&gt;&lt;electronic-resource-num&gt;10.1177/2048872612453922&lt;/electronic-resource-num&gt;&lt;remote-database-provider&gt;NLM&lt;/remote-database-provider&gt;&lt;language&gt;eng&lt;/language&gt;&lt;/record&gt;&lt;/Cite&gt;&lt;/EndNote&gt;</w:instrText>
            </w:r>
            <w:r w:rsidR="00D53A22">
              <w:rPr>
                <w:sz w:val="20"/>
                <w:szCs w:val="20"/>
              </w:rPr>
              <w:fldChar w:fldCharType="separate"/>
            </w:r>
            <w:r w:rsidR="00D53A22">
              <w:rPr>
                <w:noProof/>
                <w:sz w:val="20"/>
                <w:szCs w:val="20"/>
              </w:rPr>
              <w:t>[8]</w:t>
            </w:r>
            <w:r w:rsidR="00D53A22">
              <w:rPr>
                <w:sz w:val="20"/>
                <w:szCs w:val="20"/>
              </w:rPr>
              <w:fldChar w:fldCharType="end"/>
            </w:r>
          </w:p>
        </w:tc>
        <w:tc>
          <w:tcPr>
            <w:tcW w:w="0" w:type="auto"/>
          </w:tcPr>
          <w:p w:rsidR="00F23CDC" w:rsidRPr="00243372" w:rsidRDefault="00F23CDC" w:rsidP="00F23CDC">
            <w:pPr>
              <w:rPr>
                <w:sz w:val="20"/>
                <w:szCs w:val="20"/>
              </w:rPr>
            </w:pPr>
            <w:r w:rsidRPr="00243372">
              <w:rPr>
                <w:sz w:val="20"/>
                <w:szCs w:val="20"/>
              </w:rPr>
              <w:t>Development of RBBB and HF</w:t>
            </w:r>
          </w:p>
        </w:tc>
        <w:tc>
          <w:tcPr>
            <w:tcW w:w="0" w:type="auto"/>
          </w:tcPr>
          <w:p w:rsidR="00F23CDC" w:rsidRPr="00243372" w:rsidRDefault="00F23CDC" w:rsidP="00F23CDC">
            <w:pPr>
              <w:rPr>
                <w:sz w:val="20"/>
                <w:szCs w:val="20"/>
              </w:rPr>
            </w:pPr>
            <w:r w:rsidRPr="00243372">
              <w:rPr>
                <w:sz w:val="20"/>
                <w:szCs w:val="20"/>
              </w:rPr>
              <w:t>QRS fragmentation in ≥ 3 leads</w:t>
            </w:r>
          </w:p>
        </w:tc>
        <w:tc>
          <w:tcPr>
            <w:tcW w:w="0" w:type="auto"/>
            <w:gridSpan w:val="2"/>
          </w:tcPr>
          <w:p w:rsidR="00F23CDC" w:rsidRPr="00243372" w:rsidRDefault="00F23CDC" w:rsidP="00F23CDC">
            <w:pPr>
              <w:rPr>
                <w:sz w:val="20"/>
                <w:szCs w:val="20"/>
              </w:rPr>
            </w:pPr>
            <w:r w:rsidRPr="00243372">
              <w:rPr>
                <w:sz w:val="20"/>
                <w:szCs w:val="20"/>
              </w:rPr>
              <w:t>r=17.45</w:t>
            </w:r>
          </w:p>
        </w:tc>
      </w:tr>
      <w:tr w:rsidR="00004062" w:rsidRPr="00243372" w:rsidTr="00597D26">
        <w:trPr>
          <w:trHeight w:val="210"/>
        </w:trPr>
        <w:tc>
          <w:tcPr>
            <w:tcW w:w="0" w:type="auto"/>
            <w:vMerge w:val="restart"/>
          </w:tcPr>
          <w:p w:rsidR="00F23CDC" w:rsidRPr="00243372" w:rsidRDefault="00F23CDC" w:rsidP="00F23CDC">
            <w:pPr>
              <w:rPr>
                <w:sz w:val="20"/>
                <w:szCs w:val="20"/>
              </w:rPr>
            </w:pPr>
            <w:r w:rsidRPr="00243372">
              <w:rPr>
                <w:sz w:val="20"/>
                <w:szCs w:val="20"/>
              </w:rPr>
              <w:t>2013</w:t>
            </w:r>
          </w:p>
        </w:tc>
        <w:tc>
          <w:tcPr>
            <w:tcW w:w="0" w:type="auto"/>
            <w:vMerge w:val="restart"/>
          </w:tcPr>
          <w:p w:rsidR="00F23CDC" w:rsidRPr="00243372" w:rsidRDefault="00F23CDC" w:rsidP="00343D71">
            <w:pPr>
              <w:rPr>
                <w:sz w:val="20"/>
                <w:szCs w:val="20"/>
              </w:rPr>
            </w:pPr>
            <w:r w:rsidRPr="00243372">
              <w:rPr>
                <w:sz w:val="20"/>
                <w:szCs w:val="20"/>
              </w:rPr>
              <w:t>James</w:t>
            </w:r>
            <w:r w:rsidR="00343D71">
              <w:rPr>
                <w:sz w:val="20"/>
                <w:szCs w:val="20"/>
              </w:rPr>
              <w:fldChar w:fldCharType="begin">
                <w:fldData xml:space="preserve">PEVuZE5vdGU+PENpdGU+PEF1dGhvcj5KYW1lczwvQXV0aG9yPjxZZWFyPjIwMTM8L1llYXI+PFJl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</w:fldData>
              </w:fldChar>
            </w:r>
            <w:r w:rsidR="00343D71">
              <w:rPr>
                <w:sz w:val="20"/>
                <w:szCs w:val="20"/>
              </w:rPr>
              <w:instrText xml:space="preserve"> ADDIN EN.CITE </w:instrText>
            </w:r>
            <w:r w:rsidR="00343D71">
              <w:rPr>
                <w:sz w:val="20"/>
                <w:szCs w:val="20"/>
              </w:rPr>
              <w:fldChar w:fldCharType="begin">
                <w:fldData xml:space="preserve">PEVuZE5vdGU+PENpdGU+PEF1dGhvcj5KYW1lczwvQXV0aG9yPjxZZWFyPjIwMTM8L1llYXI+PFJl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</w:fldData>
              </w:fldChar>
            </w:r>
            <w:r w:rsidR="00343D71">
              <w:rPr>
                <w:sz w:val="20"/>
                <w:szCs w:val="20"/>
              </w:rPr>
              <w:instrText xml:space="preserve"> ADDIN EN.CITE.DATA </w:instrText>
            </w:r>
            <w:r w:rsidR="00343D71">
              <w:rPr>
                <w:sz w:val="20"/>
                <w:szCs w:val="20"/>
              </w:rPr>
            </w:r>
            <w:r w:rsidR="00343D71">
              <w:rPr>
                <w:sz w:val="20"/>
                <w:szCs w:val="20"/>
              </w:rPr>
              <w:fldChar w:fldCharType="end"/>
            </w:r>
            <w:r w:rsidR="00343D71">
              <w:rPr>
                <w:sz w:val="20"/>
                <w:szCs w:val="20"/>
              </w:rPr>
            </w:r>
            <w:r w:rsidR="00343D71">
              <w:rPr>
                <w:sz w:val="20"/>
                <w:szCs w:val="20"/>
              </w:rPr>
              <w:fldChar w:fldCharType="separate"/>
            </w:r>
            <w:r w:rsidR="00343D71">
              <w:rPr>
                <w:noProof/>
                <w:sz w:val="20"/>
                <w:szCs w:val="20"/>
              </w:rPr>
              <w:t>[9]</w:t>
            </w:r>
            <w:r w:rsidR="00343D71">
              <w:rPr>
                <w:sz w:val="20"/>
                <w:szCs w:val="20"/>
              </w:rPr>
              <w:fldChar w:fldCharType="end"/>
            </w:r>
          </w:p>
        </w:tc>
        <w:tc>
          <w:tcPr>
            <w:tcW w:w="0" w:type="auto"/>
          </w:tcPr>
          <w:p w:rsidR="00F23CDC" w:rsidRPr="00243372" w:rsidRDefault="00F23CDC" w:rsidP="00F23CDC">
            <w:pPr>
              <w:rPr>
                <w:sz w:val="20"/>
                <w:szCs w:val="20"/>
              </w:rPr>
            </w:pPr>
            <w:r w:rsidRPr="00243372">
              <w:rPr>
                <w:sz w:val="20"/>
                <w:szCs w:val="20"/>
              </w:rPr>
              <w:t>HF</w:t>
            </w:r>
          </w:p>
        </w:tc>
        <w:tc>
          <w:tcPr>
            <w:tcW w:w="0" w:type="auto"/>
          </w:tcPr>
          <w:p w:rsidR="00F23CDC" w:rsidRPr="00243372" w:rsidRDefault="00F23CDC" w:rsidP="00F23CDC">
            <w:pPr>
              <w:rPr>
                <w:sz w:val="20"/>
                <w:szCs w:val="20"/>
              </w:rPr>
            </w:pPr>
            <w:r w:rsidRPr="00243372">
              <w:rPr>
                <w:sz w:val="20"/>
                <w:szCs w:val="20"/>
              </w:rPr>
              <w:t>&gt; average annual exercise</w:t>
            </w:r>
          </w:p>
        </w:tc>
        <w:tc>
          <w:tcPr>
            <w:tcW w:w="0" w:type="auto"/>
            <w:gridSpan w:val="2"/>
          </w:tcPr>
          <w:p w:rsidR="00F23CDC" w:rsidRPr="00243372" w:rsidRDefault="00F23CDC" w:rsidP="00F23CDC">
            <w:pPr>
              <w:rPr>
                <w:sz w:val="20"/>
                <w:szCs w:val="20"/>
              </w:rPr>
            </w:pPr>
            <w:r w:rsidRPr="00243372">
              <w:rPr>
                <w:sz w:val="20"/>
                <w:szCs w:val="20"/>
              </w:rPr>
              <w:t>P=0.048</w:t>
            </w:r>
          </w:p>
        </w:tc>
      </w:tr>
      <w:tr w:rsidR="00004062" w:rsidRPr="00243372" w:rsidTr="00597D26">
        <w:trPr>
          <w:trHeight w:val="210"/>
        </w:trPr>
        <w:tc>
          <w:tcPr>
            <w:tcW w:w="0" w:type="auto"/>
            <w:vMerge/>
          </w:tcPr>
          <w:p w:rsidR="00F23CDC" w:rsidRPr="00243372" w:rsidRDefault="00F23CDC" w:rsidP="00F23CDC">
            <w:pPr>
              <w:rPr>
                <w:sz w:val="20"/>
                <w:szCs w:val="20"/>
              </w:rPr>
            </w:pPr>
          </w:p>
        </w:tc>
        <w:tc>
          <w:tcPr>
            <w:tcW w:w="0" w:type="auto"/>
            <w:vMerge/>
          </w:tcPr>
          <w:p w:rsidR="00F23CDC" w:rsidRPr="00243372" w:rsidRDefault="00F23CDC" w:rsidP="00F23CDC">
            <w:pPr>
              <w:rPr>
                <w:sz w:val="20"/>
                <w:szCs w:val="20"/>
              </w:rPr>
            </w:pP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gt;516h/year sports before presentation</w:t>
            </w:r>
          </w:p>
          <w:p w:rsidR="00F23CDC" w:rsidRPr="00243372" w:rsidRDefault="00F23CDC" w:rsidP="00F23CDC">
            <w:pPr>
              <w:rPr>
                <w:sz w:val="20"/>
                <w:szCs w:val="20"/>
              </w:rPr>
            </w:pPr>
            <w:r w:rsidRPr="00243372">
              <w:rPr>
                <w:sz w:val="20"/>
                <w:szCs w:val="20"/>
              </w:rPr>
              <w:t>&gt;425h/year sports after presentation</w:t>
            </w:r>
          </w:p>
        </w:tc>
        <w:tc>
          <w:tcPr>
            <w:tcW w:w="0" w:type="auto"/>
            <w:gridSpan w:val="2"/>
          </w:tcPr>
          <w:p w:rsidR="00F23CDC" w:rsidRPr="00243372" w:rsidRDefault="00F23CDC" w:rsidP="00F23CDC">
            <w:pPr>
              <w:rPr>
                <w:sz w:val="20"/>
                <w:szCs w:val="20"/>
              </w:rPr>
            </w:pPr>
            <w:r w:rsidRPr="00243372">
              <w:rPr>
                <w:sz w:val="20"/>
                <w:szCs w:val="20"/>
              </w:rPr>
              <w:t>P=0.001</w:t>
            </w:r>
          </w:p>
          <w:p w:rsidR="00F23CDC" w:rsidRPr="00243372" w:rsidRDefault="00F23CDC" w:rsidP="00F23CDC">
            <w:pPr>
              <w:rPr>
                <w:sz w:val="20"/>
                <w:szCs w:val="20"/>
              </w:rPr>
            </w:pPr>
            <w:r w:rsidRPr="00243372">
              <w:rPr>
                <w:sz w:val="20"/>
                <w:szCs w:val="20"/>
              </w:rPr>
              <w:t>P&lt;0.001</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343D71" w:rsidP="00343D71">
            <w:pPr>
              <w:rPr>
                <w:sz w:val="20"/>
                <w:szCs w:val="20"/>
              </w:rPr>
            </w:pPr>
            <w:r>
              <w:rPr>
                <w:sz w:val="20"/>
                <w:szCs w:val="20"/>
              </w:rPr>
              <w:t>Canpolat</w:t>
            </w:r>
            <w:r>
              <w:rPr>
                <w:sz w:val="20"/>
                <w:szCs w:val="20"/>
              </w:rPr>
              <w:fldChar w:fldCharType="begin">
                <w:fldData xml:space="preserve">PEVuZE5vdGU+PENpdGU+PEF1dGhvcj5DYW5wb2xhdDwvQXV0aG9yPjxZZWFyPjIwMTM8L1llYXI+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</w:fldData>
              </w:fldChar>
            </w:r>
            <w:r>
              <w:rPr>
                <w:sz w:val="20"/>
                <w:szCs w:val="20"/>
              </w:rPr>
              <w:instrText xml:space="preserve"> ADDIN EN.CITE </w:instrText>
            </w:r>
            <w:r>
              <w:rPr>
                <w:sz w:val="20"/>
                <w:szCs w:val="20"/>
              </w:rPr>
              <w:fldChar w:fldCharType="begin">
                <w:fldData xml:space="preserve">PEVuZE5vdGU+PENpdGU+PEF1dGhvcj5DYW5wb2xhdDwvQXV0aG9yPjxZZWFyPjIwMTM8L1llYXI+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0]</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Fragmented QRS</w:t>
            </w:r>
          </w:p>
          <w:p w:rsidR="00F23CDC" w:rsidRPr="00243372" w:rsidRDefault="00F23CDC" w:rsidP="00F23CDC">
            <w:pPr>
              <w:rPr>
                <w:sz w:val="20"/>
                <w:szCs w:val="20"/>
              </w:rPr>
            </w:pPr>
            <w:r w:rsidRPr="00243372">
              <w:rPr>
                <w:sz w:val="20"/>
                <w:szCs w:val="20"/>
              </w:rPr>
              <w:t>RVEF reduction</w:t>
            </w:r>
          </w:p>
          <w:p w:rsidR="00F23CDC" w:rsidRPr="00243372" w:rsidRDefault="00F23CDC" w:rsidP="00F23CDC">
            <w:pPr>
              <w:rPr>
                <w:sz w:val="20"/>
                <w:szCs w:val="20"/>
              </w:rPr>
            </w:pPr>
            <w:r w:rsidRPr="00243372">
              <w:rPr>
                <w:sz w:val="20"/>
                <w:szCs w:val="20"/>
              </w:rPr>
              <w:t>LV involvement</w:t>
            </w:r>
          </w:p>
          <w:p w:rsidR="00F23CDC" w:rsidRPr="00243372" w:rsidRDefault="00F23CDC" w:rsidP="00F23CDC">
            <w:pPr>
              <w:rPr>
                <w:sz w:val="20"/>
                <w:szCs w:val="20"/>
              </w:rPr>
            </w:pPr>
            <w:r w:rsidRPr="00243372">
              <w:rPr>
                <w:sz w:val="20"/>
                <w:szCs w:val="20"/>
              </w:rPr>
              <w:t>History of syncope</w:t>
            </w:r>
          </w:p>
        </w:tc>
        <w:tc>
          <w:tcPr>
            <w:tcW w:w="0" w:type="auto"/>
            <w:gridSpan w:val="2"/>
          </w:tcPr>
          <w:p w:rsidR="00F23CDC" w:rsidRPr="00243372" w:rsidRDefault="00F23CDC" w:rsidP="00F23CDC">
            <w:pPr>
              <w:rPr>
                <w:sz w:val="20"/>
                <w:szCs w:val="20"/>
              </w:rPr>
            </w:pPr>
            <w:r w:rsidRPr="00243372">
              <w:rPr>
                <w:sz w:val="20"/>
                <w:szCs w:val="20"/>
              </w:rPr>
              <w:t>OR 6.52</w:t>
            </w:r>
          </w:p>
          <w:p w:rsidR="00F23CDC" w:rsidRPr="00243372" w:rsidRDefault="00F23CDC" w:rsidP="00F23CDC">
            <w:pPr>
              <w:rPr>
                <w:sz w:val="20"/>
                <w:szCs w:val="20"/>
              </w:rPr>
            </w:pPr>
            <w:r w:rsidRPr="00243372">
              <w:rPr>
                <w:sz w:val="20"/>
                <w:szCs w:val="20"/>
              </w:rPr>
              <w:t>OR 3.76</w:t>
            </w:r>
          </w:p>
          <w:p w:rsidR="00F23CDC" w:rsidRPr="00243372" w:rsidRDefault="00F23CDC" w:rsidP="00F23CDC">
            <w:pPr>
              <w:rPr>
                <w:sz w:val="20"/>
                <w:szCs w:val="20"/>
              </w:rPr>
            </w:pPr>
            <w:r w:rsidRPr="00243372">
              <w:rPr>
                <w:sz w:val="20"/>
                <w:szCs w:val="20"/>
              </w:rPr>
              <w:t>OR 2.88</w:t>
            </w:r>
          </w:p>
          <w:p w:rsidR="00F23CDC" w:rsidRPr="00243372" w:rsidRDefault="00F23CDC" w:rsidP="00F23CDC">
            <w:pPr>
              <w:rPr>
                <w:sz w:val="20"/>
                <w:szCs w:val="20"/>
              </w:rPr>
            </w:pPr>
            <w:r w:rsidRPr="00243372">
              <w:rPr>
                <w:sz w:val="20"/>
                <w:szCs w:val="20"/>
              </w:rPr>
              <w:t>OR 3.12</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343D71" w:rsidP="00343D71">
            <w:pPr>
              <w:rPr>
                <w:sz w:val="20"/>
                <w:szCs w:val="20"/>
              </w:rPr>
            </w:pPr>
            <w:r>
              <w:rPr>
                <w:sz w:val="20"/>
                <w:szCs w:val="20"/>
              </w:rPr>
              <w:t>Te Riele</w:t>
            </w:r>
            <w:r>
              <w:rPr>
                <w:sz w:val="20"/>
                <w:szCs w:val="20"/>
              </w:rPr>
              <w:fldChar w:fldCharType="begin">
                <w:fldData xml:space="preserve">PEVuZE5vdGU+PENpdGU+PEF1dGhvcj50ZSBSaWVsZTwvQXV0aG9yPjxZZWFyPjIwMTM8L1llYXI+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0ZSBSaWVsZTwvQXV0aG9yPjxZZWFyPjIwMTM8L1llYXI+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1]</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Arrhythmic events only in patients with both electrical (ECG and/or Holter) and structural (CMR) criteria for ARVC</w:t>
            </w:r>
          </w:p>
        </w:tc>
        <w:tc>
          <w:tcPr>
            <w:tcW w:w="0" w:type="auto"/>
            <w:gridSpan w:val="2"/>
          </w:tcPr>
          <w:p w:rsidR="00F23CDC" w:rsidRPr="00243372" w:rsidRDefault="00F23CDC" w:rsidP="00F23CDC">
            <w:pPr>
              <w:rPr>
                <w:sz w:val="20"/>
                <w:szCs w:val="20"/>
              </w:rPr>
            </w:pPr>
            <w:r w:rsidRPr="00243372">
              <w:rPr>
                <w:sz w:val="20"/>
                <w:szCs w:val="20"/>
              </w:rPr>
              <w:t>None given</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343D71" w:rsidP="00343D71">
            <w:pPr>
              <w:rPr>
                <w:sz w:val="20"/>
                <w:szCs w:val="20"/>
              </w:rPr>
            </w:pPr>
            <w:r>
              <w:rPr>
                <w:sz w:val="20"/>
                <w:szCs w:val="20"/>
              </w:rPr>
              <w:t>Deac</w:t>
            </w:r>
            <w:r>
              <w:rPr>
                <w:sz w:val="20"/>
                <w:szCs w:val="20"/>
              </w:rPr>
              <w:fldChar w:fldCharType="begin">
                <w:fldData xml:space="preserve">PEVuZE5vdGU+PENpdGU+PEF1dGhvcj5EZWFjPC9BdXRob3I+PFllYXI+MjAxMzwvWWVhcj48UmVj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=
</w:fldData>
              </w:fldChar>
            </w:r>
            <w:r>
              <w:rPr>
                <w:sz w:val="20"/>
                <w:szCs w:val="20"/>
              </w:rPr>
              <w:instrText xml:space="preserve"> ADDIN EN.CITE </w:instrText>
            </w:r>
            <w:r>
              <w:rPr>
                <w:sz w:val="20"/>
                <w:szCs w:val="20"/>
              </w:rPr>
              <w:fldChar w:fldCharType="begin">
                <w:fldData xml:space="preserve">PEVuZE5vdGU+PENpdGU+PEF1dGhvcj5EZWFjPC9BdXRob3I+PFllYXI+MjAxMzwvWWVhcj48UmVj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2]</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Abnormal CMR</w:t>
            </w:r>
          </w:p>
        </w:tc>
        <w:tc>
          <w:tcPr>
            <w:tcW w:w="0" w:type="auto"/>
            <w:gridSpan w:val="2"/>
          </w:tcPr>
          <w:p w:rsidR="00F23CDC" w:rsidRPr="00243372" w:rsidRDefault="00F23CDC" w:rsidP="00F23CDC">
            <w:pPr>
              <w:rPr>
                <w:sz w:val="20"/>
                <w:szCs w:val="20"/>
              </w:rPr>
            </w:pPr>
            <w:r w:rsidRPr="00243372">
              <w:rPr>
                <w:sz w:val="20"/>
                <w:szCs w:val="20"/>
              </w:rPr>
              <w:t>HR 16.1</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F23CDC" w:rsidP="00BF7BC2">
            <w:pPr>
              <w:rPr>
                <w:sz w:val="20"/>
                <w:szCs w:val="20"/>
              </w:rPr>
            </w:pPr>
            <w:r w:rsidRPr="00243372">
              <w:rPr>
                <w:sz w:val="20"/>
                <w:szCs w:val="20"/>
              </w:rPr>
              <w:t>Bhonsale</w:t>
            </w:r>
            <w:r w:rsidR="00BF7BC2">
              <w:rPr>
                <w:sz w:val="20"/>
                <w:szCs w:val="20"/>
              </w:rPr>
              <w:fldChar w:fldCharType="begin">
                <w:fldData xml:space="preserve">PEVuZE5vdGU+PENpdGU+PEF1dGhvcj5CaG9uc2FsZTwvQXV0aG9yPjxZZWFyPjIwMTM8L1llYXI+
PFJlY051bT40ODwvUmVjTnVtPjxEaXNwbGF5VGV4dD5bMTN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BF7BC2">
              <w:rPr>
                <w:sz w:val="20"/>
                <w:szCs w:val="20"/>
              </w:rPr>
              <w:instrText xml:space="preserve"> ADDIN EN.CITE </w:instrText>
            </w:r>
            <w:r w:rsidR="00BF7BC2">
              <w:rPr>
                <w:sz w:val="20"/>
                <w:szCs w:val="20"/>
              </w:rPr>
              <w:fldChar w:fldCharType="begin">
                <w:fldData xml:space="preserve">PEVuZE5vdGU+PENpdGU+PEF1dGhvcj5CaG9uc2FsZTwvQXV0aG9yPjxZZWFyPjIwMTM8L1llYXI+
PFJlY051bT40ODwvUmVjTnVtPjxEaXNwbGF5VGV4dD5bMTN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rsidR="00BF7BC2">
              <w:rPr>
                <w:sz w:val="20"/>
                <w:szCs w:val="20"/>
              </w:rPr>
              <w:instrText xml:space="preserve"> ADDIN EN.CITE.DATA </w:instrText>
            </w:r>
            <w:r w:rsidR="00BF7BC2">
              <w:rPr>
                <w:sz w:val="20"/>
                <w:szCs w:val="20"/>
              </w:rPr>
            </w:r>
            <w:r w:rsidR="00BF7BC2">
              <w:rPr>
                <w:sz w:val="20"/>
                <w:szCs w:val="20"/>
              </w:rPr>
              <w:fldChar w:fldCharType="end"/>
            </w:r>
            <w:r w:rsidR="00BF7BC2">
              <w:rPr>
                <w:sz w:val="20"/>
                <w:szCs w:val="20"/>
              </w:rPr>
            </w:r>
            <w:r w:rsidR="00BF7BC2">
              <w:rPr>
                <w:sz w:val="20"/>
                <w:szCs w:val="20"/>
              </w:rPr>
              <w:fldChar w:fldCharType="separate"/>
            </w:r>
            <w:r w:rsidR="00BF7BC2">
              <w:rPr>
                <w:noProof/>
                <w:sz w:val="20"/>
                <w:szCs w:val="20"/>
              </w:rPr>
              <w:t>[13]</w:t>
            </w:r>
            <w:r w:rsidR="00BF7BC2">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Proband status</w:t>
            </w:r>
          </w:p>
          <w:p w:rsidR="00F23CDC" w:rsidRPr="00243372" w:rsidRDefault="00F23CDC" w:rsidP="00F23CDC">
            <w:pPr>
              <w:rPr>
                <w:sz w:val="20"/>
                <w:szCs w:val="20"/>
              </w:rPr>
            </w:pPr>
            <w:r w:rsidRPr="00243372">
              <w:rPr>
                <w:sz w:val="20"/>
                <w:szCs w:val="20"/>
              </w:rPr>
              <w:t>≥ 3 T-wave inversions</w:t>
            </w:r>
          </w:p>
          <w:p w:rsidR="00F23CDC" w:rsidRPr="00243372" w:rsidRDefault="00F23CDC" w:rsidP="00F23CDC">
            <w:pPr>
              <w:rPr>
                <w:sz w:val="20"/>
                <w:szCs w:val="20"/>
              </w:rPr>
            </w:pPr>
            <w:r w:rsidRPr="00243372">
              <w:rPr>
                <w:sz w:val="20"/>
                <w:szCs w:val="20"/>
              </w:rPr>
              <w:t>Male sex</w:t>
            </w:r>
          </w:p>
        </w:tc>
        <w:tc>
          <w:tcPr>
            <w:tcW w:w="0" w:type="auto"/>
            <w:gridSpan w:val="2"/>
          </w:tcPr>
          <w:p w:rsidR="00F23CDC" w:rsidRPr="00243372" w:rsidRDefault="00F23CDC" w:rsidP="00F23CDC">
            <w:pPr>
              <w:rPr>
                <w:sz w:val="20"/>
                <w:szCs w:val="20"/>
              </w:rPr>
            </w:pPr>
            <w:r w:rsidRPr="00243372">
              <w:rPr>
                <w:sz w:val="20"/>
                <w:szCs w:val="20"/>
              </w:rPr>
              <w:t>HR 7.7</w:t>
            </w:r>
          </w:p>
          <w:p w:rsidR="00F23CDC" w:rsidRPr="00243372" w:rsidRDefault="00F23CDC" w:rsidP="00F23CDC">
            <w:pPr>
              <w:rPr>
                <w:sz w:val="20"/>
                <w:szCs w:val="20"/>
              </w:rPr>
            </w:pPr>
            <w:r w:rsidRPr="00243372">
              <w:rPr>
                <w:sz w:val="20"/>
                <w:szCs w:val="20"/>
              </w:rPr>
              <w:t>HR 4.2</w:t>
            </w:r>
          </w:p>
          <w:p w:rsidR="00F23CDC" w:rsidRPr="00243372" w:rsidRDefault="00F23CDC" w:rsidP="00F23CDC">
            <w:pPr>
              <w:rPr>
                <w:sz w:val="20"/>
                <w:szCs w:val="20"/>
              </w:rPr>
            </w:pPr>
            <w:r w:rsidRPr="00243372">
              <w:rPr>
                <w:sz w:val="20"/>
                <w:szCs w:val="20"/>
              </w:rPr>
              <w:t>HR 1.8</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BF7BC2" w:rsidP="00BF7BC2">
            <w:pPr>
              <w:rPr>
                <w:sz w:val="20"/>
                <w:szCs w:val="20"/>
              </w:rPr>
            </w:pPr>
            <w:r>
              <w:rPr>
                <w:sz w:val="20"/>
                <w:szCs w:val="20"/>
              </w:rPr>
              <w:t>Migliore</w:t>
            </w:r>
            <w:r>
              <w:rPr>
                <w:sz w:val="20"/>
                <w:szCs w:val="20"/>
              </w:rPr>
              <w:fldChar w:fldCharType="begin">
                <w:fldData xml:space="preserve">PEVuZE5vdGU+PENpdGU+PEF1dGhvcj5NaWdsaW9yZTwvQXV0aG9yPjxZZWFyPjIwMTM8L1llYXI+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</w:fldData>
              </w:fldChar>
            </w:r>
            <w:r>
              <w:rPr>
                <w:sz w:val="20"/>
                <w:szCs w:val="20"/>
              </w:rPr>
              <w:instrText xml:space="preserve"> ADDIN EN.CITE </w:instrText>
            </w:r>
            <w:r>
              <w:rPr>
                <w:sz w:val="20"/>
                <w:szCs w:val="20"/>
              </w:rPr>
              <w:fldChar w:fldCharType="begin">
                <w:fldData xml:space="preserve">PEVuZE5vdGU+PENpdGU+PEF1dGhvcj5NaWdsaW9yZTwvQXV0aG9yPjxZZWFyPjIwMTM8L1llYXI+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4]</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History of cardiac arrest or syncope</w:t>
            </w:r>
          </w:p>
          <w:p w:rsidR="00F23CDC" w:rsidRPr="00243372" w:rsidRDefault="00F23CDC" w:rsidP="00F23CDC">
            <w:pPr>
              <w:rPr>
                <w:sz w:val="20"/>
                <w:szCs w:val="20"/>
              </w:rPr>
            </w:pPr>
            <w:r w:rsidRPr="00243372">
              <w:rPr>
                <w:sz w:val="20"/>
                <w:szCs w:val="20"/>
              </w:rPr>
              <w:lastRenderedPageBreak/>
              <w:t>Abnormal bipolar endocardial voltage mapping</w:t>
            </w:r>
          </w:p>
        </w:tc>
        <w:tc>
          <w:tcPr>
            <w:tcW w:w="0" w:type="auto"/>
            <w:gridSpan w:val="2"/>
          </w:tcPr>
          <w:p w:rsidR="00F23CDC" w:rsidRPr="00243372" w:rsidRDefault="00F23CDC" w:rsidP="00F23CDC">
            <w:pPr>
              <w:rPr>
                <w:sz w:val="20"/>
                <w:szCs w:val="20"/>
              </w:rPr>
            </w:pPr>
            <w:r w:rsidRPr="00243372">
              <w:rPr>
                <w:sz w:val="20"/>
                <w:szCs w:val="20"/>
              </w:rPr>
              <w:lastRenderedPageBreak/>
              <w:t>HR 2.4</w:t>
            </w:r>
          </w:p>
          <w:p w:rsidR="00F23CDC" w:rsidRPr="00243372" w:rsidRDefault="00F23CDC" w:rsidP="00F23CDC">
            <w:pPr>
              <w:rPr>
                <w:sz w:val="20"/>
                <w:szCs w:val="20"/>
              </w:rPr>
            </w:pPr>
            <w:r w:rsidRPr="00243372">
              <w:rPr>
                <w:sz w:val="20"/>
                <w:szCs w:val="20"/>
              </w:rPr>
              <w:t>HR 1.6</w:t>
            </w:r>
          </w:p>
        </w:tc>
      </w:tr>
      <w:tr w:rsidR="00004062" w:rsidRPr="00243372" w:rsidTr="00597D26">
        <w:tc>
          <w:tcPr>
            <w:tcW w:w="0" w:type="auto"/>
          </w:tcPr>
          <w:p w:rsidR="00F23CDC" w:rsidRPr="00243372" w:rsidRDefault="00F23CDC" w:rsidP="00F23CDC">
            <w:pPr>
              <w:rPr>
                <w:sz w:val="20"/>
                <w:szCs w:val="20"/>
              </w:rPr>
            </w:pPr>
            <w:r w:rsidRPr="00243372">
              <w:rPr>
                <w:sz w:val="20"/>
                <w:szCs w:val="20"/>
              </w:rPr>
              <w:t>2013</w:t>
            </w:r>
          </w:p>
        </w:tc>
        <w:tc>
          <w:tcPr>
            <w:tcW w:w="0" w:type="auto"/>
          </w:tcPr>
          <w:p w:rsidR="00F23CDC" w:rsidRPr="00243372" w:rsidRDefault="00BF7BC2" w:rsidP="00BF7BC2">
            <w:pPr>
              <w:rPr>
                <w:sz w:val="20"/>
                <w:szCs w:val="20"/>
              </w:rPr>
            </w:pPr>
            <w:r>
              <w:rPr>
                <w:sz w:val="20"/>
                <w:szCs w:val="20"/>
              </w:rPr>
              <w:t>Saguner</w:t>
            </w:r>
            <w:r>
              <w:rPr>
                <w:sz w:val="20"/>
                <w:szCs w:val="20"/>
              </w:rPr>
              <w:fldChar w:fldCharType="begin">
                <w:fldData xml:space="preserve">PEVuZE5vdGU+PENpdGU+PEF1dGhvcj5TYWd1bmVyPC9BdXRob3I+PFllYXI+MjAxMzwvWWVhcj48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</w:fldData>
              </w:fldChar>
            </w:r>
            <w:r>
              <w:rPr>
                <w:sz w:val="20"/>
                <w:szCs w:val="20"/>
              </w:rPr>
              <w:instrText xml:space="preserve"> ADDIN EN.CITE </w:instrText>
            </w:r>
            <w:r>
              <w:rPr>
                <w:sz w:val="20"/>
                <w:szCs w:val="20"/>
              </w:rPr>
              <w:fldChar w:fldCharType="begin">
                <w:fldData xml:space="preserve">PEVuZE5vdGU+PENpdGU+PEF1dGhvcj5TYWd1bmVyPC9BdXRob3I+PFllYXI+MjAxMzwvWWVhcj48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5]</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MACE</w:t>
            </w:r>
          </w:p>
        </w:tc>
        <w:tc>
          <w:tcPr>
            <w:tcW w:w="0" w:type="auto"/>
          </w:tcPr>
          <w:p w:rsidR="00F23CDC" w:rsidRPr="00243372" w:rsidRDefault="00F23CDC" w:rsidP="00F23CDC">
            <w:pPr>
              <w:rPr>
                <w:sz w:val="20"/>
                <w:szCs w:val="20"/>
              </w:rPr>
            </w:pPr>
            <w:r w:rsidRPr="00243372">
              <w:rPr>
                <w:sz w:val="20"/>
                <w:szCs w:val="20"/>
              </w:rPr>
              <w:t>Inducibility of Sustained monomorphic VT</w:t>
            </w:r>
          </w:p>
        </w:tc>
        <w:tc>
          <w:tcPr>
            <w:tcW w:w="0" w:type="auto"/>
            <w:gridSpan w:val="2"/>
          </w:tcPr>
          <w:p w:rsidR="00F23CDC" w:rsidRPr="00243372" w:rsidRDefault="00F23CDC" w:rsidP="00F23CDC">
            <w:pPr>
              <w:rPr>
                <w:sz w:val="20"/>
                <w:szCs w:val="20"/>
              </w:rPr>
            </w:pPr>
            <w:r w:rsidRPr="00243372">
              <w:rPr>
                <w:sz w:val="20"/>
                <w:szCs w:val="20"/>
              </w:rPr>
              <w:t>OR 2.87</w:t>
            </w:r>
          </w:p>
        </w:tc>
      </w:tr>
      <w:tr w:rsidR="00004062" w:rsidRPr="00243372" w:rsidTr="00597D26">
        <w:tc>
          <w:tcPr>
            <w:tcW w:w="0" w:type="auto"/>
          </w:tcPr>
          <w:p w:rsidR="00F23CDC" w:rsidRPr="00243372" w:rsidRDefault="00F23CDC" w:rsidP="00F23CDC">
            <w:pPr>
              <w:rPr>
                <w:sz w:val="20"/>
                <w:szCs w:val="20"/>
              </w:rPr>
            </w:pPr>
            <w:r w:rsidRPr="00243372">
              <w:rPr>
                <w:sz w:val="20"/>
                <w:szCs w:val="20"/>
              </w:rPr>
              <w:t>2012</w:t>
            </w:r>
          </w:p>
        </w:tc>
        <w:tc>
          <w:tcPr>
            <w:tcW w:w="0" w:type="auto"/>
          </w:tcPr>
          <w:p w:rsidR="00F23CDC" w:rsidRPr="00243372" w:rsidRDefault="00570172" w:rsidP="00570172">
            <w:pPr>
              <w:rPr>
                <w:sz w:val="20"/>
                <w:szCs w:val="20"/>
              </w:rPr>
            </w:pPr>
            <w:r>
              <w:rPr>
                <w:sz w:val="20"/>
                <w:szCs w:val="20"/>
              </w:rPr>
              <w:t>Santangeli</w:t>
            </w:r>
            <w:r>
              <w:rPr>
                <w:sz w:val="20"/>
                <w:szCs w:val="20"/>
              </w:rPr>
              <w:fldChar w:fldCharType="begin">
                <w:fldData xml:space="preserve">PEVuZE5vdGU+PENpdGU+PEF1dGhvcj5TYW50YW5nZWxpPC9BdXRob3I+PFllYXI+MjAxMjwvWWVh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</w:fldData>
              </w:fldChar>
            </w:r>
            <w:r>
              <w:rPr>
                <w:sz w:val="20"/>
                <w:szCs w:val="20"/>
              </w:rPr>
              <w:instrText xml:space="preserve"> ADDIN EN.CITE </w:instrText>
            </w:r>
            <w:r>
              <w:rPr>
                <w:sz w:val="20"/>
                <w:szCs w:val="20"/>
              </w:rPr>
              <w:fldChar w:fldCharType="begin">
                <w:fldData xml:space="preserve">PEVuZE5vdGU+PENpdGU+PEF1dGhvcj5TYW50YW5nZWxpPC9BdXRob3I+PFllYXI+MjAxMjwvWWVh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6]</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ppropriate ICD interventions</w:t>
            </w:r>
          </w:p>
        </w:tc>
        <w:tc>
          <w:tcPr>
            <w:tcW w:w="0" w:type="auto"/>
          </w:tcPr>
          <w:p w:rsidR="00F23CDC" w:rsidRPr="00243372" w:rsidRDefault="00F23CDC" w:rsidP="00F23CDC">
            <w:pPr>
              <w:rPr>
                <w:sz w:val="20"/>
                <w:szCs w:val="20"/>
              </w:rPr>
            </w:pPr>
            <w:r w:rsidRPr="00243372">
              <w:rPr>
                <w:sz w:val="20"/>
                <w:szCs w:val="20"/>
              </w:rPr>
              <w:t>Fragmented QRS</w:t>
            </w:r>
          </w:p>
          <w:p w:rsidR="00F23CDC" w:rsidRPr="00243372" w:rsidRDefault="00F23CDC" w:rsidP="00F23CDC">
            <w:pPr>
              <w:rPr>
                <w:sz w:val="20"/>
                <w:szCs w:val="20"/>
              </w:rPr>
            </w:pPr>
            <w:r w:rsidRPr="00243372">
              <w:rPr>
                <w:sz w:val="20"/>
                <w:szCs w:val="20"/>
              </w:rPr>
              <w:t>Abnormal electrograms within scar</w:t>
            </w:r>
          </w:p>
        </w:tc>
        <w:tc>
          <w:tcPr>
            <w:tcW w:w="0" w:type="auto"/>
            <w:gridSpan w:val="2"/>
          </w:tcPr>
          <w:p w:rsidR="00F23CDC" w:rsidRPr="00243372" w:rsidRDefault="00F23CDC" w:rsidP="00F23CDC">
            <w:pPr>
              <w:rPr>
                <w:sz w:val="20"/>
                <w:szCs w:val="20"/>
              </w:rPr>
            </w:pPr>
            <w:r w:rsidRPr="00243372">
              <w:rPr>
                <w:sz w:val="20"/>
                <w:szCs w:val="20"/>
              </w:rPr>
              <w:t>HR 21</w:t>
            </w:r>
          </w:p>
          <w:p w:rsidR="00F23CDC" w:rsidRPr="00243372" w:rsidRDefault="00F23CDC" w:rsidP="00F23CDC">
            <w:pPr>
              <w:rPr>
                <w:sz w:val="20"/>
                <w:szCs w:val="20"/>
              </w:rPr>
            </w:pPr>
            <w:r w:rsidRPr="00243372">
              <w:rPr>
                <w:sz w:val="20"/>
                <w:szCs w:val="20"/>
              </w:rPr>
              <w:t>HR 8.91</w:t>
            </w:r>
          </w:p>
        </w:tc>
      </w:tr>
      <w:tr w:rsidR="00004062" w:rsidRPr="00243372" w:rsidTr="00597D26">
        <w:tc>
          <w:tcPr>
            <w:tcW w:w="0" w:type="auto"/>
          </w:tcPr>
          <w:p w:rsidR="00F23CDC" w:rsidRPr="00243372" w:rsidRDefault="00F23CDC" w:rsidP="00F23CDC">
            <w:pPr>
              <w:rPr>
                <w:sz w:val="20"/>
                <w:szCs w:val="20"/>
              </w:rPr>
            </w:pPr>
            <w:r w:rsidRPr="00243372">
              <w:rPr>
                <w:sz w:val="20"/>
                <w:szCs w:val="20"/>
              </w:rPr>
              <w:t>2012</w:t>
            </w:r>
          </w:p>
        </w:tc>
        <w:tc>
          <w:tcPr>
            <w:tcW w:w="0" w:type="auto"/>
          </w:tcPr>
          <w:p w:rsidR="00F23CDC" w:rsidRPr="00243372" w:rsidRDefault="00570172" w:rsidP="00570172">
            <w:pPr>
              <w:rPr>
                <w:sz w:val="20"/>
                <w:szCs w:val="20"/>
              </w:rPr>
            </w:pPr>
            <w:r>
              <w:rPr>
                <w:sz w:val="20"/>
                <w:szCs w:val="20"/>
              </w:rPr>
              <w:t>Peters</w:t>
            </w:r>
            <w:r>
              <w:rPr>
                <w:sz w:val="20"/>
                <w:szCs w:val="20"/>
              </w:rPr>
              <w:fldChar w:fldCharType="begin">
                <w:fldData xml:space="preserve">PEVuZE5vdGU+PENpdGU+PEF1dGhvcj5QZXRlcnM8L0F1dGhvcj48WWVhcj4yMDEyPC9ZZWFyPjxS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</w:fldData>
              </w:fldChar>
            </w:r>
            <w:r>
              <w:rPr>
                <w:sz w:val="20"/>
                <w:szCs w:val="20"/>
              </w:rPr>
              <w:instrText xml:space="preserve"> ADDIN EN.CITE </w:instrText>
            </w:r>
            <w:r>
              <w:rPr>
                <w:sz w:val="20"/>
                <w:szCs w:val="20"/>
              </w:rPr>
              <w:fldChar w:fldCharType="begin">
                <w:fldData xml:space="preserve">PEVuZE5vdGU+PENpdGU+PEF1dGhvcj5QZXRlcnM8L0F1dGhvcj48WWVhcj4yMDEyPC9ZZWFyPjxS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7]</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QRS fragmentation</w:t>
            </w:r>
          </w:p>
          <w:p w:rsidR="00F23CDC" w:rsidRPr="00243372" w:rsidRDefault="00F23CDC" w:rsidP="00F23CDC">
            <w:pPr>
              <w:rPr>
                <w:sz w:val="20"/>
                <w:szCs w:val="20"/>
              </w:rPr>
            </w:pPr>
            <w:r w:rsidRPr="00243372">
              <w:rPr>
                <w:sz w:val="20"/>
                <w:szCs w:val="20"/>
              </w:rPr>
              <w:t>Arrhythmia</w:t>
            </w:r>
          </w:p>
          <w:p w:rsidR="00F23CDC" w:rsidRPr="00243372" w:rsidRDefault="00F23CDC" w:rsidP="00F23CDC">
            <w:pPr>
              <w:rPr>
                <w:sz w:val="20"/>
                <w:szCs w:val="20"/>
              </w:rPr>
            </w:pPr>
            <w:r w:rsidRPr="00243372">
              <w:rPr>
                <w:sz w:val="20"/>
                <w:szCs w:val="20"/>
              </w:rPr>
              <w:t>Left precordial JT prolongation</w:t>
            </w:r>
          </w:p>
        </w:tc>
        <w:tc>
          <w:tcPr>
            <w:tcW w:w="0" w:type="auto"/>
            <w:gridSpan w:val="2"/>
          </w:tcPr>
          <w:p w:rsidR="00F23CDC" w:rsidRPr="00243372" w:rsidRDefault="00F23CDC" w:rsidP="00F23CDC">
            <w:pPr>
              <w:rPr>
                <w:sz w:val="20"/>
                <w:szCs w:val="20"/>
              </w:rPr>
            </w:pPr>
            <w:r w:rsidRPr="00243372">
              <w:rPr>
                <w:sz w:val="20"/>
                <w:szCs w:val="20"/>
              </w:rPr>
              <w:t>OR 10.46</w:t>
            </w:r>
          </w:p>
          <w:p w:rsidR="00F23CDC" w:rsidRPr="00243372" w:rsidRDefault="00F23CDC" w:rsidP="00F23CDC">
            <w:pPr>
              <w:rPr>
                <w:sz w:val="20"/>
                <w:szCs w:val="20"/>
              </w:rPr>
            </w:pPr>
            <w:r w:rsidRPr="00243372">
              <w:rPr>
                <w:sz w:val="20"/>
                <w:szCs w:val="20"/>
              </w:rPr>
              <w:t>OR 5.33</w:t>
            </w:r>
          </w:p>
          <w:p w:rsidR="00F23CDC" w:rsidRPr="00243372" w:rsidRDefault="00F23CDC" w:rsidP="00F23CDC">
            <w:pPr>
              <w:rPr>
                <w:sz w:val="20"/>
                <w:szCs w:val="20"/>
              </w:rPr>
            </w:pPr>
            <w:r w:rsidRPr="00243372">
              <w:rPr>
                <w:sz w:val="20"/>
                <w:szCs w:val="20"/>
              </w:rPr>
              <w:t>OR 9.67</w:t>
            </w:r>
          </w:p>
        </w:tc>
      </w:tr>
      <w:tr w:rsidR="00004062" w:rsidRPr="00243372" w:rsidTr="00597D26">
        <w:tc>
          <w:tcPr>
            <w:tcW w:w="0" w:type="auto"/>
          </w:tcPr>
          <w:p w:rsidR="00F23CDC" w:rsidRPr="00243372" w:rsidRDefault="00F23CDC" w:rsidP="00F23CDC">
            <w:pPr>
              <w:rPr>
                <w:sz w:val="20"/>
                <w:szCs w:val="20"/>
              </w:rPr>
            </w:pPr>
            <w:r w:rsidRPr="00243372">
              <w:rPr>
                <w:sz w:val="20"/>
                <w:szCs w:val="20"/>
              </w:rPr>
              <w:t>2011</w:t>
            </w:r>
          </w:p>
        </w:tc>
        <w:tc>
          <w:tcPr>
            <w:tcW w:w="0" w:type="auto"/>
          </w:tcPr>
          <w:p w:rsidR="00F23CDC" w:rsidRPr="00243372" w:rsidRDefault="0031598E" w:rsidP="0031598E">
            <w:pPr>
              <w:rPr>
                <w:sz w:val="20"/>
                <w:szCs w:val="20"/>
              </w:rPr>
            </w:pPr>
            <w:r>
              <w:rPr>
                <w:sz w:val="20"/>
                <w:szCs w:val="20"/>
              </w:rPr>
              <w:t>Bhonsale</w:t>
            </w:r>
            <w:r>
              <w:rPr>
                <w:sz w:val="20"/>
                <w:szCs w:val="20"/>
              </w:rPr>
              <w:fldChar w:fldCharType="begin">
                <w:fldData xml:space="preserve">PEVuZE5vdGU+PENpdGU+PEF1dGhvcj5CaG9uc2FsZTwvQXV0aG9yPjxZZWFyPjIwMTE8L1llYXI+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</w:fldData>
              </w:fldChar>
            </w:r>
            <w:r>
              <w:rPr>
                <w:sz w:val="20"/>
                <w:szCs w:val="20"/>
              </w:rPr>
              <w:instrText xml:space="preserve"> ADDIN EN.CITE </w:instrText>
            </w:r>
            <w:r>
              <w:rPr>
                <w:sz w:val="20"/>
                <w:szCs w:val="20"/>
              </w:rPr>
              <w:fldChar w:fldCharType="begin">
                <w:fldData xml:space="preserve">PEVuZE5vdGU+PENpdGU+PEF1dGhvcj5CaG9uc2FsZTwvQXV0aG9yPjxZZWFyPjIwMTE8L1llYXI+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8]</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ppropriate ICD interventions</w:t>
            </w:r>
          </w:p>
        </w:tc>
        <w:tc>
          <w:tcPr>
            <w:tcW w:w="0" w:type="auto"/>
          </w:tcPr>
          <w:p w:rsidR="00F23CDC" w:rsidRPr="00243372" w:rsidRDefault="00F23CDC" w:rsidP="00F23CDC">
            <w:pPr>
              <w:rPr>
                <w:sz w:val="20"/>
                <w:szCs w:val="20"/>
              </w:rPr>
            </w:pPr>
            <w:r w:rsidRPr="00243372">
              <w:rPr>
                <w:sz w:val="20"/>
                <w:szCs w:val="20"/>
              </w:rPr>
              <w:t>Inducibility at electrophysiological study</w:t>
            </w:r>
          </w:p>
          <w:p w:rsidR="00F23CDC" w:rsidRPr="00243372" w:rsidRDefault="00F23CDC" w:rsidP="00F23CDC">
            <w:pPr>
              <w:rPr>
                <w:sz w:val="20"/>
                <w:szCs w:val="20"/>
              </w:rPr>
            </w:pPr>
            <w:r w:rsidRPr="00243372">
              <w:rPr>
                <w:sz w:val="20"/>
                <w:szCs w:val="20"/>
              </w:rPr>
              <w:t>Non-sustained VT</w:t>
            </w:r>
          </w:p>
        </w:tc>
        <w:tc>
          <w:tcPr>
            <w:tcW w:w="0" w:type="auto"/>
            <w:gridSpan w:val="2"/>
          </w:tcPr>
          <w:p w:rsidR="00F23CDC" w:rsidRPr="00243372" w:rsidRDefault="00F23CDC" w:rsidP="00F23CDC">
            <w:pPr>
              <w:rPr>
                <w:sz w:val="20"/>
                <w:szCs w:val="20"/>
              </w:rPr>
            </w:pPr>
            <w:r w:rsidRPr="00243372">
              <w:rPr>
                <w:sz w:val="20"/>
                <w:szCs w:val="20"/>
              </w:rPr>
              <w:t>HR 4.5</w:t>
            </w:r>
          </w:p>
          <w:p w:rsidR="00F23CDC" w:rsidRPr="00243372" w:rsidRDefault="00F23CDC" w:rsidP="00F23CDC">
            <w:pPr>
              <w:rPr>
                <w:sz w:val="20"/>
                <w:szCs w:val="20"/>
              </w:rPr>
            </w:pPr>
            <w:r w:rsidRPr="00243372">
              <w:rPr>
                <w:sz w:val="20"/>
                <w:szCs w:val="20"/>
              </w:rPr>
              <w:t>HR 10.5</w:t>
            </w:r>
          </w:p>
        </w:tc>
      </w:tr>
      <w:tr w:rsidR="00004062" w:rsidRPr="00243372" w:rsidTr="00597D26">
        <w:tc>
          <w:tcPr>
            <w:tcW w:w="0" w:type="auto"/>
          </w:tcPr>
          <w:p w:rsidR="00F23CDC" w:rsidRPr="00243372" w:rsidRDefault="00F23CDC" w:rsidP="00F23CDC">
            <w:pPr>
              <w:rPr>
                <w:sz w:val="20"/>
                <w:szCs w:val="20"/>
              </w:rPr>
            </w:pPr>
            <w:r w:rsidRPr="00243372">
              <w:rPr>
                <w:sz w:val="20"/>
                <w:szCs w:val="20"/>
              </w:rPr>
              <w:t>2011</w:t>
            </w:r>
          </w:p>
        </w:tc>
        <w:tc>
          <w:tcPr>
            <w:tcW w:w="0" w:type="auto"/>
          </w:tcPr>
          <w:p w:rsidR="00F23CDC" w:rsidRPr="00243372" w:rsidRDefault="00F23CDC" w:rsidP="0031598E">
            <w:pPr>
              <w:rPr>
                <w:sz w:val="20"/>
                <w:szCs w:val="20"/>
              </w:rPr>
            </w:pPr>
            <w:r w:rsidRPr="00243372">
              <w:rPr>
                <w:sz w:val="20"/>
                <w:szCs w:val="20"/>
              </w:rPr>
              <w:t>Paul</w:t>
            </w:r>
            <w:r w:rsidR="0031598E">
              <w:rPr>
                <w:sz w:val="20"/>
                <w:szCs w:val="20"/>
              </w:rPr>
              <w:fldChar w:fldCharType="begin">
                <w:fldData xml:space="preserve">PEVuZE5vdGU+PENpdGU+PEF1dGhvcj5QYXVsPC9BdXRob3I+PFllYXI+MjAxMTwvWWVhcj48UmVj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==
</w:fldData>
              </w:fldChar>
            </w:r>
            <w:r w:rsidR="0031598E">
              <w:rPr>
                <w:sz w:val="20"/>
                <w:szCs w:val="20"/>
              </w:rPr>
              <w:instrText xml:space="preserve"> ADDIN EN.CITE </w:instrText>
            </w:r>
            <w:r w:rsidR="0031598E">
              <w:rPr>
                <w:sz w:val="20"/>
                <w:szCs w:val="20"/>
              </w:rPr>
              <w:fldChar w:fldCharType="begin">
                <w:fldData xml:space="preserve">PEVuZE5vdGU+PENpdGU+PEF1dGhvcj5QYXVsPC9BdXRob3I+PFllYXI+MjAxMTwvWWVhcj48UmVj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==
</w:fldData>
              </w:fldChar>
            </w:r>
            <w:r w:rsidR="0031598E">
              <w:rPr>
                <w:sz w:val="20"/>
                <w:szCs w:val="20"/>
              </w:rPr>
              <w:instrText xml:space="preserve"> ADDIN EN.CITE.DATA </w:instrText>
            </w:r>
            <w:r w:rsidR="0031598E">
              <w:rPr>
                <w:sz w:val="20"/>
                <w:szCs w:val="20"/>
              </w:rPr>
            </w:r>
            <w:r w:rsidR="0031598E">
              <w:rPr>
                <w:sz w:val="20"/>
                <w:szCs w:val="20"/>
              </w:rPr>
              <w:fldChar w:fldCharType="end"/>
            </w:r>
            <w:r w:rsidR="0031598E">
              <w:rPr>
                <w:sz w:val="20"/>
                <w:szCs w:val="20"/>
              </w:rPr>
            </w:r>
            <w:r w:rsidR="0031598E">
              <w:rPr>
                <w:sz w:val="20"/>
                <w:szCs w:val="20"/>
              </w:rPr>
              <w:fldChar w:fldCharType="separate"/>
            </w:r>
            <w:r w:rsidR="0031598E">
              <w:rPr>
                <w:noProof/>
                <w:sz w:val="20"/>
                <w:szCs w:val="20"/>
              </w:rPr>
              <w:t>[19]</w:t>
            </w:r>
            <w:r w:rsidR="0031598E">
              <w:rPr>
                <w:sz w:val="20"/>
                <w:szCs w:val="20"/>
              </w:rPr>
              <w:fldChar w:fldCharType="end"/>
            </w:r>
          </w:p>
        </w:tc>
        <w:tc>
          <w:tcPr>
            <w:tcW w:w="0" w:type="auto"/>
          </w:tcPr>
          <w:p w:rsidR="00F23CDC" w:rsidRPr="00243372" w:rsidRDefault="00F23CDC" w:rsidP="00F23CDC">
            <w:pPr>
              <w:rPr>
                <w:sz w:val="20"/>
                <w:szCs w:val="20"/>
              </w:rPr>
            </w:pPr>
            <w:r w:rsidRPr="00243372">
              <w:rPr>
                <w:sz w:val="20"/>
                <w:szCs w:val="20"/>
              </w:rPr>
              <w:t>VT</w:t>
            </w:r>
          </w:p>
        </w:tc>
        <w:tc>
          <w:tcPr>
            <w:tcW w:w="0" w:type="auto"/>
          </w:tcPr>
          <w:p w:rsidR="00F23CDC" w:rsidRPr="00243372" w:rsidRDefault="00F23CDC" w:rsidP="00F23CDC">
            <w:pPr>
              <w:rPr>
                <w:sz w:val="20"/>
                <w:szCs w:val="20"/>
              </w:rPr>
            </w:pPr>
            <w:r w:rsidRPr="00243372">
              <w:rPr>
                <w:sz w:val="20"/>
                <w:szCs w:val="20"/>
              </w:rPr>
              <w:t>RV size (moderate vs. no dilatation)</w:t>
            </w:r>
          </w:p>
          <w:p w:rsidR="00F23CDC" w:rsidRPr="00243372" w:rsidRDefault="00F23CDC" w:rsidP="00F23CDC">
            <w:pPr>
              <w:rPr>
                <w:sz w:val="20"/>
                <w:szCs w:val="20"/>
              </w:rPr>
            </w:pPr>
            <w:r w:rsidRPr="00243372">
              <w:rPr>
                <w:sz w:val="20"/>
                <w:szCs w:val="20"/>
              </w:rPr>
              <w:t>Presence of an ICD</w:t>
            </w:r>
          </w:p>
          <w:p w:rsidR="00F23CDC" w:rsidRPr="00243372" w:rsidRDefault="00F23CDC" w:rsidP="00F23CDC">
            <w:pPr>
              <w:rPr>
                <w:sz w:val="20"/>
                <w:szCs w:val="20"/>
              </w:rPr>
            </w:pPr>
            <w:r w:rsidRPr="00243372">
              <w:rPr>
                <w:sz w:val="20"/>
                <w:szCs w:val="20"/>
              </w:rPr>
              <w:t xml:space="preserve">Presence of an abnormal </w:t>
            </w:r>
            <w:r w:rsidRPr="00243372">
              <w:rPr>
                <w:sz w:val="20"/>
                <w:szCs w:val="20"/>
                <w:vertAlign w:val="superscript"/>
              </w:rPr>
              <w:t>123</w:t>
            </w:r>
            <w:r w:rsidRPr="00243372">
              <w:rPr>
                <w:sz w:val="20"/>
                <w:szCs w:val="20"/>
              </w:rPr>
              <w:t>I-MIBG SPECT finding</w:t>
            </w:r>
          </w:p>
        </w:tc>
        <w:tc>
          <w:tcPr>
            <w:tcW w:w="0" w:type="auto"/>
            <w:gridSpan w:val="2"/>
          </w:tcPr>
          <w:p w:rsidR="00F23CDC" w:rsidRPr="00243372" w:rsidRDefault="00F23CDC" w:rsidP="00F23CDC">
            <w:pPr>
              <w:rPr>
                <w:sz w:val="20"/>
                <w:szCs w:val="20"/>
              </w:rPr>
            </w:pPr>
            <w:r w:rsidRPr="00243372">
              <w:rPr>
                <w:sz w:val="20"/>
                <w:szCs w:val="20"/>
              </w:rPr>
              <w:t>HR 0.135</w:t>
            </w:r>
          </w:p>
          <w:p w:rsidR="00F23CDC" w:rsidRPr="00243372" w:rsidRDefault="00F23CDC" w:rsidP="00F23CDC">
            <w:pPr>
              <w:rPr>
                <w:sz w:val="20"/>
                <w:szCs w:val="20"/>
              </w:rPr>
            </w:pPr>
            <w:r w:rsidRPr="00243372">
              <w:rPr>
                <w:sz w:val="20"/>
                <w:szCs w:val="20"/>
              </w:rPr>
              <w:t>HR 3.012</w:t>
            </w:r>
          </w:p>
          <w:p w:rsidR="00F23CDC" w:rsidRPr="00243372" w:rsidRDefault="00F23CDC" w:rsidP="00F23CDC">
            <w:pPr>
              <w:rPr>
                <w:sz w:val="20"/>
                <w:szCs w:val="20"/>
              </w:rPr>
            </w:pPr>
            <w:r w:rsidRPr="00243372">
              <w:rPr>
                <w:sz w:val="20"/>
                <w:szCs w:val="20"/>
              </w:rPr>
              <w:t>HR 4.667</w:t>
            </w:r>
          </w:p>
        </w:tc>
      </w:tr>
      <w:tr w:rsidR="00004062" w:rsidRPr="00243372" w:rsidTr="00597D26">
        <w:tc>
          <w:tcPr>
            <w:tcW w:w="0" w:type="auto"/>
          </w:tcPr>
          <w:p w:rsidR="00F23CDC" w:rsidRPr="00243372" w:rsidRDefault="00F23CDC" w:rsidP="00F23CDC">
            <w:pPr>
              <w:rPr>
                <w:sz w:val="20"/>
                <w:szCs w:val="20"/>
              </w:rPr>
            </w:pPr>
            <w:r w:rsidRPr="00243372">
              <w:rPr>
                <w:sz w:val="20"/>
                <w:szCs w:val="20"/>
              </w:rPr>
              <w:t>2011</w:t>
            </w:r>
          </w:p>
        </w:tc>
        <w:tc>
          <w:tcPr>
            <w:tcW w:w="0" w:type="auto"/>
          </w:tcPr>
          <w:p w:rsidR="00F23CDC" w:rsidRPr="00243372" w:rsidRDefault="00090C4A" w:rsidP="00090C4A">
            <w:pPr>
              <w:rPr>
                <w:sz w:val="20"/>
                <w:szCs w:val="20"/>
              </w:rPr>
            </w:pPr>
            <w:r>
              <w:rPr>
                <w:sz w:val="20"/>
                <w:szCs w:val="20"/>
              </w:rPr>
              <w:t>Sarvari</w:t>
            </w:r>
            <w:r>
              <w:rPr>
                <w:sz w:val="20"/>
                <w:szCs w:val="20"/>
              </w:rPr>
              <w:fldChar w:fldCharType="begin">
                <w:fldData xml:space="preserve">PEVuZE5vdGU+PENpdGU+PEF1dGhvcj5TYXJ2YXJpPC9BdXRob3I+PFllYXI+MjAxMTwvWWVhcj48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</w:fldData>
              </w:fldChar>
            </w:r>
            <w:r>
              <w:rPr>
                <w:sz w:val="20"/>
                <w:szCs w:val="20"/>
              </w:rPr>
              <w:instrText xml:space="preserve"> ADDIN EN.CITE </w:instrText>
            </w:r>
            <w:r>
              <w:rPr>
                <w:sz w:val="20"/>
                <w:szCs w:val="20"/>
              </w:rPr>
              <w:fldChar w:fldCharType="begin">
                <w:fldData xml:space="preserve">PEVuZE5vdGU+PENpdGU+PEF1dGhvcj5TYXJ2YXJpPC9BdXRob3I+PFllYXI+MjAxMTwvWWVhcj48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0]</w:t>
            </w:r>
            <w:r>
              <w:rPr>
                <w:sz w:val="20"/>
                <w:szCs w:val="20"/>
              </w:rPr>
              <w:fldChar w:fldCharType="end"/>
            </w:r>
          </w:p>
        </w:tc>
        <w:tc>
          <w:tcPr>
            <w:tcW w:w="0" w:type="auto"/>
          </w:tcPr>
          <w:p w:rsidR="00F23CDC" w:rsidRPr="00243372" w:rsidRDefault="00F23CDC" w:rsidP="00F23CDC">
            <w:pPr>
              <w:rPr>
                <w:sz w:val="20"/>
                <w:szCs w:val="20"/>
              </w:rPr>
            </w:pPr>
            <w:r w:rsidRPr="00243372">
              <w:rPr>
                <w:sz w:val="20"/>
                <w:szCs w:val="20"/>
              </w:rPr>
              <w:t>Arrhythmia</w:t>
            </w:r>
          </w:p>
        </w:tc>
        <w:tc>
          <w:tcPr>
            <w:tcW w:w="0" w:type="auto"/>
          </w:tcPr>
          <w:p w:rsidR="00F23CDC" w:rsidRPr="00243372" w:rsidRDefault="00F23CDC" w:rsidP="00F23CDC">
            <w:pPr>
              <w:rPr>
                <w:sz w:val="20"/>
                <w:szCs w:val="20"/>
              </w:rPr>
            </w:pPr>
            <w:r w:rsidRPr="00243372">
              <w:rPr>
                <w:sz w:val="20"/>
                <w:szCs w:val="20"/>
              </w:rPr>
              <w:t>Increased RVOT diameter, RVED area, and RVES area and reduced RVFAC</w:t>
            </w:r>
          </w:p>
        </w:tc>
        <w:tc>
          <w:tcPr>
            <w:tcW w:w="0" w:type="auto"/>
            <w:gridSpan w:val="2"/>
          </w:tcPr>
          <w:p w:rsidR="00F23CDC" w:rsidRPr="00243372" w:rsidRDefault="00F23CDC" w:rsidP="00F23CDC">
            <w:pPr>
              <w:rPr>
                <w:sz w:val="20"/>
                <w:szCs w:val="20"/>
              </w:rPr>
            </w:pPr>
            <w:r w:rsidRPr="00243372">
              <w:rPr>
                <w:sz w:val="20"/>
                <w:szCs w:val="20"/>
              </w:rPr>
              <w:t>P&lt;0.001</w:t>
            </w:r>
          </w:p>
        </w:tc>
      </w:tr>
      <w:tr w:rsidR="00004062" w:rsidRPr="00243372" w:rsidTr="00597D26">
        <w:trPr>
          <w:trHeight w:val="210"/>
        </w:trPr>
        <w:tc>
          <w:tcPr>
            <w:tcW w:w="0" w:type="auto"/>
            <w:vMerge w:val="restart"/>
          </w:tcPr>
          <w:p w:rsidR="00F23CDC" w:rsidRPr="00243372" w:rsidRDefault="00F23CDC" w:rsidP="00F23CDC">
            <w:pPr>
              <w:rPr>
                <w:sz w:val="20"/>
                <w:szCs w:val="20"/>
              </w:rPr>
            </w:pPr>
            <w:r w:rsidRPr="00243372">
              <w:rPr>
                <w:sz w:val="20"/>
                <w:szCs w:val="20"/>
              </w:rPr>
              <w:t>2011</w:t>
            </w:r>
          </w:p>
        </w:tc>
        <w:tc>
          <w:tcPr>
            <w:tcW w:w="0" w:type="auto"/>
            <w:vMerge w:val="restart"/>
          </w:tcPr>
          <w:p w:rsidR="00F23CDC" w:rsidRPr="00243372" w:rsidRDefault="00F23CDC" w:rsidP="00090C4A">
            <w:pPr>
              <w:rPr>
                <w:sz w:val="20"/>
                <w:szCs w:val="20"/>
              </w:rPr>
            </w:pPr>
            <w:r w:rsidRPr="00243372">
              <w:rPr>
                <w:sz w:val="20"/>
                <w:szCs w:val="20"/>
              </w:rPr>
              <w:t>Pinamonti</w:t>
            </w:r>
            <w:r w:rsidR="00090C4A">
              <w:rPr>
                <w:sz w:val="20"/>
                <w:szCs w:val="20"/>
              </w:rPr>
              <w:fldChar w:fldCharType="begin">
                <w:fldData xml:space="preserve">PEVuZE5vdGU+PENpdGU+PEF1dGhvcj5QaW5hbW9udGk8L0F1dGhvcj48WWVhcj4yMDExPC9ZZWFy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</w:fldData>
              </w:fldChar>
            </w:r>
            <w:r w:rsidR="00090C4A">
              <w:rPr>
                <w:sz w:val="20"/>
                <w:szCs w:val="20"/>
              </w:rPr>
              <w:instrText xml:space="preserve"> ADDIN EN.CITE </w:instrText>
            </w:r>
            <w:r w:rsidR="00090C4A">
              <w:rPr>
                <w:sz w:val="20"/>
                <w:szCs w:val="20"/>
              </w:rPr>
              <w:fldChar w:fldCharType="begin">
                <w:fldData xml:space="preserve">PEVuZE5vdGU+PENpdGU+PEF1dGhvcj5QaW5hbW9udGk8L0F1dGhvcj48WWVhcj4yMDExPC9ZZWFy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</w:fldData>
              </w:fldChar>
            </w:r>
            <w:r w:rsidR="00090C4A">
              <w:rPr>
                <w:sz w:val="20"/>
                <w:szCs w:val="20"/>
              </w:rPr>
              <w:instrText xml:space="preserve"> ADDIN EN.CITE.DATA </w:instrText>
            </w:r>
            <w:r w:rsidR="00090C4A">
              <w:rPr>
                <w:sz w:val="20"/>
                <w:szCs w:val="20"/>
              </w:rPr>
            </w:r>
            <w:r w:rsidR="00090C4A">
              <w:rPr>
                <w:sz w:val="20"/>
                <w:szCs w:val="20"/>
              </w:rPr>
              <w:fldChar w:fldCharType="end"/>
            </w:r>
            <w:r w:rsidR="00090C4A">
              <w:rPr>
                <w:sz w:val="20"/>
                <w:szCs w:val="20"/>
              </w:rPr>
            </w:r>
            <w:r w:rsidR="00090C4A">
              <w:rPr>
                <w:sz w:val="20"/>
                <w:szCs w:val="20"/>
              </w:rPr>
              <w:fldChar w:fldCharType="separate"/>
            </w:r>
            <w:r w:rsidR="00090C4A">
              <w:rPr>
                <w:noProof/>
                <w:sz w:val="20"/>
                <w:szCs w:val="20"/>
              </w:rPr>
              <w:t>[21]</w:t>
            </w:r>
            <w:r w:rsidR="00090C4A">
              <w:rPr>
                <w:sz w:val="20"/>
                <w:szCs w:val="20"/>
              </w:rPr>
              <w:fldChar w:fldCharType="end"/>
            </w:r>
          </w:p>
        </w:tc>
        <w:tc>
          <w:tcPr>
            <w:tcW w:w="0" w:type="auto"/>
            <w:vMerge w:val="restart"/>
          </w:tcPr>
          <w:p w:rsidR="00F23CDC" w:rsidRPr="00243372" w:rsidRDefault="00F23CDC" w:rsidP="00F23CDC">
            <w:pPr>
              <w:rPr>
                <w:sz w:val="20"/>
                <w:szCs w:val="20"/>
              </w:rPr>
            </w:pPr>
            <w:r w:rsidRPr="00243372">
              <w:rPr>
                <w:sz w:val="20"/>
                <w:szCs w:val="20"/>
              </w:rPr>
              <w:t>CV death or HTx</w:t>
            </w:r>
          </w:p>
        </w:tc>
        <w:tc>
          <w:tcPr>
            <w:tcW w:w="0" w:type="auto"/>
          </w:tcPr>
          <w:p w:rsidR="00F23CDC" w:rsidRPr="00243372" w:rsidRDefault="00F23CDC" w:rsidP="00F23CDC">
            <w:pPr>
              <w:rPr>
                <w:sz w:val="20"/>
                <w:szCs w:val="20"/>
              </w:rPr>
            </w:pPr>
            <w:r w:rsidRPr="00243372">
              <w:rPr>
                <w:sz w:val="20"/>
                <w:szCs w:val="20"/>
              </w:rPr>
              <w:t>Significant tricuspid regurgitation</w:t>
            </w:r>
          </w:p>
          <w:p w:rsidR="00F23CDC" w:rsidRPr="00243372" w:rsidRDefault="00F23CDC" w:rsidP="00F23CDC">
            <w:pPr>
              <w:rPr>
                <w:sz w:val="20"/>
                <w:szCs w:val="20"/>
              </w:rPr>
            </w:pPr>
            <w:r w:rsidRPr="00243372">
              <w:rPr>
                <w:sz w:val="20"/>
                <w:szCs w:val="20"/>
              </w:rPr>
              <w:t>Amiodarone</w:t>
            </w:r>
          </w:p>
          <w:p w:rsidR="00F23CDC" w:rsidRPr="00243372" w:rsidRDefault="00F23CDC" w:rsidP="00F23CDC">
            <w:pPr>
              <w:rPr>
                <w:sz w:val="20"/>
                <w:szCs w:val="20"/>
              </w:rPr>
            </w:pPr>
            <w:r w:rsidRPr="00243372">
              <w:rPr>
                <w:sz w:val="20"/>
                <w:szCs w:val="20"/>
              </w:rPr>
              <w:t>RV dysfunction</w:t>
            </w:r>
          </w:p>
        </w:tc>
        <w:tc>
          <w:tcPr>
            <w:tcW w:w="0" w:type="auto"/>
          </w:tcPr>
          <w:p w:rsidR="00F23CDC" w:rsidRPr="00243372" w:rsidRDefault="00F23CDC" w:rsidP="00F23CDC">
            <w:pPr>
              <w:rPr>
                <w:sz w:val="20"/>
                <w:szCs w:val="20"/>
              </w:rPr>
            </w:pPr>
            <w:r w:rsidRPr="00243372">
              <w:rPr>
                <w:sz w:val="20"/>
                <w:szCs w:val="20"/>
              </w:rPr>
              <w:t>HR 7.60</w:t>
            </w:r>
          </w:p>
          <w:p w:rsidR="00F23CDC" w:rsidRPr="00243372" w:rsidRDefault="00F23CDC" w:rsidP="00F23CDC">
            <w:pPr>
              <w:rPr>
                <w:sz w:val="20"/>
                <w:szCs w:val="20"/>
              </w:rPr>
            </w:pPr>
            <w:r w:rsidRPr="00243372">
              <w:rPr>
                <w:sz w:val="20"/>
                <w:szCs w:val="20"/>
              </w:rPr>
              <w:t>HR 3.40</w:t>
            </w:r>
          </w:p>
          <w:p w:rsidR="00F23CDC" w:rsidRPr="00243372" w:rsidRDefault="00F23CDC" w:rsidP="00F23CDC">
            <w:pPr>
              <w:rPr>
                <w:sz w:val="20"/>
                <w:szCs w:val="20"/>
              </w:rPr>
            </w:pPr>
            <w:r w:rsidRPr="00243372">
              <w:rPr>
                <w:sz w:val="20"/>
                <w:szCs w:val="20"/>
              </w:rPr>
              <w:t>HR 4.12</w:t>
            </w:r>
          </w:p>
        </w:tc>
        <w:tc>
          <w:tcPr>
            <w:tcW w:w="0" w:type="auto"/>
          </w:tcPr>
          <w:p w:rsidR="00F23CDC" w:rsidRPr="00243372" w:rsidRDefault="00F23CDC" w:rsidP="00F23CDC">
            <w:pPr>
              <w:rPr>
                <w:sz w:val="20"/>
                <w:szCs w:val="20"/>
              </w:rPr>
            </w:pPr>
            <w:r w:rsidRPr="00243372">
              <w:rPr>
                <w:sz w:val="20"/>
                <w:szCs w:val="20"/>
              </w:rPr>
              <w:t>AUC 0.78</w:t>
            </w:r>
          </w:p>
        </w:tc>
      </w:tr>
      <w:tr w:rsidR="00004062" w:rsidRPr="00243372" w:rsidTr="00597D26">
        <w:trPr>
          <w:trHeight w:val="210"/>
        </w:trPr>
        <w:tc>
          <w:tcPr>
            <w:tcW w:w="0" w:type="auto"/>
            <w:vMerge/>
          </w:tcPr>
          <w:p w:rsidR="00F23CDC" w:rsidRPr="00243372" w:rsidRDefault="00F23CDC" w:rsidP="00F23CDC">
            <w:pPr>
              <w:rPr>
                <w:sz w:val="20"/>
                <w:szCs w:val="20"/>
              </w:rPr>
            </w:pPr>
          </w:p>
        </w:tc>
        <w:tc>
          <w:tcPr>
            <w:tcW w:w="0" w:type="auto"/>
            <w:vMerge/>
          </w:tcPr>
          <w:p w:rsidR="00F23CDC" w:rsidRPr="00243372" w:rsidRDefault="00F23CDC" w:rsidP="00F23CDC">
            <w:pPr>
              <w:rPr>
                <w:sz w:val="20"/>
                <w:szCs w:val="20"/>
              </w:rPr>
            </w:pPr>
          </w:p>
        </w:tc>
        <w:tc>
          <w:tcPr>
            <w:tcW w:w="0" w:type="auto"/>
            <w:vMerge/>
          </w:tcPr>
          <w:p w:rsidR="00F23CDC" w:rsidRPr="00243372" w:rsidRDefault="00F23CDC" w:rsidP="00F23CDC">
            <w:pPr>
              <w:rPr>
                <w:sz w:val="20"/>
                <w:szCs w:val="20"/>
              </w:rPr>
            </w:pPr>
          </w:p>
        </w:tc>
        <w:tc>
          <w:tcPr>
            <w:tcW w:w="0" w:type="auto"/>
          </w:tcPr>
          <w:p w:rsidR="00F23CDC" w:rsidRPr="00243372" w:rsidRDefault="00F23CDC" w:rsidP="00F23CDC">
            <w:pPr>
              <w:rPr>
                <w:sz w:val="20"/>
                <w:szCs w:val="20"/>
              </w:rPr>
            </w:pPr>
            <w:r w:rsidRPr="00243372">
              <w:rPr>
                <w:sz w:val="20"/>
                <w:szCs w:val="20"/>
              </w:rPr>
              <w:t>Significant tricuspid regurgitation</w:t>
            </w:r>
          </w:p>
          <w:p w:rsidR="00F23CDC" w:rsidRPr="00243372" w:rsidRDefault="00F23CDC" w:rsidP="00F23CDC">
            <w:pPr>
              <w:rPr>
                <w:sz w:val="20"/>
                <w:szCs w:val="20"/>
              </w:rPr>
            </w:pPr>
            <w:r w:rsidRPr="00243372">
              <w:rPr>
                <w:sz w:val="20"/>
                <w:szCs w:val="20"/>
              </w:rPr>
              <w:t>Amiodarone</w:t>
            </w:r>
          </w:p>
          <w:p w:rsidR="00F23CDC" w:rsidRPr="00243372" w:rsidRDefault="00F23CDC" w:rsidP="00F23CDC">
            <w:pPr>
              <w:rPr>
                <w:sz w:val="20"/>
                <w:szCs w:val="20"/>
              </w:rPr>
            </w:pPr>
            <w:r w:rsidRPr="00243372">
              <w:rPr>
                <w:sz w:val="20"/>
                <w:szCs w:val="20"/>
              </w:rPr>
              <w:t>Ordinal ventricular dysfunction</w:t>
            </w:r>
          </w:p>
        </w:tc>
        <w:tc>
          <w:tcPr>
            <w:tcW w:w="0" w:type="auto"/>
          </w:tcPr>
          <w:p w:rsidR="00F23CDC" w:rsidRPr="00243372" w:rsidRDefault="00F23CDC" w:rsidP="00F23CDC">
            <w:pPr>
              <w:rPr>
                <w:sz w:val="20"/>
                <w:szCs w:val="20"/>
              </w:rPr>
            </w:pPr>
            <w:r w:rsidRPr="00243372">
              <w:rPr>
                <w:sz w:val="20"/>
                <w:szCs w:val="20"/>
              </w:rPr>
              <w:t>HR 5.09</w:t>
            </w:r>
          </w:p>
          <w:p w:rsidR="00F23CDC" w:rsidRPr="00243372" w:rsidRDefault="00F23CDC" w:rsidP="00F23CDC">
            <w:pPr>
              <w:rPr>
                <w:sz w:val="20"/>
                <w:szCs w:val="20"/>
              </w:rPr>
            </w:pPr>
            <w:r w:rsidRPr="00243372">
              <w:rPr>
                <w:sz w:val="20"/>
                <w:szCs w:val="20"/>
              </w:rPr>
              <w:t>HR 3.72</w:t>
            </w:r>
          </w:p>
          <w:p w:rsidR="00F23CDC" w:rsidRPr="00243372" w:rsidRDefault="00F23CDC" w:rsidP="00F23CDC">
            <w:pPr>
              <w:rPr>
                <w:sz w:val="20"/>
                <w:szCs w:val="20"/>
              </w:rPr>
            </w:pPr>
            <w:r w:rsidRPr="00243372">
              <w:rPr>
                <w:sz w:val="20"/>
                <w:szCs w:val="20"/>
              </w:rPr>
              <w:t>HR 6.30</w:t>
            </w:r>
          </w:p>
        </w:tc>
        <w:tc>
          <w:tcPr>
            <w:tcW w:w="0" w:type="auto"/>
          </w:tcPr>
          <w:p w:rsidR="00F23CDC" w:rsidRPr="00243372" w:rsidRDefault="00F23CDC" w:rsidP="00F23CDC">
            <w:pPr>
              <w:rPr>
                <w:sz w:val="20"/>
                <w:szCs w:val="20"/>
              </w:rPr>
            </w:pPr>
            <w:r w:rsidRPr="00243372">
              <w:rPr>
                <w:sz w:val="20"/>
                <w:szCs w:val="20"/>
              </w:rPr>
              <w:t>AUC 0.84</w:t>
            </w:r>
          </w:p>
        </w:tc>
      </w:tr>
      <w:tr w:rsidR="00004062" w:rsidRPr="00A95FCB" w:rsidTr="00597D26">
        <w:trPr>
          <w:trHeight w:val="1030"/>
        </w:trPr>
        <w:tc>
          <w:tcPr>
            <w:tcW w:w="0" w:type="auto"/>
            <w:vMerge w:val="restart"/>
          </w:tcPr>
          <w:p w:rsidR="00F23CDC" w:rsidRPr="00243372" w:rsidRDefault="00F23CDC" w:rsidP="00F23CDC">
            <w:pPr>
              <w:rPr>
                <w:sz w:val="20"/>
                <w:szCs w:val="20"/>
              </w:rPr>
            </w:pPr>
            <w:r w:rsidRPr="00243372">
              <w:rPr>
                <w:sz w:val="20"/>
                <w:szCs w:val="20"/>
              </w:rPr>
              <w:t>2010</w:t>
            </w:r>
          </w:p>
        </w:tc>
        <w:tc>
          <w:tcPr>
            <w:tcW w:w="0" w:type="auto"/>
            <w:vMerge w:val="restart"/>
          </w:tcPr>
          <w:p w:rsidR="00F23CDC" w:rsidRPr="00243372" w:rsidRDefault="00717FD2" w:rsidP="00717FD2">
            <w:pPr>
              <w:rPr>
                <w:sz w:val="20"/>
                <w:szCs w:val="20"/>
              </w:rPr>
            </w:pPr>
            <w:r>
              <w:rPr>
                <w:sz w:val="20"/>
                <w:szCs w:val="20"/>
              </w:rPr>
              <w:t>Corrado</w:t>
            </w:r>
            <w:r>
              <w:rPr>
                <w:sz w:val="20"/>
                <w:szCs w:val="20"/>
              </w:rPr>
              <w:fldChar w:fldCharType="begin">
                <w:fldData xml:space="preserve">PEVuZE5vdGU+PENpdGU+PEF1dGhvcj5Db3JyYWRvPC9BdXRob3I+PFllYXI+MjAxMDwvWWVhcj48
UmVjTnVtPjM4PC9SZWNOdW0+PERpc3BsYXlUZXh0PlsyMl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Pr>
                <w:sz w:val="20"/>
                <w:szCs w:val="20"/>
              </w:rPr>
              <w:instrText xml:space="preserve"> ADDIN EN.CITE </w:instrText>
            </w:r>
            <w:r>
              <w:rPr>
                <w:sz w:val="20"/>
                <w:szCs w:val="20"/>
              </w:rPr>
              <w:fldChar w:fldCharType="begin">
                <w:fldData xml:space="preserve">PEVuZE5vdGU+PENpdGU+PEF1dGhvcj5Db3JyYWRvPC9BdXRob3I+PFllYXI+MjAxMDwvWWVhcj48
UmVjTnVtPjM4PC9SZWNOdW0+PERpc3BsYXlUZXh0PlsyMl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2]</w:t>
            </w:r>
            <w:r>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Appropriate ICD interventions</w:t>
            </w:r>
          </w:p>
        </w:tc>
        <w:tc>
          <w:tcPr>
            <w:tcW w:w="0" w:type="auto"/>
          </w:tcPr>
          <w:p w:rsidR="00F23CDC" w:rsidRPr="00243372" w:rsidRDefault="00F23CDC" w:rsidP="00F23CDC">
            <w:pPr>
              <w:rPr>
                <w:sz w:val="20"/>
                <w:szCs w:val="20"/>
              </w:rPr>
            </w:pPr>
            <w:r w:rsidRPr="00243372">
              <w:rPr>
                <w:sz w:val="20"/>
                <w:szCs w:val="20"/>
              </w:rPr>
              <w:t>Syncope</w:t>
            </w:r>
          </w:p>
          <w:p w:rsidR="00F23CDC" w:rsidRPr="00243372" w:rsidRDefault="00F23CDC" w:rsidP="00F23CDC">
            <w:pPr>
              <w:rPr>
                <w:sz w:val="20"/>
                <w:szCs w:val="20"/>
              </w:rPr>
            </w:pPr>
            <w:r w:rsidRPr="00243372">
              <w:rPr>
                <w:sz w:val="20"/>
                <w:szCs w:val="20"/>
              </w:rPr>
              <w:t>NSVT</w:t>
            </w:r>
          </w:p>
          <w:p w:rsidR="00F23CDC" w:rsidRPr="00243372" w:rsidRDefault="00F23CDC" w:rsidP="00F23CDC">
            <w:pPr>
              <w:rPr>
                <w:sz w:val="20"/>
                <w:szCs w:val="20"/>
              </w:rPr>
            </w:pPr>
            <w:r w:rsidRPr="00243372">
              <w:rPr>
                <w:sz w:val="20"/>
                <w:szCs w:val="20"/>
              </w:rPr>
              <w:t>Age ≤35y</w:t>
            </w:r>
          </w:p>
          <w:p w:rsidR="00F23CDC" w:rsidRPr="00243372" w:rsidRDefault="00F23CDC" w:rsidP="00F23CDC">
            <w:pPr>
              <w:rPr>
                <w:sz w:val="20"/>
                <w:szCs w:val="20"/>
              </w:rPr>
            </w:pPr>
            <w:r w:rsidRPr="00243372">
              <w:rPr>
                <w:sz w:val="20"/>
                <w:szCs w:val="20"/>
              </w:rPr>
              <w:t>LV dysfunction (EF &lt;55%)</w:t>
            </w:r>
          </w:p>
          <w:p w:rsidR="00F23CDC" w:rsidRPr="00243372" w:rsidRDefault="00F23CDC" w:rsidP="00F23CDC">
            <w:pPr>
              <w:rPr>
                <w:sz w:val="20"/>
                <w:szCs w:val="20"/>
              </w:rPr>
            </w:pPr>
            <w:r w:rsidRPr="00243372">
              <w:rPr>
                <w:sz w:val="20"/>
                <w:szCs w:val="20"/>
              </w:rPr>
              <w:t>FH of SCD</w:t>
            </w:r>
          </w:p>
        </w:tc>
        <w:tc>
          <w:tcPr>
            <w:tcW w:w="0" w:type="auto"/>
            <w:gridSpan w:val="2"/>
            <w:shd w:val="clear" w:color="auto" w:fill="auto"/>
          </w:tcPr>
          <w:p w:rsidR="00F23CDC" w:rsidRPr="009E0B9A" w:rsidRDefault="00F23CDC" w:rsidP="00F23CDC">
            <w:pPr>
              <w:rPr>
                <w:sz w:val="20"/>
                <w:szCs w:val="20"/>
                <w:lang w:val="de-CH"/>
              </w:rPr>
            </w:pPr>
            <w:r w:rsidRPr="009E0B9A">
              <w:rPr>
                <w:sz w:val="20"/>
                <w:szCs w:val="20"/>
                <w:lang w:val="de-CH"/>
              </w:rPr>
              <w:t>HR 2.95</w:t>
            </w:r>
          </w:p>
          <w:p w:rsidR="00F23CDC" w:rsidRPr="009E0B9A" w:rsidRDefault="00F23CDC" w:rsidP="00F23CDC">
            <w:pPr>
              <w:rPr>
                <w:sz w:val="20"/>
                <w:szCs w:val="20"/>
                <w:lang w:val="de-CH"/>
              </w:rPr>
            </w:pPr>
            <w:r w:rsidRPr="009E0B9A">
              <w:rPr>
                <w:sz w:val="20"/>
                <w:szCs w:val="20"/>
                <w:lang w:val="de-CH"/>
              </w:rPr>
              <w:t>HR 1.62</w:t>
            </w:r>
          </w:p>
          <w:p w:rsidR="00F23CDC" w:rsidRPr="009E0B9A" w:rsidRDefault="00F23CDC" w:rsidP="00F23CDC">
            <w:pPr>
              <w:rPr>
                <w:sz w:val="20"/>
                <w:szCs w:val="20"/>
                <w:lang w:val="de-CH"/>
              </w:rPr>
            </w:pPr>
            <w:r w:rsidRPr="009E0B9A">
              <w:rPr>
                <w:sz w:val="20"/>
                <w:szCs w:val="20"/>
                <w:lang w:val="de-CH"/>
              </w:rPr>
              <w:t>HR 1.22</w:t>
            </w:r>
          </w:p>
          <w:p w:rsidR="00F23CDC" w:rsidRPr="009E0B9A" w:rsidRDefault="00F23CDC" w:rsidP="00F23CDC">
            <w:pPr>
              <w:rPr>
                <w:sz w:val="20"/>
                <w:szCs w:val="20"/>
                <w:lang w:val="de-CH"/>
              </w:rPr>
            </w:pPr>
            <w:r w:rsidRPr="009E0B9A">
              <w:rPr>
                <w:sz w:val="20"/>
                <w:szCs w:val="20"/>
                <w:lang w:val="de-CH"/>
              </w:rPr>
              <w:t>HR 1.13</w:t>
            </w:r>
          </w:p>
          <w:p w:rsidR="00F23CDC" w:rsidRPr="009E0B9A" w:rsidRDefault="00F23CDC" w:rsidP="00F23CDC">
            <w:pPr>
              <w:rPr>
                <w:sz w:val="20"/>
                <w:szCs w:val="20"/>
                <w:lang w:val="de-CH"/>
              </w:rPr>
            </w:pPr>
            <w:r w:rsidRPr="009E0B9A">
              <w:rPr>
                <w:sz w:val="20"/>
                <w:szCs w:val="20"/>
                <w:lang w:val="de-CH"/>
              </w:rPr>
              <w:t>HR 0.90</w:t>
            </w:r>
          </w:p>
        </w:tc>
      </w:tr>
      <w:tr w:rsidR="00004062" w:rsidRPr="00243372" w:rsidTr="00597D26">
        <w:trPr>
          <w:trHeight w:val="515"/>
        </w:trPr>
        <w:tc>
          <w:tcPr>
            <w:tcW w:w="0" w:type="auto"/>
            <w:vMerge/>
          </w:tcPr>
          <w:p w:rsidR="00F23CDC" w:rsidRPr="009E0B9A" w:rsidRDefault="00F23CDC" w:rsidP="00F23CDC">
            <w:pPr>
              <w:rPr>
                <w:sz w:val="20"/>
                <w:szCs w:val="20"/>
                <w:lang w:val="de-CH"/>
              </w:rPr>
            </w:pPr>
          </w:p>
        </w:tc>
        <w:tc>
          <w:tcPr>
            <w:tcW w:w="0" w:type="auto"/>
            <w:vMerge/>
          </w:tcPr>
          <w:p w:rsidR="00F23CDC" w:rsidRPr="009E0B9A" w:rsidRDefault="00F23CDC" w:rsidP="00F23CDC">
            <w:pPr>
              <w:rPr>
                <w:sz w:val="20"/>
                <w:szCs w:val="20"/>
                <w:lang w:val="de-CH"/>
              </w:rPr>
            </w:pPr>
          </w:p>
        </w:tc>
        <w:tc>
          <w:tcPr>
            <w:tcW w:w="0" w:type="auto"/>
            <w:shd w:val="clear" w:color="auto" w:fill="auto"/>
          </w:tcPr>
          <w:p w:rsidR="00F23CDC" w:rsidRPr="00243372" w:rsidRDefault="00F23CDC" w:rsidP="00F23CDC">
            <w:pPr>
              <w:rPr>
                <w:sz w:val="20"/>
                <w:szCs w:val="20"/>
              </w:rPr>
            </w:pPr>
            <w:r w:rsidRPr="00243372">
              <w:rPr>
                <w:sz w:val="20"/>
                <w:szCs w:val="20"/>
              </w:rPr>
              <w:t>ICD shocks for VF/Vfl</w:t>
            </w:r>
          </w:p>
        </w:tc>
        <w:tc>
          <w:tcPr>
            <w:tcW w:w="0" w:type="auto"/>
          </w:tcPr>
          <w:p w:rsidR="00F23CDC" w:rsidRPr="00243372" w:rsidRDefault="00F23CDC" w:rsidP="00F23CDC">
            <w:pPr>
              <w:rPr>
                <w:sz w:val="20"/>
                <w:szCs w:val="20"/>
              </w:rPr>
            </w:pPr>
            <w:r w:rsidRPr="00243372">
              <w:rPr>
                <w:sz w:val="20"/>
                <w:szCs w:val="20"/>
              </w:rPr>
              <w:t>Syncope</w:t>
            </w:r>
          </w:p>
          <w:p w:rsidR="00F23CDC" w:rsidRPr="00243372" w:rsidRDefault="00F23CDC" w:rsidP="00F23CDC">
            <w:pPr>
              <w:rPr>
                <w:sz w:val="20"/>
                <w:szCs w:val="20"/>
              </w:rPr>
            </w:pPr>
            <w:r w:rsidRPr="00243372">
              <w:rPr>
                <w:sz w:val="20"/>
                <w:szCs w:val="20"/>
              </w:rPr>
              <w:t>NSVT</w:t>
            </w:r>
          </w:p>
        </w:tc>
        <w:tc>
          <w:tcPr>
            <w:tcW w:w="0" w:type="auto"/>
            <w:gridSpan w:val="2"/>
            <w:shd w:val="clear" w:color="auto" w:fill="auto"/>
          </w:tcPr>
          <w:p w:rsidR="00F23CDC" w:rsidRPr="00243372" w:rsidRDefault="00F23CDC" w:rsidP="00F23CDC">
            <w:pPr>
              <w:rPr>
                <w:sz w:val="20"/>
                <w:szCs w:val="20"/>
              </w:rPr>
            </w:pPr>
            <w:r w:rsidRPr="00243372">
              <w:rPr>
                <w:sz w:val="20"/>
                <w:szCs w:val="20"/>
              </w:rPr>
              <w:t>HR 3.16</w:t>
            </w:r>
          </w:p>
          <w:p w:rsidR="00F23CDC" w:rsidRPr="00243372" w:rsidRDefault="00F23CDC" w:rsidP="00F23CDC">
            <w:pPr>
              <w:rPr>
                <w:sz w:val="20"/>
                <w:szCs w:val="20"/>
              </w:rPr>
            </w:pPr>
            <w:r w:rsidRPr="00243372">
              <w:rPr>
                <w:sz w:val="20"/>
                <w:szCs w:val="20"/>
              </w:rPr>
              <w:t>HR 1.28</w:t>
            </w:r>
          </w:p>
        </w:tc>
      </w:tr>
      <w:tr w:rsidR="00004062" w:rsidRPr="00243372" w:rsidTr="00597D26">
        <w:trPr>
          <w:trHeight w:val="282"/>
        </w:trPr>
        <w:tc>
          <w:tcPr>
            <w:tcW w:w="0" w:type="auto"/>
          </w:tcPr>
          <w:p w:rsidR="00F23CDC" w:rsidRPr="00243372" w:rsidRDefault="00F23CDC" w:rsidP="00F23CDC">
            <w:pPr>
              <w:rPr>
                <w:sz w:val="20"/>
                <w:szCs w:val="20"/>
              </w:rPr>
            </w:pPr>
            <w:r w:rsidRPr="00243372">
              <w:rPr>
                <w:sz w:val="20"/>
                <w:szCs w:val="20"/>
              </w:rPr>
              <w:t>2005</w:t>
            </w:r>
          </w:p>
        </w:tc>
        <w:tc>
          <w:tcPr>
            <w:tcW w:w="0" w:type="auto"/>
          </w:tcPr>
          <w:p w:rsidR="00F23CDC" w:rsidRPr="00243372" w:rsidRDefault="00717FD2" w:rsidP="00717FD2">
            <w:pPr>
              <w:rPr>
                <w:sz w:val="20"/>
                <w:szCs w:val="20"/>
              </w:rPr>
            </w:pPr>
            <w:r>
              <w:rPr>
                <w:sz w:val="20"/>
                <w:szCs w:val="20"/>
              </w:rPr>
              <w:t>Piccini</w:t>
            </w:r>
            <w:r>
              <w:rPr>
                <w:sz w:val="20"/>
                <w:szCs w:val="20"/>
              </w:rPr>
              <w:fldChar w:fldCharType="begin">
                <w:fldData xml:space="preserve">PEVuZE5vdGU+PENpdGU+PEF1dGhvcj5QaWNjaW5pPC9BdXRob3I+PFllYXI+MjAwNTwvWWVhcj48
UmVjTnVtPjQxPC9SZWNOdW0+PERpc3BsYXlUZXh0PlsyM1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QaWNjaW5pPC9BdXRob3I+PFllYXI+MjAwNTwvWWVhcj48
UmVjTnVtPjQxPC9SZWNOdW0+PERpc3BsYXlUZXh0PlsyM1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3]</w:t>
            </w:r>
            <w:r>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Appropriate ICD interventions</w:t>
            </w:r>
          </w:p>
        </w:tc>
        <w:tc>
          <w:tcPr>
            <w:tcW w:w="0" w:type="auto"/>
          </w:tcPr>
          <w:p w:rsidR="00F23CDC" w:rsidRPr="00243372" w:rsidRDefault="00F23CDC" w:rsidP="00F23CDC">
            <w:pPr>
              <w:rPr>
                <w:sz w:val="20"/>
                <w:szCs w:val="20"/>
              </w:rPr>
            </w:pPr>
            <w:r w:rsidRPr="00243372">
              <w:rPr>
                <w:sz w:val="20"/>
                <w:szCs w:val="20"/>
              </w:rPr>
              <w:t>Previous sustained VT/VF</w:t>
            </w:r>
          </w:p>
        </w:tc>
        <w:tc>
          <w:tcPr>
            <w:tcW w:w="0" w:type="auto"/>
            <w:gridSpan w:val="2"/>
            <w:shd w:val="clear" w:color="auto" w:fill="auto"/>
          </w:tcPr>
          <w:p w:rsidR="00F23CDC" w:rsidRPr="00243372" w:rsidRDefault="00F23CDC" w:rsidP="00F23CDC">
            <w:pPr>
              <w:rPr>
                <w:sz w:val="20"/>
                <w:szCs w:val="20"/>
              </w:rPr>
            </w:pPr>
            <w:r w:rsidRPr="00243372">
              <w:rPr>
                <w:sz w:val="20"/>
                <w:szCs w:val="20"/>
              </w:rPr>
              <w:t>OR 11.44</w:t>
            </w:r>
          </w:p>
        </w:tc>
      </w:tr>
      <w:tr w:rsidR="00004062" w:rsidRPr="00243372" w:rsidTr="00597D26">
        <w:trPr>
          <w:trHeight w:val="543"/>
        </w:trPr>
        <w:tc>
          <w:tcPr>
            <w:tcW w:w="0" w:type="auto"/>
          </w:tcPr>
          <w:p w:rsidR="00F23CDC" w:rsidRPr="00243372" w:rsidRDefault="00F23CDC" w:rsidP="00F23CDC">
            <w:pPr>
              <w:rPr>
                <w:sz w:val="20"/>
                <w:szCs w:val="20"/>
              </w:rPr>
            </w:pPr>
            <w:r w:rsidRPr="00243372">
              <w:rPr>
                <w:sz w:val="20"/>
                <w:szCs w:val="20"/>
              </w:rPr>
              <w:t>2005</w:t>
            </w:r>
          </w:p>
        </w:tc>
        <w:tc>
          <w:tcPr>
            <w:tcW w:w="0" w:type="auto"/>
          </w:tcPr>
          <w:p w:rsidR="00F23CDC" w:rsidRPr="00243372" w:rsidRDefault="00717FD2" w:rsidP="00717FD2">
            <w:pPr>
              <w:rPr>
                <w:sz w:val="20"/>
                <w:szCs w:val="20"/>
              </w:rPr>
            </w:pPr>
            <w:r>
              <w:rPr>
                <w:sz w:val="20"/>
                <w:szCs w:val="20"/>
              </w:rPr>
              <w:t>Lemola</w:t>
            </w:r>
            <w:r>
              <w:rPr>
                <w:sz w:val="20"/>
                <w:szCs w:val="20"/>
              </w:rPr>
              <w:fldChar w:fldCharType="begin"/>
            </w:r>
            <w:r>
              <w:rPr>
                <w:sz w:val="20"/>
                <w:szCs w:val="20"/>
              </w:rPr>
              <w:instrText xml:space="preserve"> ADDIN EN.CITE &lt;EndNote&gt;&lt;Cite&gt;&lt;Author&gt;Lemola&lt;/Author&gt;&lt;Year&gt;2005&lt;/Year&gt;&lt;RecNum&gt;221&lt;/RecNum&gt;&lt;DisplayText&gt;[24]&lt;/DisplayText&gt;&lt;record&gt;&lt;rec-number&gt;221&lt;/rec-number&gt;&lt;foreign-keys&gt;&lt;key app="EN" db-id="r990p9sdeas9ahet5v65fzac9xddwx2rwxrv" timestamp="1551545328"&gt;221&lt;/key&gt;&lt;/foreign-keys&gt;&lt;ref-type name="Journal Article"&gt;17&lt;/ref-type&gt;&lt;contributors&gt;&lt;authors&gt;&lt;author&gt;Lemola, K.&lt;/author&gt;&lt;author&gt;Brunckhorst, C.&lt;/author&gt;&lt;author&gt;Helfenstein, U.&lt;/author&gt;&lt;author&gt;Oechslin, E.&lt;/author&gt;&lt;author&gt;Jenni, R.&lt;/author&gt;&lt;author&gt;Duru, F.&lt;/author&gt;&lt;/authors&gt;&lt;/contributors&gt;&lt;auth-address&gt;Division of Cardiology, Cardiovascular Centre, University Hospital of Zurich, Zurich, Switzerland.&lt;/auth-address&gt;&lt;titles&gt;&lt;title&gt;Predictors of adverse outcome in patients with arrhythmogenic right ventricular dysplasia/cardiomyopathy: long term experience of a tertiary care centre&lt;/title&gt;&lt;secondary-title&gt;Heart&lt;/secondary-title&gt;&lt;/titles&gt;&lt;periodical&gt;&lt;full-title&gt;Heart&lt;/full-title&gt;&lt;/periodical&gt;&lt;pages&gt;1167-72&lt;/pages&gt;&lt;volume&gt;91&lt;/volume&gt;&lt;number&gt;9&lt;/number&gt;&lt;edition&gt;2005/08/17&lt;/edition&gt;&lt;keywords&gt;&lt;keyword&gt;Adult&lt;/keyword&gt;&lt;keyword&gt;Arrhythmogenic Right Ventricular Dysplasia/complications/ diagnosis/diagnostic&lt;/keyword&gt;&lt;keyword&gt;imaging&lt;/keyword&gt;&lt;keyword&gt;Death, Sudden, Cardiac/etiology&lt;/keyword&gt;&lt;keyword&gt;Disease Progression&lt;/keyword&gt;&lt;keyword&gt;Electrocardiography&lt;/keyword&gt;&lt;keyword&gt;Epidemiologic Methods&lt;/keyword&gt;&lt;keyword&gt;Female&lt;/keyword&gt;&lt;keyword&gt;Heart Failure/etiology&lt;/keyword&gt;&lt;keyword&gt;Humans&lt;/keyword&gt;&lt;keyword&gt;Male&lt;/keyword&gt;&lt;keyword&gt;Middle Aged&lt;/keyword&gt;&lt;keyword&gt;Prognosis&lt;/keyword&gt;&lt;keyword&gt;Ultrasonography&lt;/keyword&gt;&lt;keyword&gt;Ventricular Dysfunction, Left/etiology&lt;/keyword&gt;&lt;/keywords&gt;&lt;dates&gt;&lt;year&gt;2005&lt;/year&gt;&lt;pub-dates&gt;&lt;date&gt;Sep&lt;/date&gt;&lt;/pub-dates&gt;&lt;/dates&gt;&lt;isbn&gt;1468-201X (Electronic)&amp;#xD;1355-6037 (Linking)&lt;/isbn&gt;&lt;accession-num&gt;16103549&lt;/accession-num&gt;&lt;urls&gt;&lt;/urls&gt;&lt;custom2&gt;PMC1769099&lt;/custom2&gt;&lt;electronic-resource-num&gt;10.1136/hrt.2004.038620&lt;/electronic-resource-num&gt;&lt;remote-database-provider&gt;NLM&lt;/remote-database-provider&gt;&lt;language&gt;eng&lt;/language&gt;&lt;/record&gt;&lt;/Cite&gt;&lt;/EndNote&gt;</w:instrText>
            </w:r>
            <w:r>
              <w:rPr>
                <w:sz w:val="20"/>
                <w:szCs w:val="20"/>
              </w:rPr>
              <w:fldChar w:fldCharType="separate"/>
            </w:r>
            <w:r>
              <w:rPr>
                <w:noProof/>
                <w:sz w:val="20"/>
                <w:szCs w:val="20"/>
              </w:rPr>
              <w:t>[24]</w:t>
            </w:r>
            <w:r>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MACE</w:t>
            </w:r>
          </w:p>
        </w:tc>
        <w:tc>
          <w:tcPr>
            <w:tcW w:w="0" w:type="auto"/>
          </w:tcPr>
          <w:p w:rsidR="00F23CDC" w:rsidRPr="00243372" w:rsidRDefault="00F23CDC" w:rsidP="00F23CDC">
            <w:pPr>
              <w:rPr>
                <w:sz w:val="20"/>
                <w:szCs w:val="20"/>
              </w:rPr>
            </w:pPr>
            <w:r w:rsidRPr="00243372">
              <w:rPr>
                <w:sz w:val="20"/>
                <w:szCs w:val="20"/>
              </w:rPr>
              <w:t>History of congestive heart failure</w:t>
            </w:r>
          </w:p>
          <w:p w:rsidR="00F23CDC" w:rsidRPr="00243372" w:rsidRDefault="00F23CDC" w:rsidP="00F23CDC">
            <w:pPr>
              <w:rPr>
                <w:sz w:val="20"/>
                <w:szCs w:val="20"/>
              </w:rPr>
            </w:pPr>
            <w:r w:rsidRPr="00243372">
              <w:rPr>
                <w:sz w:val="20"/>
                <w:szCs w:val="20"/>
              </w:rPr>
              <w:t>LV involvement in echo</w:t>
            </w:r>
          </w:p>
        </w:tc>
        <w:tc>
          <w:tcPr>
            <w:tcW w:w="0" w:type="auto"/>
            <w:gridSpan w:val="2"/>
            <w:shd w:val="clear" w:color="auto" w:fill="auto"/>
          </w:tcPr>
          <w:p w:rsidR="00F23CDC" w:rsidRPr="00243372" w:rsidRDefault="00F23CDC" w:rsidP="00F23CDC">
            <w:pPr>
              <w:rPr>
                <w:sz w:val="20"/>
                <w:szCs w:val="20"/>
              </w:rPr>
            </w:pPr>
            <w:r w:rsidRPr="00243372">
              <w:rPr>
                <w:sz w:val="20"/>
                <w:szCs w:val="20"/>
              </w:rPr>
              <w:t>P&lt;0.0001</w:t>
            </w:r>
          </w:p>
          <w:p w:rsidR="00F23CDC" w:rsidRPr="00243372" w:rsidRDefault="00F23CDC" w:rsidP="00F23CDC">
            <w:pPr>
              <w:rPr>
                <w:sz w:val="20"/>
                <w:szCs w:val="20"/>
              </w:rPr>
            </w:pPr>
            <w:r w:rsidRPr="00243372">
              <w:rPr>
                <w:sz w:val="20"/>
                <w:szCs w:val="20"/>
              </w:rPr>
              <w:t>P=0.0003</w:t>
            </w:r>
          </w:p>
        </w:tc>
      </w:tr>
      <w:tr w:rsidR="00004062" w:rsidRPr="00243372" w:rsidTr="00597D26">
        <w:trPr>
          <w:trHeight w:val="268"/>
        </w:trPr>
        <w:tc>
          <w:tcPr>
            <w:tcW w:w="0" w:type="auto"/>
          </w:tcPr>
          <w:p w:rsidR="00F23CDC" w:rsidRPr="00243372" w:rsidRDefault="00F23CDC" w:rsidP="00F23CDC">
            <w:pPr>
              <w:rPr>
                <w:sz w:val="20"/>
                <w:szCs w:val="20"/>
              </w:rPr>
            </w:pPr>
            <w:r w:rsidRPr="00243372">
              <w:rPr>
                <w:sz w:val="20"/>
                <w:szCs w:val="20"/>
              </w:rPr>
              <w:t>2004</w:t>
            </w:r>
          </w:p>
        </w:tc>
        <w:tc>
          <w:tcPr>
            <w:tcW w:w="0" w:type="auto"/>
          </w:tcPr>
          <w:p w:rsidR="00F23CDC" w:rsidRPr="00243372" w:rsidRDefault="00717FD2" w:rsidP="00717FD2">
            <w:pPr>
              <w:rPr>
                <w:sz w:val="20"/>
                <w:szCs w:val="20"/>
              </w:rPr>
            </w:pPr>
            <w:r>
              <w:rPr>
                <w:sz w:val="20"/>
                <w:szCs w:val="20"/>
              </w:rPr>
              <w:t>Roguin</w:t>
            </w:r>
            <w:r>
              <w:rPr>
                <w:sz w:val="20"/>
                <w:szCs w:val="20"/>
              </w:rPr>
              <w:fldChar w:fldCharType="begin">
                <w:fldData xml:space="preserve">PEVuZE5vdGU+PENpdGU+PEF1dGhvcj5Sb2d1aW48L0F1dGhvcj48WWVhcj4yMDA0PC9ZZWFyPjxS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</w:fldData>
              </w:fldChar>
            </w:r>
            <w:r>
              <w:rPr>
                <w:sz w:val="20"/>
                <w:szCs w:val="20"/>
              </w:rPr>
              <w:instrText xml:space="preserve"> ADDIN EN.CITE </w:instrText>
            </w:r>
            <w:r>
              <w:rPr>
                <w:sz w:val="20"/>
                <w:szCs w:val="20"/>
              </w:rPr>
              <w:fldChar w:fldCharType="begin">
                <w:fldData xml:space="preserve">PEVuZE5vdGU+PENpdGU+PEF1dGhvcj5Sb2d1aW48L0F1dGhvcj48WWVhcj4yMDA0PC9ZZWFyPjxS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25]</w:t>
            </w:r>
            <w:r>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Appropriate ICD interventions</w:t>
            </w:r>
          </w:p>
        </w:tc>
        <w:tc>
          <w:tcPr>
            <w:tcW w:w="0" w:type="auto"/>
          </w:tcPr>
          <w:p w:rsidR="00F23CDC" w:rsidRPr="00243372" w:rsidRDefault="00F23CDC" w:rsidP="00F23CDC">
            <w:pPr>
              <w:rPr>
                <w:sz w:val="20"/>
                <w:szCs w:val="20"/>
              </w:rPr>
            </w:pPr>
            <w:r w:rsidRPr="00243372">
              <w:rPr>
                <w:sz w:val="20"/>
                <w:szCs w:val="20"/>
              </w:rPr>
              <w:t>VT induction during electrophysiological study</w:t>
            </w:r>
          </w:p>
        </w:tc>
        <w:tc>
          <w:tcPr>
            <w:tcW w:w="0" w:type="auto"/>
            <w:gridSpan w:val="2"/>
            <w:shd w:val="clear" w:color="auto" w:fill="auto"/>
          </w:tcPr>
          <w:p w:rsidR="00F23CDC" w:rsidRPr="00243372" w:rsidRDefault="00F23CDC" w:rsidP="00F23CDC">
            <w:pPr>
              <w:rPr>
                <w:sz w:val="20"/>
                <w:szCs w:val="20"/>
              </w:rPr>
            </w:pPr>
            <w:r w:rsidRPr="00243372">
              <w:rPr>
                <w:sz w:val="20"/>
                <w:szCs w:val="20"/>
              </w:rPr>
              <w:t>OR 11.2</w:t>
            </w:r>
          </w:p>
        </w:tc>
      </w:tr>
      <w:tr w:rsidR="00004062" w:rsidRPr="00243372" w:rsidTr="00597D26">
        <w:trPr>
          <w:trHeight w:val="269"/>
        </w:trPr>
        <w:tc>
          <w:tcPr>
            <w:tcW w:w="0" w:type="auto"/>
          </w:tcPr>
          <w:p w:rsidR="00F23CDC" w:rsidRPr="00243372" w:rsidRDefault="00F23CDC" w:rsidP="00F23CDC">
            <w:pPr>
              <w:rPr>
                <w:sz w:val="20"/>
                <w:szCs w:val="20"/>
              </w:rPr>
            </w:pPr>
            <w:r w:rsidRPr="00243372">
              <w:rPr>
                <w:sz w:val="20"/>
                <w:szCs w:val="20"/>
              </w:rPr>
              <w:t>2004</w:t>
            </w:r>
          </w:p>
        </w:tc>
        <w:tc>
          <w:tcPr>
            <w:tcW w:w="0" w:type="auto"/>
          </w:tcPr>
          <w:p w:rsidR="00F23CDC" w:rsidRPr="00243372" w:rsidRDefault="00F23CDC" w:rsidP="00717FD2">
            <w:pPr>
              <w:rPr>
                <w:sz w:val="20"/>
                <w:szCs w:val="20"/>
              </w:rPr>
            </w:pPr>
            <w:r w:rsidRPr="00243372">
              <w:rPr>
                <w:sz w:val="20"/>
                <w:szCs w:val="20"/>
              </w:rPr>
              <w:t>Wichter</w:t>
            </w:r>
            <w:r w:rsidR="00717FD2">
              <w:rPr>
                <w:sz w:val="20"/>
                <w:szCs w:val="20"/>
              </w:rPr>
              <w:fldChar w:fldCharType="begin">
                <w:fldData xml:space="preserve">PEVuZE5vdGU+PENpdGU+PEF1dGhvcj5XaWNodGVyPC9BdXRob3I+PFllYXI+MjAwNDwvWWVhcj48
UmVjTnVtPjQwPC9SZWNOdW0+PERpc3BsYXlUZXh0PlsyNl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rsidR="00717FD2">
              <w:rPr>
                <w:sz w:val="20"/>
                <w:szCs w:val="20"/>
              </w:rPr>
              <w:instrText xml:space="preserve"> ADDIN EN.CITE </w:instrText>
            </w:r>
            <w:r w:rsidR="00717FD2">
              <w:rPr>
                <w:sz w:val="20"/>
                <w:szCs w:val="20"/>
              </w:rPr>
              <w:fldChar w:fldCharType="begin">
                <w:fldData xml:space="preserve">PEVuZE5vdGU+PENpdGU+PEF1dGhvcj5XaWNodGVyPC9BdXRob3I+PFllYXI+MjAwNDwvWWVhcj48
UmVjTnVtPjQwPC9SZWNOdW0+PERpc3BsYXlUZXh0PlsyNl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rsidR="00717FD2">
              <w:rPr>
                <w:sz w:val="20"/>
                <w:szCs w:val="20"/>
              </w:rPr>
              <w:instrText xml:space="preserve"> ADDIN EN.CITE.DATA </w:instrText>
            </w:r>
            <w:r w:rsidR="00717FD2">
              <w:rPr>
                <w:sz w:val="20"/>
                <w:szCs w:val="20"/>
              </w:rPr>
            </w:r>
            <w:r w:rsidR="00717FD2">
              <w:rPr>
                <w:sz w:val="20"/>
                <w:szCs w:val="20"/>
              </w:rPr>
              <w:fldChar w:fldCharType="end"/>
            </w:r>
            <w:r w:rsidR="00717FD2">
              <w:rPr>
                <w:sz w:val="20"/>
                <w:szCs w:val="20"/>
              </w:rPr>
            </w:r>
            <w:r w:rsidR="00717FD2">
              <w:rPr>
                <w:sz w:val="20"/>
                <w:szCs w:val="20"/>
              </w:rPr>
              <w:fldChar w:fldCharType="separate"/>
            </w:r>
            <w:r w:rsidR="00717FD2">
              <w:rPr>
                <w:noProof/>
                <w:sz w:val="20"/>
                <w:szCs w:val="20"/>
              </w:rPr>
              <w:t>[26]</w:t>
            </w:r>
            <w:r w:rsidR="00717FD2">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Apropriate ICD interventions</w:t>
            </w:r>
          </w:p>
        </w:tc>
        <w:tc>
          <w:tcPr>
            <w:tcW w:w="0" w:type="auto"/>
          </w:tcPr>
          <w:p w:rsidR="00F23CDC" w:rsidRPr="00243372" w:rsidRDefault="00F23CDC" w:rsidP="00F23CDC">
            <w:pPr>
              <w:rPr>
                <w:sz w:val="20"/>
                <w:szCs w:val="20"/>
              </w:rPr>
            </w:pPr>
            <w:r w:rsidRPr="00243372">
              <w:rPr>
                <w:sz w:val="20"/>
                <w:szCs w:val="20"/>
              </w:rPr>
              <w:t>Extensive RV dysfunction</w:t>
            </w:r>
          </w:p>
        </w:tc>
        <w:tc>
          <w:tcPr>
            <w:tcW w:w="0" w:type="auto"/>
            <w:gridSpan w:val="2"/>
            <w:shd w:val="clear" w:color="auto" w:fill="auto"/>
          </w:tcPr>
          <w:p w:rsidR="00F23CDC" w:rsidRPr="00243372" w:rsidRDefault="00F23CDC" w:rsidP="00F23CDC">
            <w:pPr>
              <w:rPr>
                <w:sz w:val="20"/>
                <w:szCs w:val="20"/>
              </w:rPr>
            </w:pPr>
            <w:r w:rsidRPr="00243372">
              <w:rPr>
                <w:sz w:val="20"/>
                <w:szCs w:val="20"/>
              </w:rPr>
              <w:t>OR 2.09</w:t>
            </w:r>
          </w:p>
        </w:tc>
      </w:tr>
      <w:tr w:rsidR="00004062" w:rsidRPr="00243372" w:rsidTr="00597D26">
        <w:trPr>
          <w:trHeight w:val="1030"/>
        </w:trPr>
        <w:tc>
          <w:tcPr>
            <w:tcW w:w="0" w:type="auto"/>
          </w:tcPr>
          <w:p w:rsidR="00F23CDC" w:rsidRPr="00243372" w:rsidRDefault="00F23CDC" w:rsidP="00F23CDC">
            <w:pPr>
              <w:rPr>
                <w:sz w:val="20"/>
                <w:szCs w:val="20"/>
              </w:rPr>
            </w:pPr>
            <w:r w:rsidRPr="00243372">
              <w:rPr>
                <w:sz w:val="20"/>
                <w:szCs w:val="20"/>
              </w:rPr>
              <w:t>2003</w:t>
            </w:r>
          </w:p>
        </w:tc>
        <w:tc>
          <w:tcPr>
            <w:tcW w:w="0" w:type="auto"/>
          </w:tcPr>
          <w:p w:rsidR="00F23CDC" w:rsidRPr="00243372" w:rsidRDefault="00717FD2" w:rsidP="00004062">
            <w:pPr>
              <w:rPr>
                <w:sz w:val="20"/>
                <w:szCs w:val="20"/>
              </w:rPr>
            </w:pPr>
            <w:r>
              <w:rPr>
                <w:sz w:val="20"/>
                <w:szCs w:val="20"/>
              </w:rPr>
              <w:t>Corrado</w:t>
            </w:r>
            <w:r w:rsidR="00004062">
              <w:rPr>
                <w:sz w:val="20"/>
                <w:szCs w:val="20"/>
              </w:rPr>
              <w:fldChar w:fldCharType="begin">
                <w:fldData xml:space="preserve">PEVuZE5vdGU+PENpdGU+PEF1dGhvcj5Db3JyYWRvPC9BdXRob3I+PFllYXI+MjAwMzwvWWVhcj48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</w:fldData>
              </w:fldChar>
            </w:r>
            <w:r w:rsidR="00004062">
              <w:rPr>
                <w:sz w:val="20"/>
                <w:szCs w:val="20"/>
              </w:rPr>
              <w:instrText xml:space="preserve"> ADDIN EN.CITE </w:instrText>
            </w:r>
            <w:r w:rsidR="00004062">
              <w:rPr>
                <w:sz w:val="20"/>
                <w:szCs w:val="20"/>
              </w:rPr>
              <w:fldChar w:fldCharType="begin">
                <w:fldData xml:space="preserve">PEVuZE5vdGU+PENpdGU+PEF1dGhvcj5Db3JyYWRvPC9BdXRob3I+PFllYXI+MjAwMzwvWWVhcj48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</w:fldData>
              </w:fldChar>
            </w:r>
            <w:r w:rsidR="00004062">
              <w:rPr>
                <w:sz w:val="20"/>
                <w:szCs w:val="20"/>
              </w:rPr>
              <w:instrText xml:space="preserve"> ADDIN EN.CITE.DATA </w:instrText>
            </w:r>
            <w:r w:rsidR="00004062">
              <w:rPr>
                <w:sz w:val="20"/>
                <w:szCs w:val="20"/>
              </w:rPr>
            </w:r>
            <w:r w:rsidR="00004062">
              <w:rPr>
                <w:sz w:val="20"/>
                <w:szCs w:val="20"/>
              </w:rPr>
              <w:fldChar w:fldCharType="end"/>
            </w:r>
            <w:r w:rsidR="00004062">
              <w:rPr>
                <w:sz w:val="20"/>
                <w:szCs w:val="20"/>
              </w:rPr>
            </w:r>
            <w:r w:rsidR="00004062">
              <w:rPr>
                <w:sz w:val="20"/>
                <w:szCs w:val="20"/>
              </w:rPr>
              <w:fldChar w:fldCharType="separate"/>
            </w:r>
            <w:r w:rsidR="00004062">
              <w:rPr>
                <w:noProof/>
                <w:sz w:val="20"/>
                <w:szCs w:val="20"/>
              </w:rPr>
              <w:t>[27]</w:t>
            </w:r>
            <w:r w:rsidR="00004062">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Appropriate ICD intervention for VF/Vfl</w:t>
            </w:r>
          </w:p>
        </w:tc>
        <w:tc>
          <w:tcPr>
            <w:tcW w:w="0" w:type="auto"/>
          </w:tcPr>
          <w:p w:rsidR="00F23CDC" w:rsidRPr="00243372" w:rsidRDefault="00F23CDC" w:rsidP="00F23CDC">
            <w:pPr>
              <w:rPr>
                <w:sz w:val="20"/>
                <w:szCs w:val="20"/>
              </w:rPr>
            </w:pPr>
            <w:r w:rsidRPr="00243372">
              <w:rPr>
                <w:sz w:val="20"/>
                <w:szCs w:val="20"/>
              </w:rPr>
              <w:t>Age/5 y</w:t>
            </w:r>
          </w:p>
          <w:p w:rsidR="00F23CDC" w:rsidRPr="00243372" w:rsidRDefault="00F23CDC" w:rsidP="00F23CDC">
            <w:pPr>
              <w:rPr>
                <w:sz w:val="20"/>
                <w:szCs w:val="20"/>
              </w:rPr>
            </w:pPr>
            <w:r w:rsidRPr="00243372">
              <w:rPr>
                <w:sz w:val="20"/>
                <w:szCs w:val="20"/>
              </w:rPr>
              <w:t>LVEF</w:t>
            </w:r>
          </w:p>
          <w:p w:rsidR="00F23CDC" w:rsidRPr="00243372" w:rsidRDefault="00F23CDC" w:rsidP="00F23CDC">
            <w:pPr>
              <w:rPr>
                <w:sz w:val="20"/>
                <w:szCs w:val="20"/>
              </w:rPr>
            </w:pPr>
            <w:r w:rsidRPr="00243372">
              <w:rPr>
                <w:sz w:val="20"/>
                <w:szCs w:val="20"/>
              </w:rPr>
              <w:t>Cardiac arrest</w:t>
            </w:r>
          </w:p>
          <w:p w:rsidR="00F23CDC" w:rsidRPr="00243372" w:rsidRDefault="00F23CDC" w:rsidP="00F23CDC">
            <w:pPr>
              <w:rPr>
                <w:sz w:val="20"/>
                <w:szCs w:val="20"/>
              </w:rPr>
            </w:pPr>
            <w:r w:rsidRPr="00243372">
              <w:rPr>
                <w:sz w:val="20"/>
                <w:szCs w:val="20"/>
              </w:rPr>
              <w:t>VT with hemodynamic compromise</w:t>
            </w:r>
          </w:p>
        </w:tc>
        <w:tc>
          <w:tcPr>
            <w:tcW w:w="0" w:type="auto"/>
            <w:gridSpan w:val="2"/>
            <w:shd w:val="clear" w:color="auto" w:fill="auto"/>
          </w:tcPr>
          <w:p w:rsidR="00F23CDC" w:rsidRPr="00243372" w:rsidRDefault="00F23CDC" w:rsidP="00F23CDC">
            <w:pPr>
              <w:rPr>
                <w:sz w:val="20"/>
                <w:szCs w:val="20"/>
              </w:rPr>
            </w:pPr>
            <w:r w:rsidRPr="00243372">
              <w:rPr>
                <w:sz w:val="20"/>
                <w:szCs w:val="20"/>
              </w:rPr>
              <w:t>OR 0.77</w:t>
            </w:r>
          </w:p>
          <w:p w:rsidR="00F23CDC" w:rsidRPr="00243372" w:rsidRDefault="00F23CDC" w:rsidP="00F23CDC">
            <w:pPr>
              <w:rPr>
                <w:sz w:val="20"/>
                <w:szCs w:val="20"/>
              </w:rPr>
            </w:pPr>
            <w:r w:rsidRPr="00243372">
              <w:rPr>
                <w:sz w:val="20"/>
                <w:szCs w:val="20"/>
              </w:rPr>
              <w:t>OR 0.94</w:t>
            </w:r>
          </w:p>
          <w:p w:rsidR="00F23CDC" w:rsidRPr="00243372" w:rsidRDefault="00F23CDC" w:rsidP="00F23CDC">
            <w:pPr>
              <w:rPr>
                <w:sz w:val="20"/>
                <w:szCs w:val="20"/>
              </w:rPr>
            </w:pPr>
            <w:r w:rsidRPr="00243372">
              <w:rPr>
                <w:sz w:val="20"/>
                <w:szCs w:val="20"/>
              </w:rPr>
              <w:t>OR 79</w:t>
            </w:r>
          </w:p>
          <w:p w:rsidR="00F23CDC" w:rsidRPr="00243372" w:rsidRDefault="00F23CDC" w:rsidP="00F23CDC">
            <w:pPr>
              <w:rPr>
                <w:sz w:val="20"/>
                <w:szCs w:val="20"/>
              </w:rPr>
            </w:pPr>
            <w:r w:rsidRPr="00243372">
              <w:rPr>
                <w:sz w:val="20"/>
                <w:szCs w:val="20"/>
              </w:rPr>
              <w:t>OR 14</w:t>
            </w:r>
          </w:p>
        </w:tc>
      </w:tr>
      <w:tr w:rsidR="00004062" w:rsidRPr="00243372" w:rsidTr="00597D26">
        <w:trPr>
          <w:trHeight w:val="511"/>
        </w:trPr>
        <w:tc>
          <w:tcPr>
            <w:tcW w:w="0" w:type="auto"/>
          </w:tcPr>
          <w:p w:rsidR="00F23CDC" w:rsidRPr="00243372" w:rsidRDefault="00F23CDC" w:rsidP="00F23CDC">
            <w:pPr>
              <w:rPr>
                <w:sz w:val="20"/>
                <w:szCs w:val="20"/>
              </w:rPr>
            </w:pPr>
            <w:r w:rsidRPr="00243372">
              <w:rPr>
                <w:sz w:val="20"/>
                <w:szCs w:val="20"/>
              </w:rPr>
              <w:t>2001</w:t>
            </w:r>
          </w:p>
        </w:tc>
        <w:tc>
          <w:tcPr>
            <w:tcW w:w="0" w:type="auto"/>
          </w:tcPr>
          <w:p w:rsidR="00F23CDC" w:rsidRPr="00243372" w:rsidRDefault="00004062" w:rsidP="00004062">
            <w:pPr>
              <w:rPr>
                <w:sz w:val="20"/>
                <w:szCs w:val="20"/>
              </w:rPr>
            </w:pPr>
            <w:r>
              <w:rPr>
                <w:sz w:val="20"/>
                <w:szCs w:val="20"/>
              </w:rPr>
              <w:t>Turrini</w:t>
            </w:r>
            <w:r>
              <w:rPr>
                <w:sz w:val="20"/>
                <w:szCs w:val="20"/>
              </w:rPr>
              <w:fldChar w:fldCharType="begin"/>
            </w:r>
            <w:r>
              <w:rPr>
                <w:sz w:val="20"/>
                <w:szCs w:val="20"/>
              </w:rPr>
              <w:instrText xml:space="preserve"> ADDIN EN.CITE &lt;EndNote&gt;&lt;Cite&gt;&lt;Author&gt;Turrini&lt;/Author&gt;&lt;Year&gt;2001&lt;/Year&gt;&lt;RecNum&gt;224&lt;/RecNum&gt;&lt;DisplayText&gt;[28]&lt;/DisplayText&gt;&lt;record&gt;&lt;rec-number&gt;224&lt;/rec-number&gt;&lt;foreign-keys&gt;&lt;key app="EN" db-id="r990p9sdeas9ahet5v65fzac9xddwx2rwxrv" timestamp="1551545826"&gt;224&lt;/key&gt;&lt;/foreign-keys&gt;&lt;ref-type name="Journal Article"&gt;17&lt;/ref-type&gt;&lt;contributors&gt;&lt;authors&gt;&lt;author&gt;Turrini, P.&lt;/author&gt;&lt;author&gt;Corrado, D.&lt;/author&gt;&lt;author&gt;Basso, C.&lt;/author&gt;&lt;author&gt;Nava, A.&lt;/author&gt;&lt;author&gt;Bauce, B.&lt;/author&gt;&lt;author&gt;Thiene, G.&lt;/author&gt;&lt;/authors&gt;&lt;/contributors&gt;&lt;auth-address&gt;Department of Pathology, University of Padua Medical School, Padua, Italy.&lt;/auth-address&gt;&lt;titles&gt;&lt;title&gt;Dispersion of ventricular depolarization-repolarization: a noninvasive marker for risk stratification in arrhythmogenic right ventricular cardiomyopathy&lt;/title&gt;&lt;secondary-title&gt;Circulation&lt;/secondary-title&gt;&lt;/titles&gt;&lt;periodical&gt;&lt;full-title&gt;Circulation&lt;/full-title&gt;&lt;/periodical&gt;&lt;pages&gt;3075-80&lt;/pages&gt;&lt;volume&gt;103&lt;/volume&gt;&lt;number&gt;25&lt;/number&gt;&lt;edition&gt;2001/06/27&lt;/edition&gt;&lt;keywords&gt;&lt;keyword&gt;Adolescent&lt;/keyword&gt;&lt;keyword&gt;Adult&lt;/keyword&gt;&lt;keyword&gt;Arrhythmogenic Right Ventricular Dysplasia/complications/ physiopathology&lt;/keyword&gt;&lt;keyword&gt;Death, Sudden/etiology&lt;/keyword&gt;&lt;keyword&gt;Electrocardiography&lt;/keyword&gt;&lt;keyword&gt;Female&lt;/keyword&gt;&lt;keyword&gt;Heart Ventricles/ physiopathology&lt;/keyword&gt;&lt;keyword&gt;Humans&lt;/keyword&gt;&lt;keyword&gt;Male&lt;/keyword&gt;&lt;keyword&gt;Multivariate Analysis&lt;/keyword&gt;&lt;keyword&gt;Retrospective Studies&lt;/keyword&gt;&lt;keyword&gt;Risk Factors&lt;/keyword&gt;&lt;keyword&gt;Syncope/physiopathology&lt;/keyword&gt;&lt;/keywords&gt;&lt;dates&gt;&lt;year&gt;2001&lt;/year&gt;&lt;pub-dates&gt;&lt;date&gt;Jun 26&lt;/date&gt;&lt;/pub-dates&gt;&lt;/dates&gt;&lt;isbn&gt;1524-4539 (Electronic)&amp;#xD;0009-7322 (Linking)&lt;/isbn&gt;&lt;accession-num&gt;11425771&lt;/accession-num&gt;&lt;urls&gt;&lt;/urls&gt;&lt;remote-database-provider&gt;NLM&lt;/remote-database-provider&gt;&lt;language&gt;eng&lt;/language&gt;&lt;/record&gt;&lt;/Cite&gt;&lt;/EndNote&gt;</w:instrText>
            </w:r>
            <w:r>
              <w:rPr>
                <w:sz w:val="20"/>
                <w:szCs w:val="20"/>
              </w:rPr>
              <w:fldChar w:fldCharType="separate"/>
            </w:r>
            <w:r>
              <w:rPr>
                <w:noProof/>
                <w:sz w:val="20"/>
                <w:szCs w:val="20"/>
              </w:rPr>
              <w:t>[28]</w:t>
            </w:r>
            <w:r>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Sudden death</w:t>
            </w:r>
          </w:p>
        </w:tc>
        <w:tc>
          <w:tcPr>
            <w:tcW w:w="0" w:type="auto"/>
          </w:tcPr>
          <w:p w:rsidR="00F23CDC" w:rsidRPr="00243372" w:rsidRDefault="00F23CDC" w:rsidP="00F23CDC">
            <w:pPr>
              <w:rPr>
                <w:sz w:val="20"/>
                <w:szCs w:val="20"/>
              </w:rPr>
            </w:pPr>
            <w:r w:rsidRPr="00243372">
              <w:rPr>
                <w:sz w:val="20"/>
                <w:szCs w:val="20"/>
              </w:rPr>
              <w:t>QRS dispersion</w:t>
            </w:r>
          </w:p>
          <w:p w:rsidR="00F23CDC" w:rsidRPr="00243372" w:rsidRDefault="00F23CDC" w:rsidP="00F23CDC">
            <w:pPr>
              <w:rPr>
                <w:sz w:val="20"/>
                <w:szCs w:val="20"/>
              </w:rPr>
            </w:pPr>
            <w:r w:rsidRPr="00243372">
              <w:rPr>
                <w:sz w:val="20"/>
                <w:szCs w:val="20"/>
              </w:rPr>
              <w:t>History of syncope</w:t>
            </w:r>
          </w:p>
        </w:tc>
        <w:tc>
          <w:tcPr>
            <w:tcW w:w="0" w:type="auto"/>
            <w:gridSpan w:val="2"/>
            <w:shd w:val="clear" w:color="auto" w:fill="auto"/>
          </w:tcPr>
          <w:p w:rsidR="00F23CDC" w:rsidRPr="00243372" w:rsidRDefault="00F23CDC" w:rsidP="00F23CDC">
            <w:pPr>
              <w:rPr>
                <w:sz w:val="20"/>
                <w:szCs w:val="20"/>
              </w:rPr>
            </w:pPr>
            <w:r w:rsidRPr="00243372">
              <w:rPr>
                <w:sz w:val="20"/>
                <w:szCs w:val="20"/>
              </w:rPr>
              <w:t>OR 1.22</w:t>
            </w:r>
          </w:p>
          <w:p w:rsidR="00F23CDC" w:rsidRPr="00243372" w:rsidRDefault="00F23CDC" w:rsidP="00F23CDC">
            <w:pPr>
              <w:rPr>
                <w:sz w:val="20"/>
                <w:szCs w:val="20"/>
              </w:rPr>
            </w:pPr>
            <w:r w:rsidRPr="00243372">
              <w:rPr>
                <w:sz w:val="20"/>
                <w:szCs w:val="20"/>
              </w:rPr>
              <w:t>OR 5.9</w:t>
            </w:r>
          </w:p>
        </w:tc>
      </w:tr>
      <w:tr w:rsidR="00004062" w:rsidRPr="00243372" w:rsidTr="00597D26">
        <w:trPr>
          <w:trHeight w:val="1030"/>
        </w:trPr>
        <w:tc>
          <w:tcPr>
            <w:tcW w:w="0" w:type="auto"/>
          </w:tcPr>
          <w:p w:rsidR="00F23CDC" w:rsidRPr="00243372" w:rsidRDefault="00F23CDC" w:rsidP="00F23CDC">
            <w:pPr>
              <w:rPr>
                <w:sz w:val="20"/>
                <w:szCs w:val="20"/>
              </w:rPr>
            </w:pPr>
            <w:r w:rsidRPr="00243372">
              <w:rPr>
                <w:sz w:val="20"/>
                <w:szCs w:val="20"/>
              </w:rPr>
              <w:t>1999</w:t>
            </w:r>
          </w:p>
        </w:tc>
        <w:tc>
          <w:tcPr>
            <w:tcW w:w="0" w:type="auto"/>
          </w:tcPr>
          <w:p w:rsidR="00F23CDC" w:rsidRPr="00243372" w:rsidRDefault="00F23CDC" w:rsidP="00004062">
            <w:pPr>
              <w:rPr>
                <w:sz w:val="20"/>
                <w:szCs w:val="20"/>
              </w:rPr>
            </w:pPr>
            <w:r w:rsidRPr="00243372">
              <w:rPr>
                <w:sz w:val="20"/>
                <w:szCs w:val="20"/>
              </w:rPr>
              <w:t>Peters</w:t>
            </w:r>
            <w:r w:rsidR="00004062">
              <w:rPr>
                <w:sz w:val="20"/>
                <w:szCs w:val="20"/>
              </w:rPr>
              <w:fldChar w:fldCharType="begin"/>
            </w:r>
            <w:r w:rsidR="00004062">
              <w:rPr>
                <w:sz w:val="20"/>
                <w:szCs w:val="20"/>
              </w:rPr>
              <w:instrText xml:space="preserve"> ADDIN EN.CITE &lt;EndNote&gt;&lt;Cite&gt;&lt;Author&gt;Peters&lt;/Author&gt;&lt;Year&gt;1999&lt;/Year&gt;&lt;RecNum&gt;225&lt;/RecNum&gt;&lt;DisplayText&gt;[29]&lt;/DisplayText&gt;&lt;record&gt;&lt;rec-number&gt;225&lt;/rec-number&gt;&lt;foreign-keys&gt;&lt;key app="EN" db-id="r990p9sdeas9ahet5v65fzac9xddwx2rwxrv" timestamp="1551545918"&gt;225&lt;/key&gt;&lt;/foreign-keys&gt;&lt;ref-type name="Journal Article"&gt;17&lt;/ref-type&gt;&lt;contributors&gt;&lt;authors&gt;&lt;author&gt;Peters, S.&lt;/author&gt;&lt;author&gt;Peters, H.&lt;/author&gt;&lt;author&gt;Thierfelder, L.&lt;/author&gt;&lt;/authors&gt;&lt;/contributors&gt;&lt;auth-address&gt;Academic Teaching Hospital Quedlinburg, Otto-von-Guericke University of Magdeburg, Germany.&lt;/auth-address&gt;&lt;titles&gt;&lt;title&gt;Risk stratification of sudden cardiac death and malignant ventricular arrhythmias in right ventricular dysplasia-cardiomyopathy&lt;/title&gt;&lt;secondary-title&gt;Int J Cardiol&lt;/secondary-title&gt;&lt;/titles&gt;&lt;periodical&gt;&lt;full-title&gt;Int J Cardiol&lt;/full-title&gt;&lt;/periodical&gt;&lt;pages&gt;243-50&lt;/pages&gt;&lt;volume&gt;71&lt;/volume&gt;&lt;number&gt;3&lt;/number&gt;&lt;edition&gt;2000/01/15&lt;/edition&gt;&lt;keywords&gt;&lt;keyword&gt;Adult&lt;/keyword&gt;&lt;keyword&gt;Arrhythmogenic Right Ventricular Dysplasia/ complications/diagnosis/mortality&lt;/keyword&gt;&lt;keyword&gt;Coronary Angiography&lt;/keyword&gt;&lt;keyword&gt;Death, Sudden, Cardiac/epidemiology/ etiology&lt;/keyword&gt;&lt;keyword&gt;Echocardiography&lt;/keyword&gt;&lt;keyword&gt;Electrocardiography&lt;/keyword&gt;&lt;keyword&gt;Female&lt;/keyword&gt;&lt;keyword&gt;Humans&lt;/keyword&gt;&lt;keyword&gt;Male&lt;/keyword&gt;&lt;keyword&gt;Prognosis&lt;/keyword&gt;&lt;keyword&gt;Recurrence&lt;/keyword&gt;&lt;keyword&gt;Retrospective Studies&lt;/keyword&gt;&lt;keyword&gt;Risk Assessment&lt;/keyword&gt;&lt;keyword&gt;Survival Rate&lt;/keyword&gt;&lt;keyword&gt;Tachycardia, Ventricular/ etiology/mortality&lt;/keyword&gt;&lt;/keywords&gt;&lt;dates&gt;&lt;year&gt;1999&lt;/year&gt;&lt;pub-dates&gt;&lt;date&gt;Dec 1&lt;/date&gt;&lt;/pub-dates&gt;&lt;/dates&gt;&lt;isbn&gt;0167-5273 (Print)&amp;#xD;0167-5273 (Linking)&lt;/isbn&gt;&lt;accession-num&gt;10636530&lt;/accession-num&gt;&lt;urls&gt;&lt;/urls&gt;&lt;remote-database-provider&gt;NLM&lt;/remote-database-provider&gt;&lt;language&gt;eng&lt;/language&gt;&lt;/record&gt;&lt;/Cite&gt;&lt;/EndNote&gt;</w:instrText>
            </w:r>
            <w:r w:rsidR="00004062">
              <w:rPr>
                <w:sz w:val="20"/>
                <w:szCs w:val="20"/>
              </w:rPr>
              <w:fldChar w:fldCharType="separate"/>
            </w:r>
            <w:r w:rsidR="00004062">
              <w:rPr>
                <w:noProof/>
                <w:sz w:val="20"/>
                <w:szCs w:val="20"/>
              </w:rPr>
              <w:t>[29]</w:t>
            </w:r>
            <w:r w:rsidR="00004062">
              <w:rPr>
                <w:sz w:val="20"/>
                <w:szCs w:val="20"/>
              </w:rPr>
              <w:fldChar w:fldCharType="end"/>
            </w:r>
          </w:p>
        </w:tc>
        <w:tc>
          <w:tcPr>
            <w:tcW w:w="0" w:type="auto"/>
            <w:shd w:val="clear" w:color="auto" w:fill="auto"/>
          </w:tcPr>
          <w:p w:rsidR="00F23CDC" w:rsidRPr="00243372" w:rsidRDefault="00F23CDC" w:rsidP="00F23CDC">
            <w:pPr>
              <w:rPr>
                <w:sz w:val="20"/>
                <w:szCs w:val="20"/>
              </w:rPr>
            </w:pPr>
            <w:r w:rsidRPr="00243372">
              <w:rPr>
                <w:sz w:val="20"/>
                <w:szCs w:val="20"/>
              </w:rPr>
              <w:t>Sudden death/malignant ventricular arrhythmias</w:t>
            </w:r>
          </w:p>
        </w:tc>
        <w:tc>
          <w:tcPr>
            <w:tcW w:w="0" w:type="auto"/>
          </w:tcPr>
          <w:p w:rsidR="00F23CDC" w:rsidRPr="00243372" w:rsidRDefault="00F23CDC" w:rsidP="00F23CDC">
            <w:pPr>
              <w:rPr>
                <w:sz w:val="20"/>
                <w:szCs w:val="20"/>
              </w:rPr>
            </w:pPr>
            <w:r w:rsidRPr="00243372">
              <w:rPr>
                <w:sz w:val="20"/>
                <w:szCs w:val="20"/>
              </w:rPr>
              <w:t>LV involvement</w:t>
            </w:r>
          </w:p>
          <w:p w:rsidR="00F23CDC" w:rsidRPr="00243372" w:rsidRDefault="00F23CDC" w:rsidP="00F23CDC">
            <w:pPr>
              <w:rPr>
                <w:sz w:val="20"/>
                <w:szCs w:val="20"/>
              </w:rPr>
            </w:pPr>
            <w:r w:rsidRPr="00243372">
              <w:rPr>
                <w:sz w:val="20"/>
                <w:szCs w:val="20"/>
              </w:rPr>
              <w:t>RV dilatation</w:t>
            </w:r>
          </w:p>
          <w:p w:rsidR="00F23CDC" w:rsidRPr="00243372" w:rsidRDefault="00F23CDC" w:rsidP="00F23CDC">
            <w:pPr>
              <w:rPr>
                <w:sz w:val="20"/>
                <w:szCs w:val="20"/>
              </w:rPr>
            </w:pPr>
            <w:r w:rsidRPr="00243372">
              <w:rPr>
                <w:sz w:val="20"/>
                <w:szCs w:val="20"/>
              </w:rPr>
              <w:t>Left precordial JT interval prolongation</w:t>
            </w:r>
          </w:p>
          <w:p w:rsidR="00F23CDC" w:rsidRPr="00243372" w:rsidRDefault="00F23CDC" w:rsidP="00F23CDC">
            <w:pPr>
              <w:rPr>
                <w:sz w:val="20"/>
                <w:szCs w:val="20"/>
              </w:rPr>
            </w:pPr>
            <w:r w:rsidRPr="00243372">
              <w:rPr>
                <w:sz w:val="20"/>
                <w:szCs w:val="20"/>
              </w:rPr>
              <w:t>Precordial QRS dispersion ≥50 ms</w:t>
            </w:r>
          </w:p>
          <w:p w:rsidR="00F23CDC" w:rsidRPr="00243372" w:rsidRDefault="00F23CDC" w:rsidP="00F23CDC">
            <w:pPr>
              <w:rPr>
                <w:sz w:val="20"/>
                <w:szCs w:val="20"/>
              </w:rPr>
            </w:pPr>
            <w:r w:rsidRPr="00243372">
              <w:rPr>
                <w:sz w:val="20"/>
                <w:szCs w:val="20"/>
              </w:rPr>
              <w:lastRenderedPageBreak/>
              <w:t>Precordial T wave inversions beyond V3</w:t>
            </w:r>
          </w:p>
        </w:tc>
        <w:tc>
          <w:tcPr>
            <w:tcW w:w="0" w:type="auto"/>
            <w:gridSpan w:val="2"/>
            <w:shd w:val="clear" w:color="auto" w:fill="auto"/>
          </w:tcPr>
          <w:p w:rsidR="00F23CDC" w:rsidRPr="00243372" w:rsidRDefault="00F23CDC" w:rsidP="00F23CDC">
            <w:pPr>
              <w:rPr>
                <w:sz w:val="20"/>
                <w:szCs w:val="20"/>
              </w:rPr>
            </w:pPr>
            <w:r w:rsidRPr="00243372">
              <w:rPr>
                <w:sz w:val="20"/>
                <w:szCs w:val="20"/>
              </w:rPr>
              <w:lastRenderedPageBreak/>
              <w:t>P&lt;0.00001</w:t>
            </w:r>
          </w:p>
          <w:p w:rsidR="00F23CDC" w:rsidRPr="00243372" w:rsidRDefault="00F23CDC" w:rsidP="00F23CDC">
            <w:pPr>
              <w:rPr>
                <w:sz w:val="20"/>
                <w:szCs w:val="20"/>
              </w:rPr>
            </w:pPr>
            <w:r w:rsidRPr="00243372">
              <w:rPr>
                <w:sz w:val="20"/>
                <w:szCs w:val="20"/>
              </w:rPr>
              <w:t>P&lt;0.00001</w:t>
            </w:r>
          </w:p>
          <w:p w:rsidR="00F23CDC" w:rsidRPr="00243372" w:rsidRDefault="00F23CDC" w:rsidP="00F23CDC">
            <w:pPr>
              <w:rPr>
                <w:sz w:val="20"/>
                <w:szCs w:val="20"/>
              </w:rPr>
            </w:pPr>
            <w:r w:rsidRPr="00243372">
              <w:rPr>
                <w:sz w:val="20"/>
                <w:szCs w:val="20"/>
              </w:rPr>
              <w:t>P&lt;0.00001</w:t>
            </w:r>
          </w:p>
          <w:p w:rsidR="00F23CDC" w:rsidRPr="00243372" w:rsidRDefault="00F23CDC" w:rsidP="00F23CDC">
            <w:pPr>
              <w:rPr>
                <w:sz w:val="20"/>
                <w:szCs w:val="20"/>
              </w:rPr>
            </w:pPr>
          </w:p>
          <w:p w:rsidR="00F23CDC" w:rsidRPr="00243372" w:rsidRDefault="00F23CDC" w:rsidP="00F23CDC">
            <w:pPr>
              <w:rPr>
                <w:sz w:val="20"/>
                <w:szCs w:val="20"/>
              </w:rPr>
            </w:pPr>
            <w:r w:rsidRPr="00243372">
              <w:rPr>
                <w:sz w:val="20"/>
                <w:szCs w:val="20"/>
              </w:rPr>
              <w:t>P&lt;0.005</w:t>
            </w:r>
          </w:p>
          <w:p w:rsidR="00F23CDC" w:rsidRPr="00243372" w:rsidRDefault="00F23CDC" w:rsidP="00F23CDC">
            <w:pPr>
              <w:rPr>
                <w:sz w:val="20"/>
                <w:szCs w:val="20"/>
              </w:rPr>
            </w:pPr>
            <w:r w:rsidRPr="00243372">
              <w:rPr>
                <w:sz w:val="20"/>
                <w:szCs w:val="20"/>
              </w:rPr>
              <w:lastRenderedPageBreak/>
              <w:t>P&lt;0.0001</w:t>
            </w:r>
          </w:p>
        </w:tc>
      </w:tr>
    </w:tbl>
    <w:p w:rsidR="00F23CDC" w:rsidRDefault="00F23CDC" w:rsidP="00F23CDC">
      <w:pPr>
        <w:rPr>
          <w:color w:val="000000" w:themeColor="text1"/>
        </w:rPr>
      </w:pPr>
      <w:r w:rsidRPr="00561C9D">
        <w:lastRenderedPageBreak/>
        <w:t xml:space="preserve">Reported risk factors for adverse outcomes in patients with ARVC. LV: left ventricular/ventricle, HR: hazard ratio, OR odds ratio, MACE: major adverse cardiac events, LVEF: left ventricular ejection fraction, HF: heart failure, TWI: T wave inversions, SAECG: signal averaged ECG, ICD: implantable cardioverter-defibrillator, SMVT: sustained monomorphic ventricular tachycardia (VT), SPVT: sustained polymorphic VT, RVFAC: fractional area of change, TAPSE: tricuspid annular plane systolic excursion, RBBB: right bundle branch block, RVEF: right ventricular ejection fraction, CMR: cardiac magnetic resonance, RV: right ventricular, </w:t>
      </w:r>
      <w:r w:rsidRPr="00561C9D">
        <w:rPr>
          <w:vertAlign w:val="superscript"/>
        </w:rPr>
        <w:t>123</w:t>
      </w:r>
      <w:r w:rsidRPr="00561C9D">
        <w:t>I-MIBG SPECT</w:t>
      </w:r>
      <w:r w:rsidRPr="00561C9D">
        <w:rPr>
          <w:color w:val="000000" w:themeColor="text1"/>
        </w:rPr>
        <w:t>: I-123-</w:t>
      </w:r>
      <w:r w:rsidRPr="00561C9D">
        <w:rPr>
          <w:rStyle w:val="Hervorhebung"/>
          <w:rFonts w:ascii="Times New Roman" w:hAnsi="Times New Roman" w:cs="Times New Roman"/>
          <w:color w:val="000000" w:themeColor="text1"/>
        </w:rPr>
        <w:t>meta</w:t>
      </w:r>
      <w:r w:rsidRPr="00561C9D">
        <w:rPr>
          <w:color w:val="000000" w:themeColor="text1"/>
        </w:rPr>
        <w:t xml:space="preserve">iodobenzylguanidine–single photon emission </w:t>
      </w:r>
      <w:hyperlink r:id="rId5" w:anchor="200005257" w:history="1">
        <w:r w:rsidRPr="00561C9D">
          <w:rPr>
            <w:rStyle w:val="Hyperlink"/>
            <w:rFonts w:ascii="Times New Roman" w:hAnsi="Times New Roman" w:cs="Times New Roman"/>
            <w:color w:val="000000" w:themeColor="text1"/>
          </w:rPr>
          <w:t>computed tomography</w:t>
        </w:r>
      </w:hyperlink>
      <w:r w:rsidRPr="00561C9D">
        <w:rPr>
          <w:color w:val="000000" w:themeColor="text1"/>
        </w:rPr>
        <w:t>, RVOT: right ventricular outflow tract, RVED: right ventricular end-diastolic, RVES: right ventricular end-systolic, NSVT: nonsustained VT, FH: family history, SCD: sudden cardiac death, VFl: ventricular flutter</w:t>
      </w:r>
    </w:p>
    <w:p w:rsidR="00F23CDC" w:rsidRDefault="00F23CDC" w:rsidP="00F23CDC">
      <w:pPr>
        <w:rPr>
          <w:color w:val="000000" w:themeColor="text1"/>
        </w:rPr>
      </w:pPr>
    </w:p>
    <w:p w:rsidR="00B67860" w:rsidRDefault="00B67860" w:rsidP="00F23CDC">
      <w:pPr>
        <w:rPr>
          <w:color w:val="000000" w:themeColor="text1"/>
        </w:rPr>
      </w:pPr>
    </w:p>
    <w:p w:rsidR="00B67860" w:rsidRDefault="00B67860" w:rsidP="00B67860">
      <w:pPr>
        <w:pStyle w:val="berschrift4"/>
      </w:pPr>
      <w:r>
        <w:t>Table A.2</w:t>
      </w:r>
      <w:r w:rsidRPr="00561C9D">
        <w:t>:</w:t>
      </w:r>
    </w:p>
    <w:p w:rsidR="00B67860" w:rsidRDefault="00B67860" w:rsidP="00B67860">
      <w:pPr>
        <w:pStyle w:val="berschrift4"/>
      </w:pPr>
      <w:r w:rsidRPr="00561C9D">
        <w:t xml:space="preserve"> </w:t>
      </w:r>
    </w:p>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3247"/>
        <w:gridCol w:w="1872"/>
        <w:gridCol w:w="1799"/>
        <w:gridCol w:w="736"/>
        <w:gridCol w:w="1418"/>
      </w:tblGrid>
      <w:tr w:rsidR="00B67860" w:rsidRPr="00243372" w:rsidTr="00597D26">
        <w:tc>
          <w:tcPr>
            <w:tcW w:w="0" w:type="auto"/>
          </w:tcPr>
          <w:p w:rsidR="00B67860" w:rsidRPr="00243372" w:rsidRDefault="00B67860" w:rsidP="00F663A8">
            <w:pPr>
              <w:rPr>
                <w:lang w:val="de-CH"/>
              </w:rPr>
            </w:pPr>
          </w:p>
          <w:p w:rsidR="00B67860" w:rsidRPr="00243372" w:rsidRDefault="00B67860" w:rsidP="00F663A8">
            <w:pPr>
              <w:rPr>
                <w:lang w:val="de-CH"/>
              </w:rPr>
            </w:pPr>
          </w:p>
        </w:tc>
        <w:tc>
          <w:tcPr>
            <w:tcW w:w="0" w:type="auto"/>
          </w:tcPr>
          <w:p w:rsidR="00B67860" w:rsidRPr="0004237B" w:rsidRDefault="00B67860" w:rsidP="00F663A8">
            <w:pPr>
              <w:rPr>
                <w:b/>
              </w:rPr>
            </w:pPr>
            <w:r w:rsidRPr="0004237B">
              <w:rPr>
                <w:b/>
              </w:rPr>
              <w:t>Recurrent arrhythmia</w:t>
            </w:r>
          </w:p>
          <w:p w:rsidR="00B67860" w:rsidRPr="0004237B" w:rsidRDefault="00B67860" w:rsidP="00F663A8">
            <w:pPr>
              <w:rPr>
                <w:b/>
              </w:rPr>
            </w:pPr>
            <w:r w:rsidRPr="0004237B">
              <w:rPr>
                <w:b/>
              </w:rPr>
              <w:t>n = 35</w:t>
            </w:r>
          </w:p>
        </w:tc>
        <w:tc>
          <w:tcPr>
            <w:tcW w:w="0" w:type="auto"/>
          </w:tcPr>
          <w:p w:rsidR="00B67860" w:rsidRPr="0004237B" w:rsidRDefault="00B67860" w:rsidP="00F663A8">
            <w:pPr>
              <w:rPr>
                <w:b/>
              </w:rPr>
            </w:pPr>
            <w:r w:rsidRPr="0004237B">
              <w:rPr>
                <w:b/>
              </w:rPr>
              <w:t>Favourable outcome</w:t>
            </w:r>
          </w:p>
          <w:p w:rsidR="00B67860" w:rsidRPr="0004237B" w:rsidRDefault="00B67860" w:rsidP="00F663A8">
            <w:pPr>
              <w:rPr>
                <w:b/>
              </w:rPr>
            </w:pPr>
            <w:r w:rsidRPr="0004237B">
              <w:rPr>
                <w:b/>
              </w:rPr>
              <w:t>n = 100</w:t>
            </w:r>
          </w:p>
        </w:tc>
        <w:tc>
          <w:tcPr>
            <w:tcW w:w="0" w:type="auto"/>
          </w:tcPr>
          <w:p w:rsidR="00B67860" w:rsidRPr="0004237B" w:rsidRDefault="00B67860" w:rsidP="00F663A8">
            <w:pPr>
              <w:rPr>
                <w:b/>
              </w:rPr>
            </w:pPr>
            <w:r w:rsidRPr="0004237B">
              <w:rPr>
                <w:b/>
              </w:rPr>
              <w:t>p-value</w:t>
            </w:r>
          </w:p>
        </w:tc>
        <w:tc>
          <w:tcPr>
            <w:tcW w:w="0" w:type="auto"/>
          </w:tcPr>
          <w:p w:rsidR="00B67860" w:rsidRPr="0004237B" w:rsidRDefault="00B67860" w:rsidP="00F663A8">
            <w:pPr>
              <w:rPr>
                <w:b/>
              </w:rPr>
            </w:pPr>
            <w:r w:rsidRPr="0004237B">
              <w:rPr>
                <w:b/>
              </w:rPr>
              <w:t>p-value adapted</w:t>
            </w:r>
          </w:p>
        </w:tc>
      </w:tr>
      <w:tr w:rsidR="00B67860" w:rsidRPr="00243372" w:rsidTr="00597D26">
        <w:tc>
          <w:tcPr>
            <w:tcW w:w="0" w:type="auto"/>
          </w:tcPr>
          <w:p w:rsidR="00B67860" w:rsidRPr="00243372" w:rsidRDefault="00B67860" w:rsidP="00F663A8">
            <w:r w:rsidRPr="00243372">
              <w:t>Age at diagnosis</w:t>
            </w:r>
          </w:p>
        </w:tc>
        <w:tc>
          <w:tcPr>
            <w:tcW w:w="0" w:type="auto"/>
          </w:tcPr>
          <w:p w:rsidR="00B67860" w:rsidRPr="00243372" w:rsidRDefault="00B67860" w:rsidP="00F663A8">
            <w:r w:rsidRPr="00243372">
              <w:t>38.5 ± 13.0</w:t>
            </w:r>
          </w:p>
        </w:tc>
        <w:tc>
          <w:tcPr>
            <w:tcW w:w="0" w:type="auto"/>
          </w:tcPr>
          <w:p w:rsidR="00B67860" w:rsidRPr="00243372" w:rsidRDefault="00B67860" w:rsidP="00F663A8">
            <w:r w:rsidRPr="00243372">
              <w:t>41.8 ± 15.1</w:t>
            </w:r>
          </w:p>
        </w:tc>
        <w:tc>
          <w:tcPr>
            <w:tcW w:w="0" w:type="auto"/>
          </w:tcPr>
          <w:p w:rsidR="00B67860" w:rsidRPr="00243372" w:rsidRDefault="00B67860" w:rsidP="00F663A8">
            <w:r w:rsidRPr="00243372">
              <w:t>0.254</w:t>
            </w:r>
          </w:p>
        </w:tc>
        <w:tc>
          <w:tcPr>
            <w:tcW w:w="0" w:type="auto"/>
          </w:tcPr>
          <w:p w:rsidR="00B67860" w:rsidRPr="00243372" w:rsidRDefault="00B67860" w:rsidP="00F663A8">
            <w:r w:rsidRPr="00243372">
              <w:t>0.64</w:t>
            </w:r>
            <w:r w:rsidR="00A55410">
              <w:t>9</w:t>
            </w:r>
          </w:p>
        </w:tc>
      </w:tr>
      <w:tr w:rsidR="00B67860" w:rsidRPr="00243372" w:rsidTr="00597D26">
        <w:tc>
          <w:tcPr>
            <w:tcW w:w="0" w:type="auto"/>
          </w:tcPr>
          <w:p w:rsidR="00B67860" w:rsidRPr="00243372" w:rsidRDefault="00B67860" w:rsidP="00F663A8">
            <w:r w:rsidRPr="00243372">
              <w:t>Time of follow up (months)</w:t>
            </w:r>
          </w:p>
        </w:tc>
        <w:tc>
          <w:tcPr>
            <w:tcW w:w="0" w:type="auto"/>
          </w:tcPr>
          <w:p w:rsidR="00B67860" w:rsidRPr="00243372" w:rsidRDefault="00B67860" w:rsidP="00F663A8">
            <w:r w:rsidRPr="00243372">
              <w:t>109.5 ± 57.4</w:t>
            </w:r>
          </w:p>
        </w:tc>
        <w:tc>
          <w:tcPr>
            <w:tcW w:w="0" w:type="auto"/>
          </w:tcPr>
          <w:p w:rsidR="00B67860" w:rsidRPr="00243372" w:rsidRDefault="00B67860" w:rsidP="00F663A8">
            <w:r w:rsidRPr="00243372">
              <w:t>111.1 ± 67.160</w:t>
            </w:r>
          </w:p>
        </w:tc>
        <w:tc>
          <w:tcPr>
            <w:tcW w:w="0" w:type="auto"/>
          </w:tcPr>
          <w:p w:rsidR="00B67860" w:rsidRPr="00243372" w:rsidRDefault="00B67860" w:rsidP="00F663A8">
            <w:r w:rsidRPr="00243372">
              <w:t>0.899</w:t>
            </w:r>
          </w:p>
        </w:tc>
        <w:tc>
          <w:tcPr>
            <w:tcW w:w="0" w:type="auto"/>
          </w:tcPr>
          <w:p w:rsidR="00B67860" w:rsidRPr="00243372" w:rsidRDefault="00B67860" w:rsidP="00F663A8">
            <w:r w:rsidRPr="00243372">
              <w:t>1</w:t>
            </w:r>
            <w:r w:rsidR="00A55410">
              <w:t>.000</w:t>
            </w:r>
          </w:p>
        </w:tc>
      </w:tr>
      <w:tr w:rsidR="00B67860" w:rsidRPr="00243372" w:rsidTr="00597D26">
        <w:tc>
          <w:tcPr>
            <w:tcW w:w="0" w:type="auto"/>
          </w:tcPr>
          <w:p w:rsidR="00B67860" w:rsidRPr="00243372" w:rsidRDefault="00B67860" w:rsidP="00F663A8">
            <w:r w:rsidRPr="00243372">
              <w:t>Male sex</w:t>
            </w:r>
          </w:p>
        </w:tc>
        <w:tc>
          <w:tcPr>
            <w:tcW w:w="0" w:type="auto"/>
          </w:tcPr>
          <w:p w:rsidR="00B67860" w:rsidRPr="00243372" w:rsidRDefault="00B67860" w:rsidP="00F663A8">
            <w:r w:rsidRPr="00243372">
              <w:t>25 (71.4%)</w:t>
            </w:r>
          </w:p>
        </w:tc>
        <w:tc>
          <w:tcPr>
            <w:tcW w:w="0" w:type="auto"/>
          </w:tcPr>
          <w:p w:rsidR="00B67860" w:rsidRPr="00243372" w:rsidRDefault="00B67860" w:rsidP="00F663A8">
            <w:r w:rsidRPr="00243372">
              <w:t>57 (57.0%)</w:t>
            </w:r>
          </w:p>
        </w:tc>
        <w:tc>
          <w:tcPr>
            <w:tcW w:w="0" w:type="auto"/>
          </w:tcPr>
          <w:p w:rsidR="00B67860" w:rsidRPr="00243372" w:rsidRDefault="00B67860" w:rsidP="00F663A8">
            <w:r w:rsidRPr="00243372">
              <w:t>0.161</w:t>
            </w:r>
          </w:p>
        </w:tc>
        <w:tc>
          <w:tcPr>
            <w:tcW w:w="0" w:type="auto"/>
          </w:tcPr>
          <w:p w:rsidR="00B67860" w:rsidRPr="00243372" w:rsidRDefault="00B67860" w:rsidP="00F663A8">
            <w:r w:rsidRPr="00243372">
              <w:t>0.</w:t>
            </w:r>
            <w:r w:rsidR="00A55410">
              <w:t>495</w:t>
            </w:r>
          </w:p>
        </w:tc>
      </w:tr>
      <w:tr w:rsidR="00B67860" w:rsidRPr="00243372" w:rsidTr="00597D26">
        <w:tc>
          <w:tcPr>
            <w:tcW w:w="0" w:type="auto"/>
          </w:tcPr>
          <w:p w:rsidR="00B67860" w:rsidRPr="00243372" w:rsidRDefault="00B67860" w:rsidP="00F663A8">
            <w:r w:rsidRPr="00243372">
              <w:t>Caucasians</w:t>
            </w:r>
          </w:p>
        </w:tc>
        <w:tc>
          <w:tcPr>
            <w:tcW w:w="0" w:type="auto"/>
          </w:tcPr>
          <w:p w:rsidR="00B67860" w:rsidRPr="00243372" w:rsidRDefault="00B67860" w:rsidP="00F663A8">
            <w:r w:rsidRPr="00243372">
              <w:t>32 (94.1%)</w:t>
            </w:r>
          </w:p>
        </w:tc>
        <w:tc>
          <w:tcPr>
            <w:tcW w:w="0" w:type="auto"/>
          </w:tcPr>
          <w:p w:rsidR="00B67860" w:rsidRPr="00243372" w:rsidRDefault="00B67860" w:rsidP="00F663A8">
            <w:r w:rsidRPr="00243372">
              <w:t>95 (96.0%)</w:t>
            </w:r>
          </w:p>
        </w:tc>
        <w:tc>
          <w:tcPr>
            <w:tcW w:w="0" w:type="auto"/>
          </w:tcPr>
          <w:p w:rsidR="00B67860" w:rsidRPr="00243372" w:rsidRDefault="00B67860" w:rsidP="00F663A8">
            <w:r w:rsidRPr="00243372">
              <w:t>0.645</w:t>
            </w:r>
          </w:p>
        </w:tc>
        <w:tc>
          <w:tcPr>
            <w:tcW w:w="0" w:type="auto"/>
          </w:tcPr>
          <w:p w:rsidR="00B67860" w:rsidRPr="00243372" w:rsidRDefault="00B67860" w:rsidP="00F663A8">
            <w:r w:rsidRPr="00243372">
              <w:t>0.83</w:t>
            </w:r>
            <w:r w:rsidR="00A55410">
              <w:t>5</w:t>
            </w:r>
          </w:p>
        </w:tc>
      </w:tr>
      <w:tr w:rsidR="00B67860" w:rsidRPr="00243372" w:rsidTr="00597D26">
        <w:tc>
          <w:tcPr>
            <w:tcW w:w="0" w:type="auto"/>
          </w:tcPr>
          <w:p w:rsidR="00B67860" w:rsidRPr="00243372" w:rsidRDefault="00B67860" w:rsidP="00F663A8">
            <w:r w:rsidRPr="00243372">
              <w:t>Family history SCD</w:t>
            </w:r>
          </w:p>
        </w:tc>
        <w:tc>
          <w:tcPr>
            <w:tcW w:w="0" w:type="auto"/>
          </w:tcPr>
          <w:p w:rsidR="00B67860" w:rsidRPr="00243372" w:rsidRDefault="00B67860" w:rsidP="00F663A8">
            <w:r w:rsidRPr="00243372">
              <w:t>12 (37.5%)</w:t>
            </w:r>
          </w:p>
        </w:tc>
        <w:tc>
          <w:tcPr>
            <w:tcW w:w="0" w:type="auto"/>
          </w:tcPr>
          <w:p w:rsidR="00B67860" w:rsidRPr="00243372" w:rsidRDefault="00B67860" w:rsidP="00F663A8">
            <w:r w:rsidRPr="00243372">
              <w:t>46 (50.0%)</w:t>
            </w:r>
          </w:p>
        </w:tc>
        <w:tc>
          <w:tcPr>
            <w:tcW w:w="0" w:type="auto"/>
          </w:tcPr>
          <w:p w:rsidR="00B67860" w:rsidRPr="00243372" w:rsidRDefault="00B67860" w:rsidP="00F663A8">
            <w:r w:rsidRPr="00243372">
              <w:t>0.304</w:t>
            </w:r>
          </w:p>
        </w:tc>
        <w:tc>
          <w:tcPr>
            <w:tcW w:w="0" w:type="auto"/>
          </w:tcPr>
          <w:p w:rsidR="00B67860" w:rsidRPr="00243372" w:rsidRDefault="00B67860" w:rsidP="00F663A8">
            <w:r w:rsidRPr="00243372">
              <w:t>0.</w:t>
            </w:r>
            <w:r w:rsidR="00A55410">
              <w:rPr>
                <w:rFonts w:eastAsia="Times New Roman"/>
              </w:rPr>
              <w:t>691</w:t>
            </w:r>
          </w:p>
        </w:tc>
      </w:tr>
      <w:tr w:rsidR="00B67860" w:rsidRPr="00243372" w:rsidTr="00597D26">
        <w:tc>
          <w:tcPr>
            <w:tcW w:w="0" w:type="auto"/>
          </w:tcPr>
          <w:p w:rsidR="00B67860" w:rsidRPr="00243372" w:rsidRDefault="00B67860" w:rsidP="00F663A8">
            <w:r w:rsidRPr="00243372">
              <w:t>Multiple family history SCD</w:t>
            </w:r>
          </w:p>
        </w:tc>
        <w:tc>
          <w:tcPr>
            <w:tcW w:w="0" w:type="auto"/>
          </w:tcPr>
          <w:p w:rsidR="00B67860" w:rsidRPr="00243372" w:rsidRDefault="00B67860" w:rsidP="00F663A8">
            <w:r w:rsidRPr="00243372">
              <w:t>5 (11.6%)</w:t>
            </w:r>
          </w:p>
        </w:tc>
        <w:tc>
          <w:tcPr>
            <w:tcW w:w="0" w:type="auto"/>
          </w:tcPr>
          <w:p w:rsidR="00B67860" w:rsidRPr="00243372" w:rsidRDefault="00B67860" w:rsidP="00F663A8">
            <w:r w:rsidRPr="00243372">
              <w:t>21 (9.1%)</w:t>
            </w:r>
          </w:p>
        </w:tc>
        <w:tc>
          <w:tcPr>
            <w:tcW w:w="0" w:type="auto"/>
          </w:tcPr>
          <w:p w:rsidR="00B67860" w:rsidRPr="00243372" w:rsidRDefault="00B67860" w:rsidP="00F663A8">
            <w:r w:rsidRPr="00243372">
              <w:t>0.575</w:t>
            </w:r>
          </w:p>
        </w:tc>
        <w:tc>
          <w:tcPr>
            <w:tcW w:w="0" w:type="auto"/>
          </w:tcPr>
          <w:p w:rsidR="00B67860" w:rsidRPr="00243372" w:rsidRDefault="00B67860" w:rsidP="00F663A8">
            <w:r w:rsidRPr="00243372">
              <w:t>0.80</w:t>
            </w:r>
            <w:r w:rsidR="00A55410">
              <w:t>2</w:t>
            </w:r>
          </w:p>
        </w:tc>
      </w:tr>
      <w:tr w:rsidR="00B67860" w:rsidRPr="00243372" w:rsidTr="00597D26">
        <w:tc>
          <w:tcPr>
            <w:tcW w:w="0" w:type="auto"/>
          </w:tcPr>
          <w:p w:rsidR="00B67860" w:rsidRPr="00243372" w:rsidRDefault="00B67860" w:rsidP="00F663A8">
            <w:r w:rsidRPr="00243372">
              <w:t>Single desmosomal pathogenic mutation</w:t>
            </w:r>
          </w:p>
        </w:tc>
        <w:tc>
          <w:tcPr>
            <w:tcW w:w="0" w:type="auto"/>
          </w:tcPr>
          <w:p w:rsidR="00B67860" w:rsidRPr="00243372" w:rsidRDefault="00B67860" w:rsidP="00F663A8">
            <w:r w:rsidRPr="00243372">
              <w:t>14 (40.0%)</w:t>
            </w:r>
          </w:p>
        </w:tc>
        <w:tc>
          <w:tcPr>
            <w:tcW w:w="0" w:type="auto"/>
          </w:tcPr>
          <w:p w:rsidR="00B67860" w:rsidRPr="00243372" w:rsidRDefault="00B67860" w:rsidP="00F663A8">
            <w:r w:rsidRPr="00243372">
              <w:t>42 (42.0%)</w:t>
            </w:r>
          </w:p>
        </w:tc>
        <w:tc>
          <w:tcPr>
            <w:tcW w:w="0" w:type="auto"/>
          </w:tcPr>
          <w:p w:rsidR="00B67860" w:rsidRPr="00243372" w:rsidRDefault="00B67860" w:rsidP="00F663A8">
            <w:r w:rsidRPr="00243372">
              <w:t>1.000</w:t>
            </w:r>
          </w:p>
        </w:tc>
        <w:tc>
          <w:tcPr>
            <w:tcW w:w="0" w:type="auto"/>
          </w:tcPr>
          <w:p w:rsidR="00B67860" w:rsidRPr="00243372" w:rsidRDefault="00B67860" w:rsidP="00F663A8">
            <w:r w:rsidRPr="00243372">
              <w:t>1</w:t>
            </w:r>
            <w:r w:rsidR="00A55410">
              <w:t>.000</w:t>
            </w:r>
          </w:p>
        </w:tc>
      </w:tr>
      <w:tr w:rsidR="00B67860" w:rsidRPr="00243372" w:rsidTr="00597D26">
        <w:tc>
          <w:tcPr>
            <w:tcW w:w="0" w:type="auto"/>
          </w:tcPr>
          <w:p w:rsidR="00B67860" w:rsidRPr="00243372" w:rsidRDefault="00B67860" w:rsidP="00F663A8">
            <w:r w:rsidRPr="00243372">
              <w:t>Desmoplakin pathogenic mutation</w:t>
            </w:r>
          </w:p>
        </w:tc>
        <w:tc>
          <w:tcPr>
            <w:tcW w:w="0" w:type="auto"/>
          </w:tcPr>
          <w:p w:rsidR="00B67860" w:rsidRPr="00243372" w:rsidRDefault="00B67860" w:rsidP="00F663A8">
            <w:r w:rsidRPr="00243372">
              <w:t>3 (8.6%)</w:t>
            </w:r>
          </w:p>
        </w:tc>
        <w:tc>
          <w:tcPr>
            <w:tcW w:w="0" w:type="auto"/>
          </w:tcPr>
          <w:p w:rsidR="00B67860" w:rsidRPr="00243372" w:rsidRDefault="00B67860" w:rsidP="00F663A8">
            <w:r w:rsidRPr="00243372">
              <w:t>15 (15.0%)</w:t>
            </w:r>
          </w:p>
        </w:tc>
        <w:tc>
          <w:tcPr>
            <w:tcW w:w="0" w:type="auto"/>
          </w:tcPr>
          <w:p w:rsidR="00B67860" w:rsidRPr="00243372" w:rsidRDefault="00B67860" w:rsidP="00F663A8">
            <w:r w:rsidRPr="00243372">
              <w:t>0.402</w:t>
            </w:r>
          </w:p>
        </w:tc>
        <w:tc>
          <w:tcPr>
            <w:tcW w:w="0" w:type="auto"/>
          </w:tcPr>
          <w:p w:rsidR="00B67860" w:rsidRPr="00243372" w:rsidRDefault="00B67860" w:rsidP="00F663A8">
            <w:r w:rsidRPr="00243372">
              <w:t>0.7</w:t>
            </w:r>
            <w:r w:rsidR="00A55410">
              <w:t>27</w:t>
            </w:r>
          </w:p>
        </w:tc>
      </w:tr>
      <w:tr w:rsidR="00B67860" w:rsidRPr="00243372" w:rsidTr="00597D26">
        <w:tc>
          <w:tcPr>
            <w:tcW w:w="0" w:type="auto"/>
          </w:tcPr>
          <w:p w:rsidR="00B67860" w:rsidRPr="00243372" w:rsidRDefault="00B67860" w:rsidP="00F663A8">
            <w:r w:rsidRPr="00243372">
              <w:t>Plakophilin-2 pathogenic mutation</w:t>
            </w:r>
          </w:p>
        </w:tc>
        <w:tc>
          <w:tcPr>
            <w:tcW w:w="0" w:type="auto"/>
          </w:tcPr>
          <w:p w:rsidR="00B67860" w:rsidRPr="00243372" w:rsidRDefault="00B67860" w:rsidP="00F663A8">
            <w:r w:rsidRPr="00243372">
              <w:t>11 (31.4%)</w:t>
            </w:r>
          </w:p>
        </w:tc>
        <w:tc>
          <w:tcPr>
            <w:tcW w:w="0" w:type="auto"/>
          </w:tcPr>
          <w:p w:rsidR="00B67860" w:rsidRPr="00243372" w:rsidRDefault="00B67860" w:rsidP="00F663A8">
            <w:r w:rsidRPr="00243372">
              <w:t>32 (32.0%)</w:t>
            </w:r>
          </w:p>
        </w:tc>
        <w:tc>
          <w:tcPr>
            <w:tcW w:w="0" w:type="auto"/>
          </w:tcPr>
          <w:p w:rsidR="00B67860" w:rsidRPr="00243372" w:rsidRDefault="00B67860" w:rsidP="00F663A8">
            <w:r w:rsidRPr="00243372">
              <w:t>1.000</w:t>
            </w:r>
          </w:p>
        </w:tc>
        <w:tc>
          <w:tcPr>
            <w:tcW w:w="0" w:type="auto"/>
          </w:tcPr>
          <w:p w:rsidR="00B67860" w:rsidRPr="00243372" w:rsidRDefault="00B67860" w:rsidP="00F663A8">
            <w:r w:rsidRPr="00243372">
              <w:t>1</w:t>
            </w:r>
            <w:r w:rsidR="00A55410">
              <w:t>.000</w:t>
            </w:r>
          </w:p>
        </w:tc>
      </w:tr>
      <w:tr w:rsidR="00B67860" w:rsidRPr="00243372" w:rsidTr="00597D26">
        <w:tc>
          <w:tcPr>
            <w:tcW w:w="0" w:type="auto"/>
          </w:tcPr>
          <w:p w:rsidR="00B67860" w:rsidRPr="00243372" w:rsidRDefault="00B67860" w:rsidP="00F663A8">
            <w:r w:rsidRPr="00243372">
              <w:t>Desmoglein-2 pathogenic mutation</w:t>
            </w:r>
          </w:p>
        </w:tc>
        <w:tc>
          <w:tcPr>
            <w:tcW w:w="0" w:type="auto"/>
          </w:tcPr>
          <w:p w:rsidR="00B67860" w:rsidRPr="00243372" w:rsidRDefault="00B67860" w:rsidP="00F663A8">
            <w:r w:rsidRPr="00243372">
              <w:t>5 (14.3%)</w:t>
            </w:r>
          </w:p>
        </w:tc>
        <w:tc>
          <w:tcPr>
            <w:tcW w:w="0" w:type="auto"/>
          </w:tcPr>
          <w:p w:rsidR="00B67860" w:rsidRPr="00243372" w:rsidRDefault="00B67860" w:rsidP="00F663A8">
            <w:r w:rsidRPr="00243372">
              <w:t>11 (11.0%)</w:t>
            </w:r>
          </w:p>
        </w:tc>
        <w:tc>
          <w:tcPr>
            <w:tcW w:w="0" w:type="auto"/>
          </w:tcPr>
          <w:p w:rsidR="00B67860" w:rsidRPr="00243372" w:rsidRDefault="00B67860" w:rsidP="00F663A8">
            <w:r w:rsidRPr="00243372">
              <w:t>0.560</w:t>
            </w:r>
          </w:p>
        </w:tc>
        <w:tc>
          <w:tcPr>
            <w:tcW w:w="0" w:type="auto"/>
          </w:tcPr>
          <w:p w:rsidR="00B67860" w:rsidRPr="00243372" w:rsidRDefault="00B67860" w:rsidP="00F663A8">
            <w:r w:rsidRPr="00243372">
              <w:t>0.80</w:t>
            </w:r>
            <w:r w:rsidR="00A55410">
              <w:t>2</w:t>
            </w:r>
          </w:p>
        </w:tc>
      </w:tr>
      <w:tr w:rsidR="00B67860" w:rsidRPr="00243372" w:rsidTr="00597D26">
        <w:tc>
          <w:tcPr>
            <w:tcW w:w="0" w:type="auto"/>
          </w:tcPr>
          <w:p w:rsidR="00B67860" w:rsidRPr="00243372" w:rsidRDefault="00B67860" w:rsidP="00F663A8">
            <w:r w:rsidRPr="00243372">
              <w:t>Desmocollin-2 pathogenic mutation</w:t>
            </w:r>
          </w:p>
        </w:tc>
        <w:tc>
          <w:tcPr>
            <w:tcW w:w="0" w:type="auto"/>
          </w:tcPr>
          <w:p w:rsidR="00B67860" w:rsidRPr="00243372" w:rsidRDefault="00B67860" w:rsidP="00F663A8">
            <w:r w:rsidRPr="00243372">
              <w:t>2 (5.7%)</w:t>
            </w:r>
          </w:p>
        </w:tc>
        <w:tc>
          <w:tcPr>
            <w:tcW w:w="0" w:type="auto"/>
          </w:tcPr>
          <w:p w:rsidR="00B67860" w:rsidRPr="00243372" w:rsidRDefault="00B67860" w:rsidP="00F663A8">
            <w:r w:rsidRPr="00243372">
              <w:t>2 (2.0%)</w:t>
            </w:r>
          </w:p>
        </w:tc>
        <w:tc>
          <w:tcPr>
            <w:tcW w:w="0" w:type="auto"/>
          </w:tcPr>
          <w:p w:rsidR="00B67860" w:rsidRPr="00243372" w:rsidRDefault="00B67860" w:rsidP="00F663A8">
            <w:r w:rsidRPr="00243372">
              <w:t>0.276</w:t>
            </w:r>
          </w:p>
        </w:tc>
        <w:tc>
          <w:tcPr>
            <w:tcW w:w="0" w:type="auto"/>
          </w:tcPr>
          <w:p w:rsidR="00B67860" w:rsidRPr="00243372" w:rsidRDefault="00B67860" w:rsidP="00F663A8">
            <w:r w:rsidRPr="00243372">
              <w:t>0.6</w:t>
            </w:r>
            <w:r w:rsidR="00A55410">
              <w:t>57</w:t>
            </w:r>
          </w:p>
        </w:tc>
      </w:tr>
      <w:tr w:rsidR="00B67860" w:rsidRPr="00243372" w:rsidTr="00597D26">
        <w:tc>
          <w:tcPr>
            <w:tcW w:w="0" w:type="auto"/>
          </w:tcPr>
          <w:p w:rsidR="00B67860" w:rsidRPr="00243372" w:rsidRDefault="00B67860" w:rsidP="00F663A8">
            <w:r w:rsidRPr="00243372">
              <w:t>Plakoglobin pathogenic mutation</w:t>
            </w:r>
          </w:p>
        </w:tc>
        <w:tc>
          <w:tcPr>
            <w:tcW w:w="0" w:type="auto"/>
          </w:tcPr>
          <w:p w:rsidR="00B67860" w:rsidRPr="00243372" w:rsidRDefault="00B67860" w:rsidP="00F663A8">
            <w:r w:rsidRPr="00243372">
              <w:t>1 (2.9%)</w:t>
            </w:r>
          </w:p>
        </w:tc>
        <w:tc>
          <w:tcPr>
            <w:tcW w:w="0" w:type="auto"/>
          </w:tcPr>
          <w:p w:rsidR="00B67860" w:rsidRPr="00243372" w:rsidRDefault="00B67860" w:rsidP="00F663A8">
            <w:r w:rsidRPr="00243372">
              <w:t>1 (1.0%)</w:t>
            </w:r>
          </w:p>
        </w:tc>
        <w:tc>
          <w:tcPr>
            <w:tcW w:w="0" w:type="auto"/>
          </w:tcPr>
          <w:p w:rsidR="00B67860" w:rsidRPr="00243372" w:rsidRDefault="00B67860" w:rsidP="00F663A8">
            <w:r w:rsidRPr="00243372">
              <w:t>0.453</w:t>
            </w:r>
          </w:p>
        </w:tc>
        <w:tc>
          <w:tcPr>
            <w:tcW w:w="0" w:type="auto"/>
          </w:tcPr>
          <w:p w:rsidR="00B67860" w:rsidRPr="00243372" w:rsidRDefault="00B67860" w:rsidP="00F663A8">
            <w:r w:rsidRPr="00243372">
              <w:t>0.7</w:t>
            </w:r>
            <w:r w:rsidR="00A55410">
              <w:t>89</w:t>
            </w:r>
          </w:p>
        </w:tc>
      </w:tr>
      <w:tr w:rsidR="00B67860" w:rsidRPr="00243372" w:rsidTr="00597D26">
        <w:tc>
          <w:tcPr>
            <w:tcW w:w="0" w:type="auto"/>
          </w:tcPr>
          <w:p w:rsidR="00B67860" w:rsidRPr="00243372" w:rsidRDefault="00B67860" w:rsidP="00F663A8">
            <w:r w:rsidRPr="00243372">
              <w:t>2 desmosomal mutations, same gene</w:t>
            </w:r>
          </w:p>
        </w:tc>
        <w:tc>
          <w:tcPr>
            <w:tcW w:w="0" w:type="auto"/>
          </w:tcPr>
          <w:p w:rsidR="00B67860" w:rsidRPr="00243372" w:rsidRDefault="00B67860" w:rsidP="00F663A8">
            <w:r w:rsidRPr="00243372">
              <w:t>1 (2.9%)</w:t>
            </w:r>
          </w:p>
        </w:tc>
        <w:tc>
          <w:tcPr>
            <w:tcW w:w="0" w:type="auto"/>
          </w:tcPr>
          <w:p w:rsidR="00B67860" w:rsidRPr="00243372" w:rsidRDefault="00B67860" w:rsidP="00F663A8">
            <w:r w:rsidRPr="00243372">
              <w:t>10 (10.0%)</w:t>
            </w:r>
          </w:p>
        </w:tc>
        <w:tc>
          <w:tcPr>
            <w:tcW w:w="0" w:type="auto"/>
          </w:tcPr>
          <w:p w:rsidR="00B67860" w:rsidRPr="00243372" w:rsidRDefault="00B67860" w:rsidP="00F663A8">
            <w:r w:rsidRPr="00243372">
              <w:t>0.288</w:t>
            </w:r>
          </w:p>
        </w:tc>
        <w:tc>
          <w:tcPr>
            <w:tcW w:w="0" w:type="auto"/>
          </w:tcPr>
          <w:p w:rsidR="00B67860" w:rsidRPr="00243372" w:rsidRDefault="00B67860" w:rsidP="00F663A8">
            <w:r w:rsidRPr="00243372">
              <w:t>0.67</w:t>
            </w:r>
            <w:r w:rsidR="00A55410">
              <w:t>1</w:t>
            </w:r>
          </w:p>
        </w:tc>
      </w:tr>
      <w:tr w:rsidR="00B67860" w:rsidRPr="00243372" w:rsidTr="00597D26">
        <w:tc>
          <w:tcPr>
            <w:tcW w:w="0" w:type="auto"/>
          </w:tcPr>
          <w:p w:rsidR="00B67860" w:rsidRPr="00243372" w:rsidRDefault="00B67860" w:rsidP="00F663A8">
            <w:r w:rsidRPr="00243372">
              <w:t>2 desmosomal mutations, different genes</w:t>
            </w:r>
          </w:p>
        </w:tc>
        <w:tc>
          <w:tcPr>
            <w:tcW w:w="0" w:type="auto"/>
          </w:tcPr>
          <w:p w:rsidR="00B67860" w:rsidRPr="00243372" w:rsidRDefault="00B67860" w:rsidP="00F663A8">
            <w:r w:rsidRPr="00243372">
              <w:t>8 (8.0%)</w:t>
            </w:r>
          </w:p>
        </w:tc>
        <w:tc>
          <w:tcPr>
            <w:tcW w:w="0" w:type="auto"/>
          </w:tcPr>
          <w:p w:rsidR="00B67860" w:rsidRPr="00243372" w:rsidRDefault="00B67860" w:rsidP="00F663A8">
            <w:r w:rsidRPr="00243372">
              <w:t>5 (14.3%)</w:t>
            </w:r>
          </w:p>
        </w:tc>
        <w:tc>
          <w:tcPr>
            <w:tcW w:w="0" w:type="auto"/>
          </w:tcPr>
          <w:p w:rsidR="00B67860" w:rsidRPr="00243372" w:rsidRDefault="00B67860" w:rsidP="00F663A8">
            <w:r w:rsidRPr="00243372">
              <w:t>0.321</w:t>
            </w:r>
          </w:p>
        </w:tc>
        <w:tc>
          <w:tcPr>
            <w:tcW w:w="0" w:type="auto"/>
          </w:tcPr>
          <w:p w:rsidR="00B67860" w:rsidRPr="00243372" w:rsidRDefault="00B67860" w:rsidP="00F663A8">
            <w:r w:rsidRPr="00243372">
              <w:t>0.7</w:t>
            </w:r>
            <w:r w:rsidR="00A55410">
              <w:t>06</w:t>
            </w:r>
          </w:p>
        </w:tc>
      </w:tr>
      <w:tr w:rsidR="00B67860" w:rsidRPr="00243372" w:rsidTr="00597D26">
        <w:tc>
          <w:tcPr>
            <w:tcW w:w="0" w:type="auto"/>
          </w:tcPr>
          <w:p w:rsidR="00B67860" w:rsidRPr="00243372" w:rsidRDefault="00B67860" w:rsidP="00F663A8">
            <w:r w:rsidRPr="00243372">
              <w:t>Structural major criterion</w:t>
            </w:r>
          </w:p>
        </w:tc>
        <w:tc>
          <w:tcPr>
            <w:tcW w:w="0" w:type="auto"/>
          </w:tcPr>
          <w:p w:rsidR="00B67860" w:rsidRPr="00243372" w:rsidRDefault="00B67860" w:rsidP="00F663A8">
            <w:r w:rsidRPr="00243372">
              <w:t>21 (60.0%)</w:t>
            </w:r>
          </w:p>
        </w:tc>
        <w:tc>
          <w:tcPr>
            <w:tcW w:w="0" w:type="auto"/>
          </w:tcPr>
          <w:p w:rsidR="00B67860" w:rsidRPr="00243372" w:rsidRDefault="00B67860" w:rsidP="00F663A8">
            <w:r w:rsidRPr="00243372">
              <w:t>50 (50.5%)</w:t>
            </w:r>
          </w:p>
        </w:tc>
        <w:tc>
          <w:tcPr>
            <w:tcW w:w="0" w:type="auto"/>
          </w:tcPr>
          <w:p w:rsidR="00B67860" w:rsidRPr="00243372" w:rsidRDefault="00B67860" w:rsidP="00F663A8">
            <w:r w:rsidRPr="00243372">
              <w:t>0.431</w:t>
            </w:r>
          </w:p>
        </w:tc>
        <w:tc>
          <w:tcPr>
            <w:tcW w:w="0" w:type="auto"/>
          </w:tcPr>
          <w:p w:rsidR="00B67860" w:rsidRPr="00243372" w:rsidRDefault="00B67860" w:rsidP="00F663A8">
            <w:r w:rsidRPr="00243372">
              <w:t>0.7</w:t>
            </w:r>
            <w:r w:rsidR="00FF2C0C">
              <w:t>61</w:t>
            </w:r>
          </w:p>
        </w:tc>
      </w:tr>
      <w:tr w:rsidR="00B67860" w:rsidRPr="00243372" w:rsidTr="00597D26">
        <w:tc>
          <w:tcPr>
            <w:tcW w:w="0" w:type="auto"/>
          </w:tcPr>
          <w:p w:rsidR="00B67860" w:rsidRPr="00243372" w:rsidRDefault="00B67860" w:rsidP="00F663A8">
            <w:r w:rsidRPr="00243372">
              <w:t>Structural minor criterion</w:t>
            </w:r>
          </w:p>
        </w:tc>
        <w:tc>
          <w:tcPr>
            <w:tcW w:w="0" w:type="auto"/>
          </w:tcPr>
          <w:p w:rsidR="00B67860" w:rsidRPr="00243372" w:rsidRDefault="00B67860" w:rsidP="00F663A8">
            <w:r w:rsidRPr="00243372">
              <w:t>2 (5.7%)</w:t>
            </w:r>
          </w:p>
        </w:tc>
        <w:tc>
          <w:tcPr>
            <w:tcW w:w="0" w:type="auto"/>
          </w:tcPr>
          <w:p w:rsidR="00B67860" w:rsidRPr="00243372" w:rsidRDefault="00B67860" w:rsidP="00F663A8">
            <w:r w:rsidRPr="00243372">
              <w:t>15 (15.2%)</w:t>
            </w:r>
          </w:p>
        </w:tc>
        <w:tc>
          <w:tcPr>
            <w:tcW w:w="0" w:type="auto"/>
          </w:tcPr>
          <w:p w:rsidR="00B67860" w:rsidRPr="00243372" w:rsidRDefault="00B67860" w:rsidP="00F663A8">
            <w:r w:rsidRPr="00243372">
              <w:t>0.237</w:t>
            </w:r>
          </w:p>
        </w:tc>
        <w:tc>
          <w:tcPr>
            <w:tcW w:w="0" w:type="auto"/>
          </w:tcPr>
          <w:p w:rsidR="00B67860" w:rsidRPr="00243372" w:rsidRDefault="00B67860" w:rsidP="00F663A8">
            <w:r w:rsidRPr="00243372">
              <w:t>0.6</w:t>
            </w:r>
            <w:r w:rsidR="00FF2C0C">
              <w:t>15</w:t>
            </w:r>
          </w:p>
        </w:tc>
      </w:tr>
      <w:tr w:rsidR="00B67860" w:rsidRPr="00243372" w:rsidTr="00597D26">
        <w:tc>
          <w:tcPr>
            <w:tcW w:w="0" w:type="auto"/>
          </w:tcPr>
          <w:p w:rsidR="00B67860" w:rsidRPr="00243372" w:rsidRDefault="00B67860" w:rsidP="00F663A8">
            <w:r w:rsidRPr="00243372">
              <w:t>Tissue major criterion</w:t>
            </w:r>
          </w:p>
        </w:tc>
        <w:tc>
          <w:tcPr>
            <w:tcW w:w="0" w:type="auto"/>
          </w:tcPr>
          <w:p w:rsidR="00B67860" w:rsidRPr="00243372" w:rsidRDefault="00B67860" w:rsidP="00F663A8">
            <w:r w:rsidRPr="00243372">
              <w:t>2 (5.7%)</w:t>
            </w:r>
          </w:p>
        </w:tc>
        <w:tc>
          <w:tcPr>
            <w:tcW w:w="0" w:type="auto"/>
          </w:tcPr>
          <w:p w:rsidR="00B67860" w:rsidRPr="00243372" w:rsidRDefault="00B67860" w:rsidP="00F663A8">
            <w:r w:rsidRPr="00243372">
              <w:t>3 (3.1%)</w:t>
            </w:r>
          </w:p>
        </w:tc>
        <w:tc>
          <w:tcPr>
            <w:tcW w:w="0" w:type="auto"/>
          </w:tcPr>
          <w:p w:rsidR="00B67860" w:rsidRPr="00243372" w:rsidRDefault="00B67860" w:rsidP="00F663A8">
            <w:r w:rsidRPr="00243372">
              <w:t>0.607</w:t>
            </w:r>
          </w:p>
        </w:tc>
        <w:tc>
          <w:tcPr>
            <w:tcW w:w="0" w:type="auto"/>
          </w:tcPr>
          <w:p w:rsidR="00B67860" w:rsidRPr="00243372" w:rsidRDefault="00B67860" w:rsidP="00F663A8">
            <w:r w:rsidRPr="00243372">
              <w:t>0.81</w:t>
            </w:r>
            <w:r w:rsidR="00FF2C0C">
              <w:t>3</w:t>
            </w:r>
          </w:p>
        </w:tc>
      </w:tr>
      <w:tr w:rsidR="00B67860" w:rsidRPr="00243372" w:rsidTr="00597D26">
        <w:tc>
          <w:tcPr>
            <w:tcW w:w="0" w:type="auto"/>
          </w:tcPr>
          <w:p w:rsidR="00B67860" w:rsidRPr="00243372" w:rsidRDefault="00B67860" w:rsidP="00F663A8">
            <w:r w:rsidRPr="00243372">
              <w:t>Tissue minor criterion</w:t>
            </w:r>
          </w:p>
        </w:tc>
        <w:tc>
          <w:tcPr>
            <w:tcW w:w="0" w:type="auto"/>
          </w:tcPr>
          <w:p w:rsidR="00B67860" w:rsidRPr="00243372" w:rsidRDefault="00B67860" w:rsidP="00F663A8">
            <w:r w:rsidRPr="00243372">
              <w:t>0 (0.0%)</w:t>
            </w:r>
          </w:p>
        </w:tc>
        <w:tc>
          <w:tcPr>
            <w:tcW w:w="0" w:type="auto"/>
          </w:tcPr>
          <w:p w:rsidR="00B67860" w:rsidRPr="00243372" w:rsidRDefault="00B67860" w:rsidP="00F663A8">
            <w:r w:rsidRPr="00243372">
              <w:t>0 (0.0%)</w:t>
            </w:r>
          </w:p>
        </w:tc>
        <w:tc>
          <w:tcPr>
            <w:tcW w:w="0" w:type="auto"/>
          </w:tcPr>
          <w:p w:rsidR="00B67860" w:rsidRPr="00243372" w:rsidRDefault="00B67860" w:rsidP="00F663A8">
            <w:r w:rsidRPr="00243372">
              <w:t>NA</w:t>
            </w:r>
          </w:p>
        </w:tc>
        <w:tc>
          <w:tcPr>
            <w:tcW w:w="0" w:type="auto"/>
          </w:tcPr>
          <w:p w:rsidR="00B67860" w:rsidRPr="00243372" w:rsidRDefault="00B67860" w:rsidP="00F663A8">
            <w:r w:rsidRPr="00243372">
              <w:t>NA</w:t>
            </w:r>
          </w:p>
        </w:tc>
      </w:tr>
      <w:tr w:rsidR="00B67860" w:rsidRPr="00243372" w:rsidTr="00597D26">
        <w:tc>
          <w:tcPr>
            <w:tcW w:w="0" w:type="auto"/>
          </w:tcPr>
          <w:p w:rsidR="00B67860" w:rsidRPr="00243372" w:rsidRDefault="00B67860" w:rsidP="00F663A8">
            <w:r w:rsidRPr="00243372">
              <w:lastRenderedPageBreak/>
              <w:t>Repolarisation major criterion</w:t>
            </w:r>
          </w:p>
        </w:tc>
        <w:tc>
          <w:tcPr>
            <w:tcW w:w="0" w:type="auto"/>
          </w:tcPr>
          <w:p w:rsidR="00B67860" w:rsidRPr="00243372" w:rsidRDefault="00B67860" w:rsidP="00F663A8">
            <w:r w:rsidRPr="00243372">
              <w:t>16 (45.7%)</w:t>
            </w:r>
          </w:p>
        </w:tc>
        <w:tc>
          <w:tcPr>
            <w:tcW w:w="0" w:type="auto"/>
          </w:tcPr>
          <w:p w:rsidR="00B67860" w:rsidRPr="00243372" w:rsidRDefault="00B67860" w:rsidP="00F663A8">
            <w:r w:rsidRPr="00243372">
              <w:t>49 (49.5%)</w:t>
            </w:r>
          </w:p>
        </w:tc>
        <w:tc>
          <w:tcPr>
            <w:tcW w:w="0" w:type="auto"/>
          </w:tcPr>
          <w:p w:rsidR="00B67860" w:rsidRPr="00243372" w:rsidRDefault="00B67860" w:rsidP="00F663A8">
            <w:r w:rsidRPr="00243372">
              <w:t>0.844</w:t>
            </w:r>
          </w:p>
        </w:tc>
        <w:tc>
          <w:tcPr>
            <w:tcW w:w="0" w:type="auto"/>
          </w:tcPr>
          <w:p w:rsidR="00B67860" w:rsidRPr="00243372" w:rsidRDefault="00B67860" w:rsidP="00F663A8">
            <w:r w:rsidRPr="00243372">
              <w:t>0.994</w:t>
            </w:r>
          </w:p>
        </w:tc>
      </w:tr>
      <w:tr w:rsidR="00B67860" w:rsidRPr="00243372" w:rsidTr="00597D26">
        <w:tc>
          <w:tcPr>
            <w:tcW w:w="0" w:type="auto"/>
          </w:tcPr>
          <w:p w:rsidR="00B67860" w:rsidRPr="00243372" w:rsidRDefault="00B67860" w:rsidP="00F663A8">
            <w:r w:rsidRPr="00243372">
              <w:t>Repolarisation minor criterion</w:t>
            </w:r>
          </w:p>
        </w:tc>
        <w:tc>
          <w:tcPr>
            <w:tcW w:w="0" w:type="auto"/>
          </w:tcPr>
          <w:p w:rsidR="00B67860" w:rsidRPr="00243372" w:rsidRDefault="00B67860" w:rsidP="00F663A8">
            <w:r w:rsidRPr="00243372">
              <w:t>5 (14.3%)</w:t>
            </w:r>
          </w:p>
        </w:tc>
        <w:tc>
          <w:tcPr>
            <w:tcW w:w="0" w:type="auto"/>
          </w:tcPr>
          <w:p w:rsidR="00B67860" w:rsidRPr="00243372" w:rsidRDefault="00B67860" w:rsidP="00F663A8">
            <w:r w:rsidRPr="00243372">
              <w:t>12 (12.1%)</w:t>
            </w:r>
          </w:p>
        </w:tc>
        <w:tc>
          <w:tcPr>
            <w:tcW w:w="0" w:type="auto"/>
          </w:tcPr>
          <w:p w:rsidR="00B67860" w:rsidRPr="00243372" w:rsidRDefault="00B67860" w:rsidP="00F663A8">
            <w:r w:rsidRPr="00243372">
              <w:t>0.771</w:t>
            </w:r>
          </w:p>
        </w:tc>
        <w:tc>
          <w:tcPr>
            <w:tcW w:w="0" w:type="auto"/>
          </w:tcPr>
          <w:p w:rsidR="00B67860" w:rsidRPr="00243372" w:rsidRDefault="00B67860" w:rsidP="00F663A8">
            <w:r w:rsidRPr="00243372">
              <w:t>0.92</w:t>
            </w:r>
            <w:r w:rsidR="00FF2C0C">
              <w:t>7</w:t>
            </w:r>
          </w:p>
        </w:tc>
      </w:tr>
      <w:tr w:rsidR="00B67860" w:rsidRPr="00243372" w:rsidTr="00597D26">
        <w:tc>
          <w:tcPr>
            <w:tcW w:w="0" w:type="auto"/>
          </w:tcPr>
          <w:p w:rsidR="00B67860" w:rsidRPr="00243372" w:rsidRDefault="00B67860" w:rsidP="00F663A8">
            <w:r w:rsidRPr="00243372">
              <w:t>Depolarisation major criterion</w:t>
            </w:r>
          </w:p>
        </w:tc>
        <w:tc>
          <w:tcPr>
            <w:tcW w:w="0" w:type="auto"/>
          </w:tcPr>
          <w:p w:rsidR="00B67860" w:rsidRPr="00243372" w:rsidRDefault="00B67860" w:rsidP="00F663A8">
            <w:r w:rsidRPr="00243372">
              <w:t>4 (11.4%)</w:t>
            </w:r>
          </w:p>
        </w:tc>
        <w:tc>
          <w:tcPr>
            <w:tcW w:w="0" w:type="auto"/>
          </w:tcPr>
          <w:p w:rsidR="00B67860" w:rsidRPr="00243372" w:rsidRDefault="00B67860" w:rsidP="00F663A8">
            <w:r w:rsidRPr="00243372">
              <w:t>3 (3.0%)</w:t>
            </w:r>
          </w:p>
        </w:tc>
        <w:tc>
          <w:tcPr>
            <w:tcW w:w="0" w:type="auto"/>
          </w:tcPr>
          <w:p w:rsidR="00B67860" w:rsidRPr="00243372" w:rsidRDefault="00B67860" w:rsidP="00F663A8">
            <w:r w:rsidRPr="00243372">
              <w:t>0.076</w:t>
            </w:r>
          </w:p>
        </w:tc>
        <w:tc>
          <w:tcPr>
            <w:tcW w:w="0" w:type="auto"/>
          </w:tcPr>
          <w:p w:rsidR="00B67860" w:rsidRPr="00243372" w:rsidRDefault="00B67860" w:rsidP="00F663A8">
            <w:r w:rsidRPr="00243372">
              <w:t>0.3</w:t>
            </w:r>
            <w:r w:rsidR="00FF2C0C">
              <w:t>20</w:t>
            </w:r>
          </w:p>
        </w:tc>
      </w:tr>
      <w:tr w:rsidR="00B67860" w:rsidRPr="00243372" w:rsidTr="00597D26">
        <w:tc>
          <w:tcPr>
            <w:tcW w:w="0" w:type="auto"/>
          </w:tcPr>
          <w:p w:rsidR="00B67860" w:rsidRPr="00243372" w:rsidRDefault="00B67860" w:rsidP="00F663A8">
            <w:r w:rsidRPr="00243372">
              <w:t>Depolarisation minor criterion</w:t>
            </w:r>
          </w:p>
        </w:tc>
        <w:tc>
          <w:tcPr>
            <w:tcW w:w="0" w:type="auto"/>
          </w:tcPr>
          <w:p w:rsidR="00B67860" w:rsidRPr="00243372" w:rsidRDefault="00B67860" w:rsidP="00F663A8">
            <w:r w:rsidRPr="00243372">
              <w:t>4 (11.4%)</w:t>
            </w:r>
          </w:p>
        </w:tc>
        <w:tc>
          <w:tcPr>
            <w:tcW w:w="0" w:type="auto"/>
          </w:tcPr>
          <w:p w:rsidR="00B67860" w:rsidRPr="00243372" w:rsidRDefault="00B67860" w:rsidP="00F663A8">
            <w:r w:rsidRPr="00243372">
              <w:t>16 (16.2%)</w:t>
            </w:r>
          </w:p>
        </w:tc>
        <w:tc>
          <w:tcPr>
            <w:tcW w:w="0" w:type="auto"/>
          </w:tcPr>
          <w:p w:rsidR="00B67860" w:rsidRPr="00243372" w:rsidRDefault="00B67860" w:rsidP="00F663A8">
            <w:r w:rsidRPr="00243372">
              <w:t>0.591</w:t>
            </w:r>
          </w:p>
        </w:tc>
        <w:tc>
          <w:tcPr>
            <w:tcW w:w="0" w:type="auto"/>
          </w:tcPr>
          <w:p w:rsidR="00B67860" w:rsidRPr="00243372" w:rsidRDefault="00B67860" w:rsidP="00F663A8">
            <w:r w:rsidRPr="00243372">
              <w:t>0.81</w:t>
            </w:r>
            <w:r w:rsidR="00FF2C0C">
              <w:t>3</w:t>
            </w:r>
          </w:p>
        </w:tc>
      </w:tr>
      <w:tr w:rsidR="00B67860" w:rsidRPr="00243372" w:rsidTr="00597D26">
        <w:tc>
          <w:tcPr>
            <w:tcW w:w="0" w:type="auto"/>
          </w:tcPr>
          <w:p w:rsidR="00B67860" w:rsidRPr="00243372" w:rsidRDefault="00B67860" w:rsidP="00F663A8">
            <w:r w:rsidRPr="00243372">
              <w:t>Arrhythmias major criterion</w:t>
            </w:r>
          </w:p>
        </w:tc>
        <w:tc>
          <w:tcPr>
            <w:tcW w:w="0" w:type="auto"/>
          </w:tcPr>
          <w:p w:rsidR="00B67860" w:rsidRPr="00243372" w:rsidRDefault="00B67860" w:rsidP="00F663A8">
            <w:r w:rsidRPr="00243372">
              <w:t>24 (68.6%)</w:t>
            </w:r>
          </w:p>
        </w:tc>
        <w:tc>
          <w:tcPr>
            <w:tcW w:w="0" w:type="auto"/>
          </w:tcPr>
          <w:p w:rsidR="00B67860" w:rsidRPr="00243372" w:rsidRDefault="00B67860" w:rsidP="00F663A8">
            <w:r w:rsidRPr="00243372">
              <w:t>47 (48.0%)</w:t>
            </w:r>
          </w:p>
        </w:tc>
        <w:tc>
          <w:tcPr>
            <w:tcW w:w="0" w:type="auto"/>
          </w:tcPr>
          <w:p w:rsidR="00B67860" w:rsidRPr="00243372" w:rsidRDefault="00B67860" w:rsidP="00F663A8">
            <w:pPr>
              <w:rPr>
                <w:b/>
              </w:rPr>
            </w:pPr>
            <w:r w:rsidRPr="00243372">
              <w:rPr>
                <w:b/>
              </w:rPr>
              <w:t>0.048</w:t>
            </w:r>
          </w:p>
        </w:tc>
        <w:tc>
          <w:tcPr>
            <w:tcW w:w="0" w:type="auto"/>
          </w:tcPr>
          <w:p w:rsidR="00B67860" w:rsidRPr="00243372" w:rsidRDefault="00B67860" w:rsidP="00F663A8">
            <w:pPr>
              <w:rPr>
                <w:b/>
              </w:rPr>
            </w:pPr>
            <w:r w:rsidRPr="00243372">
              <w:t>0.25</w:t>
            </w:r>
            <w:r w:rsidR="00FF2C0C">
              <w:t>2</w:t>
            </w:r>
          </w:p>
        </w:tc>
      </w:tr>
      <w:tr w:rsidR="00B67860" w:rsidRPr="00243372" w:rsidTr="00597D26">
        <w:tc>
          <w:tcPr>
            <w:tcW w:w="0" w:type="auto"/>
          </w:tcPr>
          <w:p w:rsidR="00B67860" w:rsidRPr="00243372" w:rsidRDefault="00B67860" w:rsidP="00F663A8">
            <w:r w:rsidRPr="00243372">
              <w:t>Arrhythmias minor criterion</w:t>
            </w:r>
          </w:p>
        </w:tc>
        <w:tc>
          <w:tcPr>
            <w:tcW w:w="0" w:type="auto"/>
          </w:tcPr>
          <w:p w:rsidR="00B67860" w:rsidRPr="00243372" w:rsidRDefault="00B67860" w:rsidP="00F663A8">
            <w:r w:rsidRPr="00243372">
              <w:t>10 (27.8%)</w:t>
            </w:r>
          </w:p>
        </w:tc>
        <w:tc>
          <w:tcPr>
            <w:tcW w:w="0" w:type="auto"/>
          </w:tcPr>
          <w:p w:rsidR="00B67860" w:rsidRPr="00243372" w:rsidRDefault="00B67860" w:rsidP="00F663A8">
            <w:r w:rsidRPr="00243372">
              <w:t>10 (28.6%)</w:t>
            </w:r>
          </w:p>
        </w:tc>
        <w:tc>
          <w:tcPr>
            <w:tcW w:w="0" w:type="auto"/>
          </w:tcPr>
          <w:p w:rsidR="00B67860" w:rsidRPr="00243372" w:rsidRDefault="00B67860" w:rsidP="00F663A8">
            <w:r w:rsidRPr="00243372">
              <w:t>1.000</w:t>
            </w:r>
          </w:p>
        </w:tc>
        <w:tc>
          <w:tcPr>
            <w:tcW w:w="0" w:type="auto"/>
          </w:tcPr>
          <w:p w:rsidR="00B67860" w:rsidRPr="00243372" w:rsidRDefault="00B67860" w:rsidP="00F663A8">
            <w:r w:rsidRPr="00243372">
              <w:t>1</w:t>
            </w:r>
            <w:r w:rsidR="00FF2C0C">
              <w:t>.000</w:t>
            </w:r>
          </w:p>
        </w:tc>
      </w:tr>
      <w:tr w:rsidR="00B67860" w:rsidRPr="00243372" w:rsidTr="00597D26">
        <w:tc>
          <w:tcPr>
            <w:tcW w:w="0" w:type="auto"/>
          </w:tcPr>
          <w:p w:rsidR="00B67860" w:rsidRPr="00243372" w:rsidRDefault="00B67860" w:rsidP="00F663A8">
            <w:r w:rsidRPr="00243372">
              <w:t>Family history major criterion</w:t>
            </w:r>
          </w:p>
        </w:tc>
        <w:tc>
          <w:tcPr>
            <w:tcW w:w="0" w:type="auto"/>
          </w:tcPr>
          <w:p w:rsidR="00B67860" w:rsidRPr="00243372" w:rsidRDefault="00B67860" w:rsidP="00F663A8">
            <w:r w:rsidRPr="00243372">
              <w:t>24 (68.6%)</w:t>
            </w:r>
          </w:p>
        </w:tc>
        <w:tc>
          <w:tcPr>
            <w:tcW w:w="0" w:type="auto"/>
          </w:tcPr>
          <w:p w:rsidR="00B67860" w:rsidRPr="00243372" w:rsidRDefault="00B67860" w:rsidP="00F663A8">
            <w:r w:rsidRPr="00243372">
              <w:t>74 (75.5%)</w:t>
            </w:r>
          </w:p>
        </w:tc>
        <w:tc>
          <w:tcPr>
            <w:tcW w:w="0" w:type="auto"/>
          </w:tcPr>
          <w:p w:rsidR="00B67860" w:rsidRPr="00243372" w:rsidRDefault="00B67860" w:rsidP="00F663A8">
            <w:r w:rsidRPr="00243372">
              <w:t>0.503</w:t>
            </w:r>
          </w:p>
        </w:tc>
        <w:tc>
          <w:tcPr>
            <w:tcW w:w="0" w:type="auto"/>
          </w:tcPr>
          <w:p w:rsidR="00B67860" w:rsidRPr="00243372" w:rsidRDefault="00B67860" w:rsidP="00F663A8">
            <w:r w:rsidRPr="00243372">
              <w:t>0.80</w:t>
            </w:r>
            <w:r w:rsidR="00FF2C0C">
              <w:t>2</w:t>
            </w:r>
          </w:p>
        </w:tc>
      </w:tr>
      <w:tr w:rsidR="00B67860" w:rsidRPr="00243372" w:rsidTr="00597D26">
        <w:tc>
          <w:tcPr>
            <w:tcW w:w="0" w:type="auto"/>
          </w:tcPr>
          <w:p w:rsidR="00B67860" w:rsidRPr="00243372" w:rsidRDefault="00B67860" w:rsidP="00F663A8">
            <w:r w:rsidRPr="00243372">
              <w:t>Family history minor criterion</w:t>
            </w:r>
          </w:p>
        </w:tc>
        <w:tc>
          <w:tcPr>
            <w:tcW w:w="0" w:type="auto"/>
          </w:tcPr>
          <w:p w:rsidR="00B67860" w:rsidRPr="00243372" w:rsidRDefault="00B67860" w:rsidP="00F663A8">
            <w:r w:rsidRPr="00243372">
              <w:t>1 (2.9%)</w:t>
            </w:r>
          </w:p>
        </w:tc>
        <w:tc>
          <w:tcPr>
            <w:tcW w:w="0" w:type="auto"/>
          </w:tcPr>
          <w:p w:rsidR="00B67860" w:rsidRPr="00243372" w:rsidRDefault="00B67860" w:rsidP="00F663A8">
            <w:r w:rsidRPr="00243372">
              <w:t>3 (3.1%)</w:t>
            </w:r>
          </w:p>
        </w:tc>
        <w:tc>
          <w:tcPr>
            <w:tcW w:w="0" w:type="auto"/>
          </w:tcPr>
          <w:p w:rsidR="00B67860" w:rsidRPr="00243372" w:rsidRDefault="00B67860" w:rsidP="00F663A8">
            <w:r w:rsidRPr="00243372">
              <w:t>1.000</w:t>
            </w:r>
          </w:p>
        </w:tc>
        <w:tc>
          <w:tcPr>
            <w:tcW w:w="0" w:type="auto"/>
          </w:tcPr>
          <w:p w:rsidR="00B67860" w:rsidRPr="00243372" w:rsidRDefault="00B67860" w:rsidP="00F663A8">
            <w:r w:rsidRPr="00243372">
              <w:t>1</w:t>
            </w:r>
            <w:r w:rsidR="00FF2C0C">
              <w:t>.000</w:t>
            </w:r>
          </w:p>
        </w:tc>
      </w:tr>
    </w:tbl>
    <w:p w:rsidR="00B67860" w:rsidRDefault="00B67860" w:rsidP="00B67860">
      <w:r w:rsidRPr="00561C9D">
        <w:t>General characteristics. MACE: major adverse cardiac events, AUC: area under the curve, CI: confidence interval, OR: odds ratio. SCD: sudden cardiac death.</w:t>
      </w:r>
    </w:p>
    <w:p w:rsidR="00B67860" w:rsidRDefault="00B67860" w:rsidP="00B67860"/>
    <w:p w:rsidR="00B67860" w:rsidRDefault="00B67860" w:rsidP="00B67860">
      <w:pPr>
        <w:pStyle w:val="berschrift4"/>
      </w:pPr>
      <w:r>
        <w:t>Table A.3</w:t>
      </w:r>
      <w:r w:rsidRPr="00561C9D">
        <w:t>:</w:t>
      </w:r>
    </w:p>
    <w:p w:rsidR="00B67860" w:rsidRPr="007C515D" w:rsidRDefault="00B67860" w:rsidP="00B67860"/>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3483"/>
        <w:gridCol w:w="1789"/>
        <w:gridCol w:w="1725"/>
        <w:gridCol w:w="720"/>
        <w:gridCol w:w="1355"/>
      </w:tblGrid>
      <w:tr w:rsidR="00B67860" w:rsidRPr="007C515D" w:rsidTr="00597D26">
        <w:tc>
          <w:tcPr>
            <w:tcW w:w="0" w:type="auto"/>
          </w:tcPr>
          <w:p w:rsidR="00B67860" w:rsidRPr="007C515D" w:rsidRDefault="00B67860" w:rsidP="00F663A8">
            <w:pPr>
              <w:rPr>
                <w:rFonts w:cs="Times New Roman"/>
                <w:b/>
              </w:rPr>
            </w:pPr>
            <w:r w:rsidRPr="007C515D">
              <w:rPr>
                <w:rFonts w:cs="Times New Roman"/>
                <w:b/>
              </w:rPr>
              <w:t>Symptoms at initial presentation</w:t>
            </w:r>
          </w:p>
        </w:tc>
        <w:tc>
          <w:tcPr>
            <w:tcW w:w="0" w:type="auto"/>
          </w:tcPr>
          <w:p w:rsidR="00B67860" w:rsidRPr="007C515D" w:rsidRDefault="00B67860" w:rsidP="00F663A8">
            <w:pPr>
              <w:rPr>
                <w:rFonts w:cs="Times New Roman"/>
                <w:b/>
              </w:rPr>
            </w:pPr>
            <w:r w:rsidRPr="007C515D">
              <w:rPr>
                <w:rFonts w:cs="Times New Roman"/>
                <w:b/>
              </w:rPr>
              <w:t>Recurrent arrhythmia</w:t>
            </w:r>
          </w:p>
          <w:p w:rsidR="00B67860" w:rsidRPr="007C515D" w:rsidRDefault="00B67860" w:rsidP="00F663A8">
            <w:pPr>
              <w:rPr>
                <w:rFonts w:cs="Times New Roman"/>
                <w:b/>
              </w:rPr>
            </w:pPr>
            <w:r w:rsidRPr="007C515D">
              <w:rPr>
                <w:rFonts w:cs="Times New Roman"/>
                <w:b/>
              </w:rPr>
              <w:t>n = 35</w:t>
            </w:r>
          </w:p>
        </w:tc>
        <w:tc>
          <w:tcPr>
            <w:tcW w:w="0" w:type="auto"/>
          </w:tcPr>
          <w:p w:rsidR="00B67860" w:rsidRPr="007C515D" w:rsidRDefault="00B67860" w:rsidP="00F663A8">
            <w:pPr>
              <w:rPr>
                <w:rFonts w:cs="Times New Roman"/>
                <w:b/>
              </w:rPr>
            </w:pPr>
            <w:r w:rsidRPr="007C515D">
              <w:rPr>
                <w:rFonts w:cs="Times New Roman"/>
                <w:b/>
              </w:rPr>
              <w:t>Favourable outcome</w:t>
            </w:r>
          </w:p>
          <w:p w:rsidR="00B67860" w:rsidRPr="007C515D" w:rsidRDefault="00B67860" w:rsidP="00F663A8">
            <w:pPr>
              <w:rPr>
                <w:rFonts w:cs="Times New Roman"/>
                <w:b/>
              </w:rPr>
            </w:pPr>
            <w:r w:rsidRPr="007C515D">
              <w:rPr>
                <w:rFonts w:cs="Times New Roman"/>
                <w:b/>
              </w:rPr>
              <w:t>n = 97</w:t>
            </w:r>
          </w:p>
        </w:tc>
        <w:tc>
          <w:tcPr>
            <w:tcW w:w="0" w:type="auto"/>
          </w:tcPr>
          <w:p w:rsidR="00B67860" w:rsidRPr="007C515D" w:rsidRDefault="00B67860" w:rsidP="00F663A8">
            <w:pPr>
              <w:rPr>
                <w:rFonts w:cs="Times New Roman"/>
                <w:b/>
              </w:rPr>
            </w:pPr>
            <w:r w:rsidRPr="007C515D">
              <w:rPr>
                <w:rFonts w:cs="Times New Roman"/>
                <w:b/>
              </w:rPr>
              <w:t>p-value</w:t>
            </w:r>
          </w:p>
        </w:tc>
        <w:tc>
          <w:tcPr>
            <w:tcW w:w="0" w:type="auto"/>
          </w:tcPr>
          <w:p w:rsidR="00B67860" w:rsidRPr="007C515D" w:rsidRDefault="00B67860" w:rsidP="00F663A8">
            <w:pPr>
              <w:rPr>
                <w:rFonts w:cs="Times New Roman"/>
                <w:b/>
              </w:rPr>
            </w:pPr>
            <w:r w:rsidRPr="007C515D">
              <w:rPr>
                <w:rFonts w:cs="Times New Roman"/>
                <w:b/>
              </w:rPr>
              <w:t>p-value adapted</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Family history as reason for screening</w:t>
            </w:r>
          </w:p>
        </w:tc>
        <w:tc>
          <w:tcPr>
            <w:tcW w:w="0" w:type="auto"/>
          </w:tcPr>
          <w:p w:rsidR="00B67860" w:rsidRPr="007C515D" w:rsidRDefault="00B67860" w:rsidP="00F663A8">
            <w:pPr>
              <w:rPr>
                <w:rFonts w:cs="Times New Roman"/>
              </w:rPr>
            </w:pPr>
            <w:r w:rsidRPr="007C515D">
              <w:rPr>
                <w:rFonts w:cs="Times New Roman"/>
              </w:rPr>
              <w:t>2 (5.7%)</w:t>
            </w:r>
          </w:p>
        </w:tc>
        <w:tc>
          <w:tcPr>
            <w:tcW w:w="0" w:type="auto"/>
          </w:tcPr>
          <w:p w:rsidR="00B67860" w:rsidRPr="007C515D" w:rsidRDefault="00B67860" w:rsidP="00F663A8">
            <w:pPr>
              <w:rPr>
                <w:rFonts w:cs="Times New Roman"/>
              </w:rPr>
            </w:pPr>
            <w:r w:rsidRPr="007C515D">
              <w:rPr>
                <w:rFonts w:cs="Times New Roman"/>
              </w:rPr>
              <w:t>40 (40.0%)</w:t>
            </w:r>
          </w:p>
        </w:tc>
        <w:tc>
          <w:tcPr>
            <w:tcW w:w="0" w:type="auto"/>
          </w:tcPr>
          <w:p w:rsidR="00B67860" w:rsidRPr="007C515D" w:rsidRDefault="00B67860" w:rsidP="00F663A8">
            <w:pPr>
              <w:rPr>
                <w:rFonts w:cs="Times New Roman"/>
                <w:b/>
              </w:rPr>
            </w:pPr>
            <w:r w:rsidRPr="007C515D">
              <w:rPr>
                <w:rFonts w:cs="Times New Roman"/>
                <w:b/>
              </w:rPr>
              <w:t>0.000</w:t>
            </w:r>
          </w:p>
        </w:tc>
        <w:tc>
          <w:tcPr>
            <w:tcW w:w="0" w:type="auto"/>
          </w:tcPr>
          <w:p w:rsidR="00B67860" w:rsidRPr="007C515D" w:rsidRDefault="00B67860" w:rsidP="00F663A8">
            <w:pPr>
              <w:rPr>
                <w:rFonts w:cs="Times New Roman"/>
                <w:b/>
                <w:color w:val="FF0000"/>
              </w:rPr>
            </w:pPr>
            <w:r w:rsidRPr="007C515D">
              <w:rPr>
                <w:rFonts w:cs="Times New Roman"/>
                <w:color w:val="FF0000"/>
              </w:rPr>
              <w:t>0.0</w:t>
            </w:r>
            <w:r w:rsidR="00FF2C0C">
              <w:rPr>
                <w:rFonts w:cs="Times New Roman"/>
                <w:color w:val="FF0000"/>
              </w:rPr>
              <w:t>17</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VT/VF as reason for screening</w:t>
            </w:r>
          </w:p>
        </w:tc>
        <w:tc>
          <w:tcPr>
            <w:tcW w:w="0" w:type="auto"/>
          </w:tcPr>
          <w:p w:rsidR="00B67860" w:rsidRPr="007C515D" w:rsidRDefault="00B67860" w:rsidP="00F663A8">
            <w:pPr>
              <w:rPr>
                <w:rFonts w:cs="Times New Roman"/>
              </w:rPr>
            </w:pPr>
            <w:r w:rsidRPr="007C515D">
              <w:rPr>
                <w:rFonts w:cs="Times New Roman"/>
              </w:rPr>
              <w:t>20 (57.1%)</w:t>
            </w:r>
          </w:p>
        </w:tc>
        <w:tc>
          <w:tcPr>
            <w:tcW w:w="0" w:type="auto"/>
          </w:tcPr>
          <w:p w:rsidR="00B67860" w:rsidRPr="007C515D" w:rsidRDefault="00B67860" w:rsidP="00F663A8">
            <w:pPr>
              <w:rPr>
                <w:rFonts w:cs="Times New Roman"/>
              </w:rPr>
            </w:pPr>
            <w:r w:rsidRPr="007C515D">
              <w:rPr>
                <w:rFonts w:cs="Times New Roman"/>
              </w:rPr>
              <w:t>22 (22.0%)</w:t>
            </w:r>
          </w:p>
        </w:tc>
        <w:tc>
          <w:tcPr>
            <w:tcW w:w="0" w:type="auto"/>
          </w:tcPr>
          <w:p w:rsidR="00B67860" w:rsidRPr="007C515D" w:rsidRDefault="00B67860" w:rsidP="00F663A8">
            <w:pPr>
              <w:rPr>
                <w:rFonts w:cs="Times New Roman"/>
                <w:b/>
              </w:rPr>
            </w:pPr>
            <w:r w:rsidRPr="007C515D">
              <w:rPr>
                <w:rFonts w:cs="Times New Roman"/>
                <w:b/>
              </w:rPr>
              <w:t>0.000</w:t>
            </w:r>
          </w:p>
        </w:tc>
        <w:tc>
          <w:tcPr>
            <w:tcW w:w="0" w:type="auto"/>
          </w:tcPr>
          <w:p w:rsidR="00B67860" w:rsidRPr="007C515D" w:rsidRDefault="00B67860" w:rsidP="00F663A8">
            <w:pPr>
              <w:rPr>
                <w:rFonts w:cs="Times New Roman"/>
                <w:b/>
                <w:color w:val="FF0000"/>
              </w:rPr>
            </w:pPr>
            <w:r w:rsidRPr="007C515D">
              <w:rPr>
                <w:rFonts w:cs="Times New Roman"/>
                <w:color w:val="FF0000"/>
              </w:rPr>
              <w:t>0.0</w:t>
            </w:r>
            <w:r w:rsidR="00FF2C0C">
              <w:rPr>
                <w:rFonts w:cs="Times New Roman"/>
                <w:color w:val="FF0000"/>
              </w:rPr>
              <w:t>17</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Cardiovascular symptoms as reason for screening</w:t>
            </w:r>
          </w:p>
        </w:tc>
        <w:tc>
          <w:tcPr>
            <w:tcW w:w="0" w:type="auto"/>
          </w:tcPr>
          <w:p w:rsidR="00B67860" w:rsidRPr="007C515D" w:rsidRDefault="00B67860" w:rsidP="00F663A8">
            <w:pPr>
              <w:rPr>
                <w:rFonts w:cs="Times New Roman"/>
              </w:rPr>
            </w:pPr>
            <w:r w:rsidRPr="007C515D">
              <w:rPr>
                <w:rFonts w:cs="Times New Roman"/>
              </w:rPr>
              <w:t>13 (37.1%)</w:t>
            </w:r>
          </w:p>
        </w:tc>
        <w:tc>
          <w:tcPr>
            <w:tcW w:w="0" w:type="auto"/>
          </w:tcPr>
          <w:p w:rsidR="00B67860" w:rsidRPr="007C515D" w:rsidRDefault="00B67860" w:rsidP="00F663A8">
            <w:pPr>
              <w:rPr>
                <w:rFonts w:cs="Times New Roman"/>
              </w:rPr>
            </w:pPr>
            <w:r w:rsidRPr="007C515D">
              <w:rPr>
                <w:rFonts w:cs="Times New Roman"/>
              </w:rPr>
              <w:t>31 (31.0%)</w:t>
            </w:r>
          </w:p>
        </w:tc>
        <w:tc>
          <w:tcPr>
            <w:tcW w:w="0" w:type="auto"/>
          </w:tcPr>
          <w:p w:rsidR="00B67860" w:rsidRPr="007C515D" w:rsidRDefault="00B67860" w:rsidP="00F663A8">
            <w:pPr>
              <w:rPr>
                <w:rFonts w:cs="Times New Roman"/>
              </w:rPr>
            </w:pPr>
            <w:r w:rsidRPr="007C515D">
              <w:rPr>
                <w:rFonts w:cs="Times New Roman"/>
              </w:rPr>
              <w:t>0.534</w:t>
            </w:r>
          </w:p>
        </w:tc>
        <w:tc>
          <w:tcPr>
            <w:tcW w:w="0" w:type="auto"/>
          </w:tcPr>
          <w:p w:rsidR="00B67860" w:rsidRPr="007C515D" w:rsidRDefault="00B67860" w:rsidP="00F663A8">
            <w:pPr>
              <w:rPr>
                <w:rFonts w:cs="Times New Roman"/>
              </w:rPr>
            </w:pPr>
            <w:r w:rsidRPr="007C515D">
              <w:rPr>
                <w:rFonts w:cs="Times New Roman"/>
              </w:rPr>
              <w:t>0.80</w:t>
            </w:r>
            <w:r w:rsidR="00FF2C0C">
              <w:rPr>
                <w:rFonts w:cs="Times New Roman"/>
              </w:rPr>
              <w:t>2</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Incidental findings as reason for screening</w:t>
            </w:r>
          </w:p>
        </w:tc>
        <w:tc>
          <w:tcPr>
            <w:tcW w:w="0" w:type="auto"/>
          </w:tcPr>
          <w:p w:rsidR="00B67860" w:rsidRPr="007C515D" w:rsidRDefault="00B67860" w:rsidP="00F663A8">
            <w:pPr>
              <w:rPr>
                <w:rFonts w:cs="Times New Roman"/>
              </w:rPr>
            </w:pPr>
            <w:r w:rsidRPr="007C515D">
              <w:rPr>
                <w:rFonts w:cs="Times New Roman"/>
              </w:rPr>
              <w:t>0 (0.0%)</w:t>
            </w:r>
          </w:p>
        </w:tc>
        <w:tc>
          <w:tcPr>
            <w:tcW w:w="0" w:type="auto"/>
          </w:tcPr>
          <w:p w:rsidR="00B67860" w:rsidRPr="007C515D" w:rsidRDefault="00B67860" w:rsidP="00F663A8">
            <w:pPr>
              <w:rPr>
                <w:rFonts w:cs="Times New Roman"/>
              </w:rPr>
            </w:pPr>
            <w:r w:rsidRPr="007C515D">
              <w:rPr>
                <w:rFonts w:cs="Times New Roman"/>
              </w:rPr>
              <w:t>4 (4.0%)</w:t>
            </w:r>
          </w:p>
        </w:tc>
        <w:tc>
          <w:tcPr>
            <w:tcW w:w="0" w:type="auto"/>
          </w:tcPr>
          <w:p w:rsidR="00B67860" w:rsidRPr="007C515D" w:rsidRDefault="00B67860" w:rsidP="00F663A8">
            <w:pPr>
              <w:rPr>
                <w:rFonts w:cs="Times New Roman"/>
              </w:rPr>
            </w:pPr>
            <w:r w:rsidRPr="007C515D">
              <w:rPr>
                <w:rFonts w:cs="Times New Roman"/>
              </w:rPr>
              <w:t>0.572</w:t>
            </w:r>
          </w:p>
        </w:tc>
        <w:tc>
          <w:tcPr>
            <w:tcW w:w="0" w:type="auto"/>
          </w:tcPr>
          <w:p w:rsidR="00B67860" w:rsidRPr="007C515D" w:rsidRDefault="00B67860" w:rsidP="00F663A8">
            <w:pPr>
              <w:rPr>
                <w:rFonts w:cs="Times New Roman"/>
              </w:rPr>
            </w:pPr>
            <w:r w:rsidRPr="007C515D">
              <w:rPr>
                <w:rFonts w:cs="Times New Roman"/>
              </w:rPr>
              <w:t>0.80</w:t>
            </w:r>
            <w:r w:rsidR="00FF2C0C">
              <w:rPr>
                <w:rFonts w:cs="Times New Roman"/>
              </w:rPr>
              <w:t>2</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Dyspnea</w:t>
            </w:r>
          </w:p>
        </w:tc>
        <w:tc>
          <w:tcPr>
            <w:tcW w:w="0" w:type="auto"/>
          </w:tcPr>
          <w:p w:rsidR="00B67860" w:rsidRPr="007C515D" w:rsidRDefault="00B67860" w:rsidP="00F663A8">
            <w:pPr>
              <w:rPr>
                <w:rFonts w:cs="Times New Roman"/>
              </w:rPr>
            </w:pPr>
            <w:r w:rsidRPr="007C515D">
              <w:rPr>
                <w:rFonts w:cs="Times New Roman"/>
              </w:rPr>
              <w:t>6 (18.8%)</w:t>
            </w:r>
          </w:p>
        </w:tc>
        <w:tc>
          <w:tcPr>
            <w:tcW w:w="0" w:type="auto"/>
          </w:tcPr>
          <w:p w:rsidR="00B67860" w:rsidRPr="007C515D" w:rsidRDefault="00B67860" w:rsidP="00F663A8">
            <w:pPr>
              <w:rPr>
                <w:rFonts w:cs="Times New Roman"/>
              </w:rPr>
            </w:pPr>
            <w:r w:rsidRPr="007C515D">
              <w:rPr>
                <w:rFonts w:cs="Times New Roman"/>
              </w:rPr>
              <w:t>17 (17.7%)</w:t>
            </w:r>
          </w:p>
        </w:tc>
        <w:tc>
          <w:tcPr>
            <w:tcW w:w="0" w:type="auto"/>
          </w:tcPr>
          <w:p w:rsidR="00B67860" w:rsidRPr="007C515D" w:rsidRDefault="00B67860" w:rsidP="00F663A8">
            <w:pPr>
              <w:rPr>
                <w:rFonts w:cs="Times New Roman"/>
              </w:rPr>
            </w:pPr>
            <w:r w:rsidRPr="007C515D">
              <w:rPr>
                <w:rFonts w:cs="Times New Roman"/>
              </w:rPr>
              <w:t>1.000</w:t>
            </w:r>
          </w:p>
        </w:tc>
        <w:tc>
          <w:tcPr>
            <w:tcW w:w="0" w:type="auto"/>
          </w:tcPr>
          <w:p w:rsidR="00B67860" w:rsidRPr="007C515D" w:rsidRDefault="00B67860" w:rsidP="00F663A8">
            <w:pPr>
              <w:rPr>
                <w:rFonts w:cs="Times New Roman"/>
              </w:rPr>
            </w:pPr>
            <w:r w:rsidRPr="007C515D">
              <w:rPr>
                <w:rFonts w:cs="Times New Roman"/>
              </w:rPr>
              <w:t>1</w:t>
            </w:r>
            <w:r w:rsidR="00FF2C0C">
              <w:rPr>
                <w:rFonts w:cs="Times New Roman"/>
              </w:rPr>
              <w:t>.000</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Chest pain</w:t>
            </w:r>
          </w:p>
        </w:tc>
        <w:tc>
          <w:tcPr>
            <w:tcW w:w="0" w:type="auto"/>
          </w:tcPr>
          <w:p w:rsidR="00B67860" w:rsidRPr="007C515D" w:rsidRDefault="00B67860" w:rsidP="00F663A8">
            <w:pPr>
              <w:rPr>
                <w:rFonts w:cs="Times New Roman"/>
              </w:rPr>
            </w:pPr>
            <w:r w:rsidRPr="007C515D">
              <w:rPr>
                <w:rFonts w:cs="Times New Roman"/>
              </w:rPr>
              <w:t>2 (6.3%)</w:t>
            </w:r>
          </w:p>
        </w:tc>
        <w:tc>
          <w:tcPr>
            <w:tcW w:w="0" w:type="auto"/>
          </w:tcPr>
          <w:p w:rsidR="00B67860" w:rsidRPr="007C515D" w:rsidRDefault="00B67860" w:rsidP="00F663A8">
            <w:pPr>
              <w:rPr>
                <w:rFonts w:cs="Times New Roman"/>
              </w:rPr>
            </w:pPr>
            <w:r w:rsidRPr="007C515D">
              <w:rPr>
                <w:rFonts w:cs="Times New Roman"/>
              </w:rPr>
              <w:t>14 (14.6%)</w:t>
            </w:r>
          </w:p>
        </w:tc>
        <w:tc>
          <w:tcPr>
            <w:tcW w:w="0" w:type="auto"/>
          </w:tcPr>
          <w:p w:rsidR="00B67860" w:rsidRPr="007C515D" w:rsidRDefault="00B67860" w:rsidP="00F663A8">
            <w:pPr>
              <w:rPr>
                <w:rFonts w:cs="Times New Roman"/>
              </w:rPr>
            </w:pPr>
            <w:r w:rsidRPr="007C515D">
              <w:rPr>
                <w:rFonts w:cs="Times New Roman"/>
              </w:rPr>
              <w:t>0.355</w:t>
            </w:r>
          </w:p>
        </w:tc>
        <w:tc>
          <w:tcPr>
            <w:tcW w:w="0" w:type="auto"/>
          </w:tcPr>
          <w:p w:rsidR="00B67860" w:rsidRPr="007C515D" w:rsidRDefault="00B67860" w:rsidP="00F663A8">
            <w:pPr>
              <w:rPr>
                <w:rFonts w:cs="Times New Roman"/>
              </w:rPr>
            </w:pPr>
            <w:r w:rsidRPr="007C515D">
              <w:rPr>
                <w:rFonts w:cs="Times New Roman"/>
              </w:rPr>
              <w:t>0.7</w:t>
            </w:r>
            <w:r w:rsidR="00FF2C0C">
              <w:rPr>
                <w:rFonts w:cs="Times New Roman"/>
              </w:rPr>
              <w:t>27</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Palpitations</w:t>
            </w:r>
          </w:p>
        </w:tc>
        <w:tc>
          <w:tcPr>
            <w:tcW w:w="0" w:type="auto"/>
          </w:tcPr>
          <w:p w:rsidR="00B67860" w:rsidRPr="007C515D" w:rsidRDefault="00B67860" w:rsidP="00F663A8">
            <w:pPr>
              <w:rPr>
                <w:rFonts w:cs="Times New Roman"/>
              </w:rPr>
            </w:pPr>
            <w:r w:rsidRPr="007C515D">
              <w:rPr>
                <w:rFonts w:cs="Times New Roman"/>
              </w:rPr>
              <w:t>13 (40.6%)</w:t>
            </w:r>
          </w:p>
        </w:tc>
        <w:tc>
          <w:tcPr>
            <w:tcW w:w="0" w:type="auto"/>
          </w:tcPr>
          <w:p w:rsidR="00B67860" w:rsidRPr="007C515D" w:rsidRDefault="00B67860" w:rsidP="00F663A8">
            <w:pPr>
              <w:rPr>
                <w:rFonts w:cs="Times New Roman"/>
              </w:rPr>
            </w:pPr>
            <w:r w:rsidRPr="007C515D">
              <w:rPr>
                <w:rFonts w:cs="Times New Roman"/>
              </w:rPr>
              <w:t>39 (40.6%)</w:t>
            </w:r>
          </w:p>
        </w:tc>
        <w:tc>
          <w:tcPr>
            <w:tcW w:w="0" w:type="auto"/>
          </w:tcPr>
          <w:p w:rsidR="00B67860" w:rsidRPr="007C515D" w:rsidRDefault="00B67860" w:rsidP="00F663A8">
            <w:pPr>
              <w:rPr>
                <w:rFonts w:cs="Times New Roman"/>
              </w:rPr>
            </w:pPr>
            <w:r w:rsidRPr="007C515D">
              <w:rPr>
                <w:rFonts w:cs="Times New Roman"/>
              </w:rPr>
              <w:t>1.000</w:t>
            </w:r>
          </w:p>
        </w:tc>
        <w:tc>
          <w:tcPr>
            <w:tcW w:w="0" w:type="auto"/>
          </w:tcPr>
          <w:p w:rsidR="00B67860" w:rsidRPr="007C515D" w:rsidRDefault="00B67860" w:rsidP="00F663A8">
            <w:pPr>
              <w:rPr>
                <w:rFonts w:cs="Times New Roman"/>
              </w:rPr>
            </w:pPr>
            <w:r w:rsidRPr="007C515D">
              <w:rPr>
                <w:rFonts w:cs="Times New Roman"/>
              </w:rPr>
              <w:t>1</w:t>
            </w:r>
            <w:r w:rsidR="009F5D8A">
              <w:rPr>
                <w:rFonts w:cs="Times New Roman"/>
              </w:rPr>
              <w:t>.000</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Presyncope</w:t>
            </w:r>
          </w:p>
        </w:tc>
        <w:tc>
          <w:tcPr>
            <w:tcW w:w="0" w:type="auto"/>
          </w:tcPr>
          <w:p w:rsidR="00B67860" w:rsidRPr="007C515D" w:rsidRDefault="00B67860" w:rsidP="00F663A8">
            <w:pPr>
              <w:rPr>
                <w:rFonts w:cs="Times New Roman"/>
              </w:rPr>
            </w:pPr>
            <w:r w:rsidRPr="007C515D">
              <w:rPr>
                <w:rFonts w:cs="Times New Roman"/>
              </w:rPr>
              <w:t>7 (21.9%)</w:t>
            </w:r>
          </w:p>
        </w:tc>
        <w:tc>
          <w:tcPr>
            <w:tcW w:w="0" w:type="auto"/>
          </w:tcPr>
          <w:p w:rsidR="00B67860" w:rsidRPr="007C515D" w:rsidRDefault="00B67860" w:rsidP="00F663A8">
            <w:pPr>
              <w:rPr>
                <w:rFonts w:cs="Times New Roman"/>
              </w:rPr>
            </w:pPr>
            <w:r w:rsidRPr="007C515D">
              <w:rPr>
                <w:rFonts w:cs="Times New Roman"/>
              </w:rPr>
              <w:t>26 (27.1%)</w:t>
            </w:r>
          </w:p>
        </w:tc>
        <w:tc>
          <w:tcPr>
            <w:tcW w:w="0" w:type="auto"/>
          </w:tcPr>
          <w:p w:rsidR="00B67860" w:rsidRPr="007C515D" w:rsidRDefault="00B67860" w:rsidP="00F663A8">
            <w:pPr>
              <w:rPr>
                <w:rFonts w:cs="Times New Roman"/>
              </w:rPr>
            </w:pPr>
            <w:r w:rsidRPr="007C515D">
              <w:rPr>
                <w:rFonts w:cs="Times New Roman"/>
              </w:rPr>
              <w:t>0.646</w:t>
            </w:r>
          </w:p>
        </w:tc>
        <w:tc>
          <w:tcPr>
            <w:tcW w:w="0" w:type="auto"/>
          </w:tcPr>
          <w:p w:rsidR="00B67860" w:rsidRPr="007C515D" w:rsidRDefault="00B67860" w:rsidP="00F663A8">
            <w:pPr>
              <w:rPr>
                <w:rFonts w:cs="Times New Roman"/>
              </w:rPr>
            </w:pPr>
            <w:r w:rsidRPr="007C515D">
              <w:rPr>
                <w:rFonts w:cs="Times New Roman"/>
              </w:rPr>
              <w:t>0.83</w:t>
            </w:r>
            <w:r w:rsidR="009F5D8A">
              <w:rPr>
                <w:rFonts w:cs="Times New Roman"/>
              </w:rPr>
              <w:t>5</w:t>
            </w:r>
          </w:p>
        </w:tc>
      </w:tr>
      <w:tr w:rsidR="00B67860" w:rsidRPr="007C515D" w:rsidTr="00597D26">
        <w:tc>
          <w:tcPr>
            <w:tcW w:w="0" w:type="auto"/>
          </w:tcPr>
          <w:p w:rsidR="00B67860" w:rsidRPr="007C515D" w:rsidRDefault="00B67860" w:rsidP="00F663A8">
            <w:pPr>
              <w:rPr>
                <w:rFonts w:cs="Times New Roman"/>
              </w:rPr>
            </w:pPr>
            <w:r w:rsidRPr="007C515D">
              <w:rPr>
                <w:rFonts w:cs="Times New Roman"/>
              </w:rPr>
              <w:t>Syncope</w:t>
            </w:r>
          </w:p>
        </w:tc>
        <w:tc>
          <w:tcPr>
            <w:tcW w:w="0" w:type="auto"/>
          </w:tcPr>
          <w:p w:rsidR="00B67860" w:rsidRPr="007C515D" w:rsidRDefault="00B67860" w:rsidP="00F663A8">
            <w:pPr>
              <w:rPr>
                <w:rFonts w:cs="Times New Roman"/>
              </w:rPr>
            </w:pPr>
            <w:r w:rsidRPr="007C515D">
              <w:rPr>
                <w:rFonts w:cs="Times New Roman"/>
              </w:rPr>
              <w:t>9 (28.1%)</w:t>
            </w:r>
          </w:p>
        </w:tc>
        <w:tc>
          <w:tcPr>
            <w:tcW w:w="0" w:type="auto"/>
          </w:tcPr>
          <w:p w:rsidR="00B67860" w:rsidRPr="007C515D" w:rsidRDefault="00B67860" w:rsidP="00F663A8">
            <w:pPr>
              <w:rPr>
                <w:rFonts w:cs="Times New Roman"/>
              </w:rPr>
            </w:pPr>
            <w:r w:rsidRPr="007C515D">
              <w:rPr>
                <w:rFonts w:cs="Times New Roman"/>
              </w:rPr>
              <w:t>35 (36.5%)</w:t>
            </w:r>
          </w:p>
        </w:tc>
        <w:tc>
          <w:tcPr>
            <w:tcW w:w="0" w:type="auto"/>
          </w:tcPr>
          <w:p w:rsidR="00B67860" w:rsidRPr="007C515D" w:rsidRDefault="00B67860" w:rsidP="00F663A8">
            <w:pPr>
              <w:rPr>
                <w:rFonts w:cs="Times New Roman"/>
              </w:rPr>
            </w:pPr>
            <w:r w:rsidRPr="007C515D">
              <w:rPr>
                <w:rFonts w:cs="Times New Roman"/>
              </w:rPr>
              <w:t>0.520</w:t>
            </w:r>
          </w:p>
        </w:tc>
        <w:tc>
          <w:tcPr>
            <w:tcW w:w="0" w:type="auto"/>
          </w:tcPr>
          <w:p w:rsidR="00B67860" w:rsidRPr="007C515D" w:rsidRDefault="00B67860" w:rsidP="00F663A8">
            <w:pPr>
              <w:rPr>
                <w:rFonts w:cs="Times New Roman"/>
              </w:rPr>
            </w:pPr>
            <w:r w:rsidRPr="007C515D">
              <w:rPr>
                <w:rFonts w:cs="Times New Roman"/>
              </w:rPr>
              <w:t>0.80</w:t>
            </w:r>
            <w:r w:rsidR="009F5D8A">
              <w:rPr>
                <w:rFonts w:cs="Times New Roman"/>
              </w:rPr>
              <w:t>2</w:t>
            </w:r>
          </w:p>
        </w:tc>
      </w:tr>
    </w:tbl>
    <w:p w:rsidR="00B67860" w:rsidRPr="007C515D" w:rsidRDefault="00B67860" w:rsidP="00B67860">
      <w:pPr>
        <w:rPr>
          <w:rFonts w:cs="Times New Roman"/>
        </w:rPr>
      </w:pPr>
      <w:r w:rsidRPr="007C515D">
        <w:rPr>
          <w:rFonts w:cs="Times New Roman"/>
        </w:rPr>
        <w:t>Clinical symptoms at baseline. MACE: major adverse cardiac events, AUC: area under the curve, CI: confidence interval, OR: odds ratio, VT: ventricular tachycardia, VF: ventricular fibrillation</w:t>
      </w:r>
    </w:p>
    <w:p w:rsidR="00B67860" w:rsidRDefault="00B67860" w:rsidP="00B67860">
      <w:pPr>
        <w:rPr>
          <w:color w:val="000000" w:themeColor="text1"/>
        </w:rPr>
      </w:pPr>
    </w:p>
    <w:p w:rsidR="00B67860" w:rsidRDefault="00B67860" w:rsidP="00B67860">
      <w:pPr>
        <w:pStyle w:val="berschrift4"/>
      </w:pPr>
      <w:r>
        <w:t>Table A.4</w:t>
      </w:r>
      <w:r w:rsidRPr="00561C9D">
        <w:t>:</w:t>
      </w:r>
    </w:p>
    <w:p w:rsidR="00B67860" w:rsidRPr="003243A2" w:rsidRDefault="00B67860" w:rsidP="00B67860"/>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3492"/>
        <w:gridCol w:w="1786"/>
        <w:gridCol w:w="1722"/>
        <w:gridCol w:w="720"/>
        <w:gridCol w:w="1352"/>
      </w:tblGrid>
      <w:tr w:rsidR="00B67860" w:rsidRPr="003243A2" w:rsidTr="00597D26">
        <w:tc>
          <w:tcPr>
            <w:tcW w:w="0" w:type="auto"/>
          </w:tcPr>
          <w:p w:rsidR="00B67860" w:rsidRPr="003243A2" w:rsidRDefault="00B67860" w:rsidP="00F663A8">
            <w:pPr>
              <w:rPr>
                <w:rFonts w:cs="Times New Roman"/>
                <w:b/>
              </w:rPr>
            </w:pPr>
            <w:r w:rsidRPr="003243A2">
              <w:rPr>
                <w:rFonts w:cs="Times New Roman"/>
                <w:b/>
              </w:rPr>
              <w:t>ECG at baseline</w:t>
            </w:r>
          </w:p>
        </w:tc>
        <w:tc>
          <w:tcPr>
            <w:tcW w:w="0" w:type="auto"/>
          </w:tcPr>
          <w:p w:rsidR="00B67860" w:rsidRPr="003243A2" w:rsidRDefault="00B67860" w:rsidP="00F663A8">
            <w:pPr>
              <w:rPr>
                <w:rFonts w:cs="Times New Roman"/>
                <w:b/>
              </w:rPr>
            </w:pPr>
            <w:r w:rsidRPr="003243A2">
              <w:rPr>
                <w:rFonts w:cs="Times New Roman"/>
                <w:b/>
              </w:rPr>
              <w:t>Recurrent arrhythmia</w:t>
            </w:r>
          </w:p>
          <w:p w:rsidR="00B67860" w:rsidRPr="003243A2" w:rsidRDefault="00B67860" w:rsidP="00F663A8">
            <w:pPr>
              <w:rPr>
                <w:rFonts w:cs="Times New Roman"/>
                <w:b/>
              </w:rPr>
            </w:pPr>
            <w:r w:rsidRPr="003243A2">
              <w:rPr>
                <w:rFonts w:cs="Times New Roman"/>
                <w:b/>
              </w:rPr>
              <w:t>n = 35</w:t>
            </w:r>
          </w:p>
        </w:tc>
        <w:tc>
          <w:tcPr>
            <w:tcW w:w="0" w:type="auto"/>
          </w:tcPr>
          <w:p w:rsidR="00B67860" w:rsidRPr="003243A2" w:rsidRDefault="00B67860" w:rsidP="00F663A8">
            <w:pPr>
              <w:rPr>
                <w:rFonts w:cs="Times New Roman"/>
                <w:b/>
              </w:rPr>
            </w:pPr>
            <w:r w:rsidRPr="003243A2">
              <w:rPr>
                <w:rFonts w:cs="Times New Roman"/>
                <w:b/>
              </w:rPr>
              <w:t>Favourable outcome</w:t>
            </w:r>
          </w:p>
          <w:p w:rsidR="00B67860" w:rsidRPr="003243A2" w:rsidRDefault="00B67860" w:rsidP="00F663A8">
            <w:pPr>
              <w:rPr>
                <w:rFonts w:cs="Times New Roman"/>
                <w:b/>
              </w:rPr>
            </w:pPr>
            <w:r w:rsidRPr="003243A2">
              <w:rPr>
                <w:rFonts w:cs="Times New Roman"/>
                <w:b/>
              </w:rPr>
              <w:t>n = 95</w:t>
            </w:r>
          </w:p>
        </w:tc>
        <w:tc>
          <w:tcPr>
            <w:tcW w:w="0" w:type="auto"/>
          </w:tcPr>
          <w:p w:rsidR="00B67860" w:rsidRPr="003243A2" w:rsidRDefault="00B67860" w:rsidP="00F663A8">
            <w:pPr>
              <w:rPr>
                <w:rFonts w:cs="Times New Roman"/>
                <w:b/>
              </w:rPr>
            </w:pPr>
            <w:r w:rsidRPr="003243A2">
              <w:rPr>
                <w:rFonts w:cs="Times New Roman"/>
                <w:b/>
              </w:rPr>
              <w:t>p-value</w:t>
            </w:r>
          </w:p>
        </w:tc>
        <w:tc>
          <w:tcPr>
            <w:tcW w:w="0" w:type="auto"/>
          </w:tcPr>
          <w:p w:rsidR="00B67860" w:rsidRPr="003243A2" w:rsidRDefault="00B67860" w:rsidP="00F663A8">
            <w:pPr>
              <w:rPr>
                <w:rFonts w:cs="Times New Roman"/>
                <w:b/>
              </w:rPr>
            </w:pPr>
            <w:r w:rsidRPr="003243A2">
              <w:rPr>
                <w:rFonts w:cs="Times New Roman"/>
                <w:b/>
              </w:rPr>
              <w:t>p-value adapted</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RS duration V1</w:t>
            </w:r>
          </w:p>
        </w:tc>
        <w:tc>
          <w:tcPr>
            <w:tcW w:w="0" w:type="auto"/>
          </w:tcPr>
          <w:p w:rsidR="00B67860" w:rsidRPr="003243A2" w:rsidRDefault="00B67860" w:rsidP="00F663A8">
            <w:pPr>
              <w:rPr>
                <w:rFonts w:cs="Times New Roman"/>
              </w:rPr>
            </w:pPr>
            <w:r w:rsidRPr="003243A2">
              <w:rPr>
                <w:rFonts w:cs="Times New Roman"/>
              </w:rPr>
              <w:t>100.28 ± 18.54</w:t>
            </w:r>
          </w:p>
        </w:tc>
        <w:tc>
          <w:tcPr>
            <w:tcW w:w="0" w:type="auto"/>
          </w:tcPr>
          <w:p w:rsidR="00B67860" w:rsidRPr="003243A2" w:rsidRDefault="00B67860" w:rsidP="00F663A8">
            <w:pPr>
              <w:rPr>
                <w:rFonts w:cs="Times New Roman"/>
              </w:rPr>
            </w:pPr>
            <w:r w:rsidRPr="003243A2">
              <w:rPr>
                <w:rFonts w:cs="Times New Roman"/>
              </w:rPr>
              <w:t>94.02 ± 18.86</w:t>
            </w:r>
          </w:p>
        </w:tc>
        <w:tc>
          <w:tcPr>
            <w:tcW w:w="0" w:type="auto"/>
          </w:tcPr>
          <w:p w:rsidR="00B67860" w:rsidRPr="003243A2" w:rsidRDefault="00B67860" w:rsidP="00F663A8">
            <w:pPr>
              <w:rPr>
                <w:rFonts w:cs="Times New Roman"/>
              </w:rPr>
            </w:pPr>
            <w:r w:rsidRPr="003243A2">
              <w:rPr>
                <w:rFonts w:cs="Times New Roman"/>
              </w:rPr>
              <w:t>0.107</w:t>
            </w:r>
          </w:p>
        </w:tc>
        <w:tc>
          <w:tcPr>
            <w:tcW w:w="0" w:type="auto"/>
          </w:tcPr>
          <w:p w:rsidR="00B67860" w:rsidRPr="003243A2" w:rsidRDefault="00B67860" w:rsidP="00F663A8">
            <w:pPr>
              <w:rPr>
                <w:rFonts w:cs="Times New Roman"/>
              </w:rPr>
            </w:pPr>
            <w:r w:rsidRPr="003243A2">
              <w:rPr>
                <w:rFonts w:cs="Times New Roman"/>
              </w:rPr>
              <w:t>0.</w:t>
            </w:r>
            <w:r w:rsidR="009F5D8A">
              <w:rPr>
                <w:rFonts w:cs="Times New Roman"/>
              </w:rPr>
              <w:t>386</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RS duration V6</w:t>
            </w:r>
          </w:p>
        </w:tc>
        <w:tc>
          <w:tcPr>
            <w:tcW w:w="0" w:type="auto"/>
          </w:tcPr>
          <w:p w:rsidR="00B67860" w:rsidRPr="003243A2" w:rsidRDefault="00B67860" w:rsidP="00F663A8">
            <w:pPr>
              <w:rPr>
                <w:rFonts w:cs="Times New Roman"/>
              </w:rPr>
            </w:pPr>
            <w:r w:rsidRPr="003243A2">
              <w:rPr>
                <w:rFonts w:cs="Times New Roman"/>
              </w:rPr>
              <w:t>79.06 ± 20.12</w:t>
            </w:r>
          </w:p>
        </w:tc>
        <w:tc>
          <w:tcPr>
            <w:tcW w:w="0" w:type="auto"/>
          </w:tcPr>
          <w:p w:rsidR="00B67860" w:rsidRPr="003243A2" w:rsidRDefault="00B67860" w:rsidP="00F663A8">
            <w:pPr>
              <w:rPr>
                <w:rFonts w:cs="Times New Roman"/>
              </w:rPr>
            </w:pPr>
            <w:r w:rsidRPr="003243A2">
              <w:rPr>
                <w:rFonts w:cs="Times New Roman"/>
              </w:rPr>
              <w:t>80.22 ± 18.65</w:t>
            </w:r>
          </w:p>
        </w:tc>
        <w:tc>
          <w:tcPr>
            <w:tcW w:w="0" w:type="auto"/>
          </w:tcPr>
          <w:p w:rsidR="00B67860" w:rsidRPr="003243A2" w:rsidRDefault="00B67860" w:rsidP="00F663A8">
            <w:pPr>
              <w:rPr>
                <w:rFonts w:cs="Times New Roman"/>
              </w:rPr>
            </w:pPr>
            <w:r w:rsidRPr="003243A2">
              <w:rPr>
                <w:rFonts w:cs="Times New Roman"/>
              </w:rPr>
              <w:t>0.768</w:t>
            </w:r>
          </w:p>
        </w:tc>
        <w:tc>
          <w:tcPr>
            <w:tcW w:w="0" w:type="auto"/>
          </w:tcPr>
          <w:p w:rsidR="00B67860" w:rsidRPr="003243A2" w:rsidRDefault="00B67860" w:rsidP="00F663A8">
            <w:pPr>
              <w:rPr>
                <w:rFonts w:cs="Times New Roman"/>
              </w:rPr>
            </w:pPr>
            <w:r w:rsidRPr="003243A2">
              <w:rPr>
                <w:rFonts w:cs="Times New Roman"/>
              </w:rPr>
              <w:t>0.92</w:t>
            </w:r>
            <w:r w:rsidR="009F5D8A">
              <w:rPr>
                <w:rFonts w:cs="Times New Roman"/>
              </w:rPr>
              <w:t>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S upstroke duration V1</w:t>
            </w:r>
          </w:p>
        </w:tc>
        <w:tc>
          <w:tcPr>
            <w:tcW w:w="0" w:type="auto"/>
          </w:tcPr>
          <w:p w:rsidR="00B67860" w:rsidRPr="003243A2" w:rsidRDefault="00B67860" w:rsidP="00F663A8">
            <w:pPr>
              <w:rPr>
                <w:rFonts w:cs="Times New Roman"/>
              </w:rPr>
            </w:pPr>
            <w:r w:rsidRPr="003243A2">
              <w:rPr>
                <w:rFonts w:cs="Times New Roman"/>
              </w:rPr>
              <w:t>45.00 ± 13.74</w:t>
            </w:r>
          </w:p>
        </w:tc>
        <w:tc>
          <w:tcPr>
            <w:tcW w:w="0" w:type="auto"/>
          </w:tcPr>
          <w:p w:rsidR="00B67860" w:rsidRPr="003243A2" w:rsidRDefault="00B67860" w:rsidP="00F663A8">
            <w:pPr>
              <w:rPr>
                <w:rFonts w:cs="Times New Roman"/>
              </w:rPr>
            </w:pPr>
            <w:r w:rsidRPr="003243A2">
              <w:rPr>
                <w:rFonts w:cs="Times New Roman"/>
              </w:rPr>
              <w:t>38.09 ± 13.24</w:t>
            </w:r>
          </w:p>
        </w:tc>
        <w:tc>
          <w:tcPr>
            <w:tcW w:w="0" w:type="auto"/>
          </w:tcPr>
          <w:p w:rsidR="00B67860" w:rsidRPr="003243A2" w:rsidRDefault="00B67860" w:rsidP="00F663A8">
            <w:pPr>
              <w:rPr>
                <w:rFonts w:cs="Times New Roman"/>
                <w:b/>
              </w:rPr>
            </w:pPr>
            <w:r w:rsidRPr="003243A2">
              <w:rPr>
                <w:rFonts w:cs="Times New Roman"/>
                <w:b/>
              </w:rPr>
              <w:t>0.014</w:t>
            </w:r>
          </w:p>
        </w:tc>
        <w:tc>
          <w:tcPr>
            <w:tcW w:w="0" w:type="auto"/>
          </w:tcPr>
          <w:p w:rsidR="00B67860" w:rsidRPr="003243A2" w:rsidRDefault="00B67860" w:rsidP="00F663A8">
            <w:pPr>
              <w:rPr>
                <w:rFonts w:cs="Times New Roman"/>
                <w:b/>
              </w:rPr>
            </w:pPr>
            <w:r w:rsidRPr="003243A2">
              <w:rPr>
                <w:rFonts w:cs="Times New Roman"/>
              </w:rPr>
              <w:t>0.1</w:t>
            </w:r>
            <w:r w:rsidR="009F5D8A">
              <w:rPr>
                <w:rFonts w:cs="Times New Roman"/>
              </w:rPr>
              <w:t>06</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S upstroke duration V2</w:t>
            </w:r>
          </w:p>
        </w:tc>
        <w:tc>
          <w:tcPr>
            <w:tcW w:w="0" w:type="auto"/>
          </w:tcPr>
          <w:p w:rsidR="00B67860" w:rsidRPr="003243A2" w:rsidRDefault="00B67860" w:rsidP="00F663A8">
            <w:pPr>
              <w:rPr>
                <w:rFonts w:cs="Times New Roman"/>
              </w:rPr>
            </w:pPr>
            <w:r w:rsidRPr="003243A2">
              <w:rPr>
                <w:rFonts w:cs="Times New Roman"/>
              </w:rPr>
              <w:t>48.59 ± 16.81</w:t>
            </w:r>
          </w:p>
        </w:tc>
        <w:tc>
          <w:tcPr>
            <w:tcW w:w="0" w:type="auto"/>
          </w:tcPr>
          <w:p w:rsidR="00B67860" w:rsidRPr="003243A2" w:rsidRDefault="00B67860" w:rsidP="00F663A8">
            <w:pPr>
              <w:rPr>
                <w:rFonts w:cs="Times New Roman"/>
              </w:rPr>
            </w:pPr>
            <w:r w:rsidRPr="003243A2">
              <w:rPr>
                <w:rFonts w:cs="Times New Roman"/>
              </w:rPr>
              <w:t>42.70 ± 14.81</w:t>
            </w:r>
          </w:p>
        </w:tc>
        <w:tc>
          <w:tcPr>
            <w:tcW w:w="0" w:type="auto"/>
          </w:tcPr>
          <w:p w:rsidR="00B67860" w:rsidRPr="003243A2" w:rsidRDefault="00B67860" w:rsidP="00F663A8">
            <w:pPr>
              <w:rPr>
                <w:rFonts w:cs="Times New Roman"/>
              </w:rPr>
            </w:pPr>
            <w:r w:rsidRPr="003243A2">
              <w:rPr>
                <w:rFonts w:cs="Times New Roman"/>
              </w:rPr>
              <w:t>0.065</w:t>
            </w:r>
          </w:p>
        </w:tc>
        <w:tc>
          <w:tcPr>
            <w:tcW w:w="0" w:type="auto"/>
          </w:tcPr>
          <w:p w:rsidR="00B67860" w:rsidRPr="003243A2" w:rsidRDefault="00B67860" w:rsidP="00F663A8">
            <w:pPr>
              <w:rPr>
                <w:rFonts w:cs="Times New Roman"/>
              </w:rPr>
            </w:pPr>
            <w:r w:rsidRPr="003243A2">
              <w:rPr>
                <w:rFonts w:cs="Times New Roman"/>
              </w:rPr>
              <w:t>0.3</w:t>
            </w:r>
            <w:r w:rsidR="009F5D8A">
              <w:rPr>
                <w:rFonts w:cs="Times New Roman"/>
              </w:rPr>
              <w:t>08</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Abnormal axis</w:t>
            </w:r>
          </w:p>
        </w:tc>
        <w:tc>
          <w:tcPr>
            <w:tcW w:w="0" w:type="auto"/>
          </w:tcPr>
          <w:p w:rsidR="00B67860" w:rsidRPr="003243A2" w:rsidRDefault="00B67860" w:rsidP="00F663A8">
            <w:pPr>
              <w:rPr>
                <w:rFonts w:cs="Times New Roman"/>
              </w:rPr>
            </w:pPr>
            <w:r w:rsidRPr="003243A2">
              <w:rPr>
                <w:rFonts w:cs="Times New Roman"/>
              </w:rPr>
              <w:t>9 (26.5%)</w:t>
            </w:r>
          </w:p>
        </w:tc>
        <w:tc>
          <w:tcPr>
            <w:tcW w:w="0" w:type="auto"/>
          </w:tcPr>
          <w:p w:rsidR="00B67860" w:rsidRPr="003243A2" w:rsidRDefault="00B67860" w:rsidP="00F663A8">
            <w:pPr>
              <w:rPr>
                <w:rFonts w:cs="Times New Roman"/>
              </w:rPr>
            </w:pPr>
            <w:r w:rsidRPr="003243A2">
              <w:rPr>
                <w:rFonts w:cs="Times New Roman"/>
              </w:rPr>
              <w:t>19 (20.2%)</w:t>
            </w:r>
          </w:p>
        </w:tc>
        <w:tc>
          <w:tcPr>
            <w:tcW w:w="0" w:type="auto"/>
          </w:tcPr>
          <w:p w:rsidR="00B67860" w:rsidRPr="003243A2" w:rsidRDefault="00B67860" w:rsidP="00F663A8">
            <w:pPr>
              <w:rPr>
                <w:rFonts w:cs="Times New Roman"/>
              </w:rPr>
            </w:pPr>
            <w:r w:rsidRPr="003243A2">
              <w:rPr>
                <w:rFonts w:cs="Times New Roman"/>
              </w:rPr>
              <w:t>0.473</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89</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Epsilon wave V1</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3 (3.2%)</w:t>
            </w:r>
          </w:p>
        </w:tc>
        <w:tc>
          <w:tcPr>
            <w:tcW w:w="0" w:type="auto"/>
          </w:tcPr>
          <w:p w:rsidR="00B67860" w:rsidRPr="003243A2" w:rsidRDefault="00B67860" w:rsidP="00F663A8">
            <w:pPr>
              <w:rPr>
                <w:rFonts w:cs="Times New Roman"/>
              </w:rPr>
            </w:pPr>
            <w:r w:rsidRPr="003243A2">
              <w:rPr>
                <w:rFonts w:cs="Times New Roman"/>
              </w:rPr>
              <w:t>0.563</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Epsilon wave V2</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3 (3.2%)</w:t>
            </w:r>
          </w:p>
        </w:tc>
        <w:tc>
          <w:tcPr>
            <w:tcW w:w="0" w:type="auto"/>
          </w:tcPr>
          <w:p w:rsidR="00B67860" w:rsidRPr="003243A2" w:rsidRDefault="00B67860" w:rsidP="00F663A8">
            <w:pPr>
              <w:rPr>
                <w:rFonts w:cs="Times New Roman"/>
              </w:rPr>
            </w:pPr>
            <w:r w:rsidRPr="003243A2">
              <w:rPr>
                <w:rFonts w:cs="Times New Roman"/>
              </w:rPr>
              <w:t>0.563</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Epsilon wave V3</w:t>
            </w:r>
          </w:p>
        </w:tc>
        <w:tc>
          <w:tcPr>
            <w:tcW w:w="0" w:type="auto"/>
          </w:tcPr>
          <w:p w:rsidR="00B67860" w:rsidRPr="003243A2" w:rsidRDefault="00B67860" w:rsidP="00F663A8">
            <w:pPr>
              <w:rPr>
                <w:rFonts w:cs="Times New Roman"/>
              </w:rPr>
            </w:pPr>
            <w:r w:rsidRPr="003243A2">
              <w:rPr>
                <w:rFonts w:cs="Times New Roman"/>
              </w:rPr>
              <w:t>1 (2.9%)</w:t>
            </w:r>
          </w:p>
        </w:tc>
        <w:tc>
          <w:tcPr>
            <w:tcW w:w="0" w:type="auto"/>
          </w:tcPr>
          <w:p w:rsidR="00B67860" w:rsidRPr="003243A2" w:rsidRDefault="00B67860" w:rsidP="00F663A8">
            <w:pPr>
              <w:rPr>
                <w:rFonts w:cs="Times New Roman"/>
              </w:rPr>
            </w:pPr>
            <w:r w:rsidRPr="003243A2">
              <w:rPr>
                <w:rFonts w:cs="Times New Roman"/>
              </w:rPr>
              <w:t>2 (2.1%)</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Epsilon wave II</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3 (3.2%)</w:t>
            </w:r>
          </w:p>
        </w:tc>
        <w:tc>
          <w:tcPr>
            <w:tcW w:w="0" w:type="auto"/>
          </w:tcPr>
          <w:p w:rsidR="00B67860" w:rsidRPr="003243A2" w:rsidRDefault="00B67860" w:rsidP="00F663A8">
            <w:pPr>
              <w:rPr>
                <w:rFonts w:cs="Times New Roman"/>
              </w:rPr>
            </w:pPr>
            <w:r w:rsidRPr="003243A2">
              <w:rPr>
                <w:rFonts w:cs="Times New Roman"/>
              </w:rPr>
              <w:t>0.563</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Epsilon wave III</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6 (6.3%)</w:t>
            </w:r>
          </w:p>
        </w:tc>
        <w:tc>
          <w:tcPr>
            <w:tcW w:w="0" w:type="auto"/>
          </w:tcPr>
          <w:p w:rsidR="00B67860" w:rsidRPr="003243A2" w:rsidRDefault="00B67860" w:rsidP="00F663A8">
            <w:pPr>
              <w:rPr>
                <w:rFonts w:cs="Times New Roman"/>
              </w:rPr>
            </w:pPr>
            <w:r w:rsidRPr="003243A2">
              <w:rPr>
                <w:rFonts w:cs="Times New Roman"/>
              </w:rPr>
              <w:t>0.190</w:t>
            </w:r>
          </w:p>
        </w:tc>
        <w:tc>
          <w:tcPr>
            <w:tcW w:w="0" w:type="auto"/>
          </w:tcPr>
          <w:p w:rsidR="00B67860" w:rsidRPr="003243A2" w:rsidRDefault="00B67860" w:rsidP="00F663A8">
            <w:pPr>
              <w:rPr>
                <w:rFonts w:cs="Times New Roman"/>
              </w:rPr>
            </w:pPr>
            <w:r w:rsidRPr="003243A2">
              <w:rPr>
                <w:rFonts w:cs="Times New Roman"/>
              </w:rPr>
              <w:t>0.5</w:t>
            </w:r>
            <w:r w:rsidR="009F5D8A">
              <w:rPr>
                <w:rFonts w:cs="Times New Roman"/>
              </w:rPr>
              <w:t>43</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lastRenderedPageBreak/>
              <w:t>Epsilon wave aVF</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6 (6.3%)</w:t>
            </w:r>
          </w:p>
        </w:tc>
        <w:tc>
          <w:tcPr>
            <w:tcW w:w="0" w:type="auto"/>
          </w:tcPr>
          <w:p w:rsidR="00B67860" w:rsidRPr="003243A2" w:rsidRDefault="00B67860" w:rsidP="00F663A8">
            <w:pPr>
              <w:rPr>
                <w:rFonts w:cs="Times New Roman"/>
              </w:rPr>
            </w:pPr>
            <w:r w:rsidRPr="003243A2">
              <w:rPr>
                <w:rFonts w:cs="Times New Roman"/>
              </w:rPr>
              <w:t>0.190</w:t>
            </w:r>
          </w:p>
        </w:tc>
        <w:tc>
          <w:tcPr>
            <w:tcW w:w="0" w:type="auto"/>
          </w:tcPr>
          <w:p w:rsidR="00B67860" w:rsidRPr="003243A2" w:rsidRDefault="00B67860" w:rsidP="00F663A8">
            <w:pPr>
              <w:rPr>
                <w:rFonts w:cs="Times New Roman"/>
              </w:rPr>
            </w:pPr>
            <w:r w:rsidRPr="003243A2">
              <w:rPr>
                <w:rFonts w:cs="Times New Roman"/>
              </w:rPr>
              <w:t>0.5</w:t>
            </w:r>
            <w:r w:rsidR="009F5D8A">
              <w:rPr>
                <w:rFonts w:cs="Times New Roman"/>
              </w:rPr>
              <w:t>43</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1</w:t>
            </w:r>
          </w:p>
        </w:tc>
        <w:tc>
          <w:tcPr>
            <w:tcW w:w="0" w:type="auto"/>
          </w:tcPr>
          <w:p w:rsidR="00B67860" w:rsidRPr="003243A2" w:rsidRDefault="00B67860" w:rsidP="00F663A8">
            <w:pPr>
              <w:rPr>
                <w:rFonts w:cs="Times New Roman"/>
              </w:rPr>
            </w:pPr>
            <w:r w:rsidRPr="003243A2">
              <w:rPr>
                <w:rFonts w:cs="Times New Roman"/>
              </w:rPr>
              <w:t>28 (80.0%)</w:t>
            </w:r>
          </w:p>
        </w:tc>
        <w:tc>
          <w:tcPr>
            <w:tcW w:w="0" w:type="auto"/>
          </w:tcPr>
          <w:p w:rsidR="00B67860" w:rsidRPr="003243A2" w:rsidRDefault="00B67860" w:rsidP="00F663A8">
            <w:pPr>
              <w:rPr>
                <w:rFonts w:cs="Times New Roman"/>
              </w:rPr>
            </w:pPr>
            <w:r w:rsidRPr="003243A2">
              <w:rPr>
                <w:rFonts w:cs="Times New Roman"/>
              </w:rPr>
              <w:t>65 (68.4%)</w:t>
            </w:r>
          </w:p>
        </w:tc>
        <w:tc>
          <w:tcPr>
            <w:tcW w:w="0" w:type="auto"/>
          </w:tcPr>
          <w:p w:rsidR="00B67860" w:rsidRPr="003243A2" w:rsidRDefault="00B67860" w:rsidP="00F663A8">
            <w:pPr>
              <w:rPr>
                <w:rFonts w:cs="Times New Roman"/>
              </w:rPr>
            </w:pPr>
            <w:r w:rsidRPr="003243A2">
              <w:rPr>
                <w:rFonts w:cs="Times New Roman"/>
              </w:rPr>
              <w:t>0.273</w:t>
            </w:r>
          </w:p>
        </w:tc>
        <w:tc>
          <w:tcPr>
            <w:tcW w:w="0" w:type="auto"/>
          </w:tcPr>
          <w:p w:rsidR="00B67860" w:rsidRPr="003243A2" w:rsidRDefault="00B67860" w:rsidP="00F663A8">
            <w:pPr>
              <w:rPr>
                <w:rFonts w:cs="Times New Roman"/>
              </w:rPr>
            </w:pPr>
            <w:r w:rsidRPr="003243A2">
              <w:rPr>
                <w:rFonts w:cs="Times New Roman"/>
              </w:rPr>
              <w:t>0.6</w:t>
            </w:r>
            <w:r w:rsidR="009F5D8A">
              <w:rPr>
                <w:rFonts w:cs="Times New Roman"/>
              </w:rPr>
              <w:t>5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2</w:t>
            </w:r>
          </w:p>
        </w:tc>
        <w:tc>
          <w:tcPr>
            <w:tcW w:w="0" w:type="auto"/>
          </w:tcPr>
          <w:p w:rsidR="00B67860" w:rsidRPr="003243A2" w:rsidRDefault="00B67860" w:rsidP="00F663A8">
            <w:pPr>
              <w:rPr>
                <w:rFonts w:cs="Times New Roman"/>
              </w:rPr>
            </w:pPr>
            <w:r w:rsidRPr="003243A2">
              <w:rPr>
                <w:rFonts w:cs="Times New Roman"/>
              </w:rPr>
              <w:t>25 (71.4%)</w:t>
            </w:r>
          </w:p>
        </w:tc>
        <w:tc>
          <w:tcPr>
            <w:tcW w:w="0" w:type="auto"/>
          </w:tcPr>
          <w:p w:rsidR="00B67860" w:rsidRPr="003243A2" w:rsidRDefault="00B67860" w:rsidP="00F663A8">
            <w:pPr>
              <w:rPr>
                <w:rFonts w:cs="Times New Roman"/>
              </w:rPr>
            </w:pPr>
            <w:r w:rsidRPr="003243A2">
              <w:rPr>
                <w:rFonts w:cs="Times New Roman"/>
              </w:rPr>
              <w:t>51 (53.7%)</w:t>
            </w:r>
          </w:p>
        </w:tc>
        <w:tc>
          <w:tcPr>
            <w:tcW w:w="0" w:type="auto"/>
          </w:tcPr>
          <w:p w:rsidR="00B67860" w:rsidRPr="003243A2" w:rsidRDefault="00B67860" w:rsidP="00F663A8">
            <w:pPr>
              <w:rPr>
                <w:rFonts w:cs="Times New Roman"/>
              </w:rPr>
            </w:pPr>
            <w:r w:rsidRPr="003243A2">
              <w:rPr>
                <w:rFonts w:cs="Times New Roman"/>
              </w:rPr>
              <w:t>0.075</w:t>
            </w:r>
          </w:p>
        </w:tc>
        <w:tc>
          <w:tcPr>
            <w:tcW w:w="0" w:type="auto"/>
          </w:tcPr>
          <w:p w:rsidR="00B67860" w:rsidRPr="003243A2" w:rsidRDefault="00B67860" w:rsidP="00F663A8">
            <w:pPr>
              <w:rPr>
                <w:rFonts w:cs="Times New Roman"/>
              </w:rPr>
            </w:pPr>
            <w:r w:rsidRPr="003243A2">
              <w:rPr>
                <w:rFonts w:cs="Times New Roman"/>
              </w:rPr>
              <w:t>0.3</w:t>
            </w:r>
            <w:r w:rsidR="009F5D8A">
              <w:rPr>
                <w:rFonts w:cs="Times New Roman"/>
              </w:rPr>
              <w:t>2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3</w:t>
            </w:r>
          </w:p>
        </w:tc>
        <w:tc>
          <w:tcPr>
            <w:tcW w:w="0" w:type="auto"/>
          </w:tcPr>
          <w:p w:rsidR="00B67860" w:rsidRPr="003243A2" w:rsidRDefault="00B67860" w:rsidP="00F663A8">
            <w:pPr>
              <w:rPr>
                <w:rFonts w:cs="Times New Roman"/>
              </w:rPr>
            </w:pPr>
            <w:r w:rsidRPr="003243A2">
              <w:rPr>
                <w:rFonts w:cs="Times New Roman"/>
              </w:rPr>
              <w:t>22 (62.9%)</w:t>
            </w:r>
          </w:p>
        </w:tc>
        <w:tc>
          <w:tcPr>
            <w:tcW w:w="0" w:type="auto"/>
          </w:tcPr>
          <w:p w:rsidR="00B67860" w:rsidRPr="003243A2" w:rsidRDefault="00B67860" w:rsidP="00F663A8">
            <w:pPr>
              <w:rPr>
                <w:rFonts w:cs="Times New Roman"/>
              </w:rPr>
            </w:pPr>
            <w:r w:rsidRPr="003243A2">
              <w:rPr>
                <w:rFonts w:cs="Times New Roman"/>
              </w:rPr>
              <w:t>44 (46.3%)</w:t>
            </w:r>
          </w:p>
        </w:tc>
        <w:tc>
          <w:tcPr>
            <w:tcW w:w="0" w:type="auto"/>
          </w:tcPr>
          <w:p w:rsidR="00B67860" w:rsidRPr="003243A2" w:rsidRDefault="00B67860" w:rsidP="00F663A8">
            <w:pPr>
              <w:rPr>
                <w:rFonts w:cs="Times New Roman"/>
              </w:rPr>
            </w:pPr>
            <w:r w:rsidRPr="003243A2">
              <w:rPr>
                <w:rFonts w:cs="Times New Roman"/>
              </w:rPr>
              <w:t>0.115</w:t>
            </w:r>
          </w:p>
        </w:tc>
        <w:tc>
          <w:tcPr>
            <w:tcW w:w="0" w:type="auto"/>
          </w:tcPr>
          <w:p w:rsidR="00B67860" w:rsidRPr="003243A2" w:rsidRDefault="00B67860" w:rsidP="00F663A8">
            <w:pPr>
              <w:rPr>
                <w:rFonts w:cs="Times New Roman"/>
              </w:rPr>
            </w:pPr>
            <w:r w:rsidRPr="003243A2">
              <w:rPr>
                <w:rFonts w:cs="Times New Roman"/>
              </w:rPr>
              <w:t>0.</w:t>
            </w:r>
            <w:r w:rsidR="009F5D8A">
              <w:rPr>
                <w:rFonts w:cs="Times New Roman"/>
              </w:rPr>
              <w:t>39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4</w:t>
            </w:r>
          </w:p>
        </w:tc>
        <w:tc>
          <w:tcPr>
            <w:tcW w:w="0" w:type="auto"/>
          </w:tcPr>
          <w:p w:rsidR="00B67860" w:rsidRPr="003243A2" w:rsidRDefault="00B67860" w:rsidP="00F663A8">
            <w:pPr>
              <w:rPr>
                <w:rFonts w:cs="Times New Roman"/>
              </w:rPr>
            </w:pPr>
            <w:r w:rsidRPr="003243A2">
              <w:rPr>
                <w:rFonts w:cs="Times New Roman"/>
              </w:rPr>
              <w:t>18 (51.4%)</w:t>
            </w:r>
          </w:p>
        </w:tc>
        <w:tc>
          <w:tcPr>
            <w:tcW w:w="0" w:type="auto"/>
          </w:tcPr>
          <w:p w:rsidR="00B67860" w:rsidRPr="003243A2" w:rsidRDefault="00B67860" w:rsidP="00F663A8">
            <w:pPr>
              <w:rPr>
                <w:rFonts w:cs="Times New Roman"/>
              </w:rPr>
            </w:pPr>
            <w:r w:rsidRPr="003243A2">
              <w:rPr>
                <w:rFonts w:cs="Times New Roman"/>
              </w:rPr>
              <w:t>35 (36.8%)</w:t>
            </w:r>
          </w:p>
        </w:tc>
        <w:tc>
          <w:tcPr>
            <w:tcW w:w="0" w:type="auto"/>
          </w:tcPr>
          <w:p w:rsidR="00B67860" w:rsidRPr="003243A2" w:rsidRDefault="00B67860" w:rsidP="00F663A8">
            <w:pPr>
              <w:rPr>
                <w:rFonts w:cs="Times New Roman"/>
              </w:rPr>
            </w:pPr>
            <w:r w:rsidRPr="003243A2">
              <w:rPr>
                <w:rFonts w:cs="Times New Roman"/>
              </w:rPr>
              <w:t>0.161</w:t>
            </w:r>
          </w:p>
        </w:tc>
        <w:tc>
          <w:tcPr>
            <w:tcW w:w="0" w:type="auto"/>
          </w:tcPr>
          <w:p w:rsidR="00B67860" w:rsidRPr="003243A2" w:rsidRDefault="00B67860" w:rsidP="00F663A8">
            <w:pPr>
              <w:rPr>
                <w:rFonts w:cs="Times New Roman"/>
              </w:rPr>
            </w:pPr>
            <w:r w:rsidRPr="003243A2">
              <w:rPr>
                <w:rFonts w:cs="Times New Roman"/>
              </w:rPr>
              <w:t>0.</w:t>
            </w:r>
            <w:r w:rsidR="009F5D8A">
              <w:rPr>
                <w:rFonts w:cs="Times New Roman"/>
              </w:rPr>
              <w:t>495</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5</w:t>
            </w:r>
          </w:p>
        </w:tc>
        <w:tc>
          <w:tcPr>
            <w:tcW w:w="0" w:type="auto"/>
          </w:tcPr>
          <w:p w:rsidR="00B67860" w:rsidRPr="003243A2" w:rsidRDefault="00B67860" w:rsidP="00F663A8">
            <w:pPr>
              <w:rPr>
                <w:rFonts w:cs="Times New Roman"/>
              </w:rPr>
            </w:pPr>
            <w:r w:rsidRPr="003243A2">
              <w:rPr>
                <w:rFonts w:cs="Times New Roman"/>
              </w:rPr>
              <w:t>12 (34.3%)</w:t>
            </w:r>
          </w:p>
        </w:tc>
        <w:tc>
          <w:tcPr>
            <w:tcW w:w="0" w:type="auto"/>
          </w:tcPr>
          <w:p w:rsidR="00B67860" w:rsidRPr="003243A2" w:rsidRDefault="00B67860" w:rsidP="00F663A8">
            <w:pPr>
              <w:rPr>
                <w:rFonts w:cs="Times New Roman"/>
              </w:rPr>
            </w:pPr>
            <w:r w:rsidRPr="003243A2">
              <w:rPr>
                <w:rFonts w:cs="Times New Roman"/>
              </w:rPr>
              <w:t>22 (23.2%)</w:t>
            </w:r>
          </w:p>
        </w:tc>
        <w:tc>
          <w:tcPr>
            <w:tcW w:w="0" w:type="auto"/>
          </w:tcPr>
          <w:p w:rsidR="00B67860" w:rsidRPr="003243A2" w:rsidRDefault="00B67860" w:rsidP="00F663A8">
            <w:pPr>
              <w:rPr>
                <w:rFonts w:cs="Times New Roman"/>
              </w:rPr>
            </w:pPr>
            <w:r w:rsidRPr="003243A2">
              <w:rPr>
                <w:rFonts w:cs="Times New Roman"/>
              </w:rPr>
              <w:t>0.260</w:t>
            </w:r>
          </w:p>
        </w:tc>
        <w:tc>
          <w:tcPr>
            <w:tcW w:w="0" w:type="auto"/>
          </w:tcPr>
          <w:p w:rsidR="00B67860" w:rsidRPr="003243A2" w:rsidRDefault="00B67860" w:rsidP="00F663A8">
            <w:pPr>
              <w:rPr>
                <w:rFonts w:cs="Times New Roman"/>
              </w:rPr>
            </w:pPr>
            <w:r w:rsidRPr="003243A2">
              <w:rPr>
                <w:rFonts w:cs="Times New Roman"/>
              </w:rPr>
              <w:t>0.65</w:t>
            </w:r>
            <w:r w:rsidR="009F5D8A">
              <w:rPr>
                <w:rFonts w:cs="Times New Roman"/>
              </w:rPr>
              <w:t>4</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V6</w:t>
            </w:r>
          </w:p>
        </w:tc>
        <w:tc>
          <w:tcPr>
            <w:tcW w:w="0" w:type="auto"/>
          </w:tcPr>
          <w:p w:rsidR="00B67860" w:rsidRPr="003243A2" w:rsidRDefault="00B67860" w:rsidP="00F663A8">
            <w:pPr>
              <w:rPr>
                <w:rFonts w:cs="Times New Roman"/>
              </w:rPr>
            </w:pPr>
            <w:r w:rsidRPr="003243A2">
              <w:rPr>
                <w:rFonts w:cs="Times New Roman"/>
              </w:rPr>
              <w:t>6 (17.1%)</w:t>
            </w:r>
          </w:p>
        </w:tc>
        <w:tc>
          <w:tcPr>
            <w:tcW w:w="0" w:type="auto"/>
          </w:tcPr>
          <w:p w:rsidR="00B67860" w:rsidRPr="003243A2" w:rsidRDefault="00B67860" w:rsidP="00F663A8">
            <w:pPr>
              <w:rPr>
                <w:rFonts w:cs="Times New Roman"/>
              </w:rPr>
            </w:pPr>
            <w:r w:rsidRPr="003243A2">
              <w:rPr>
                <w:rFonts w:cs="Times New Roman"/>
              </w:rPr>
              <w:t>17 (17.9%)</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I</w:t>
            </w:r>
          </w:p>
        </w:tc>
        <w:tc>
          <w:tcPr>
            <w:tcW w:w="0" w:type="auto"/>
          </w:tcPr>
          <w:p w:rsidR="00B67860" w:rsidRPr="003243A2" w:rsidRDefault="00B67860" w:rsidP="00F663A8">
            <w:pPr>
              <w:rPr>
                <w:rFonts w:cs="Times New Roman"/>
              </w:rPr>
            </w:pPr>
            <w:r w:rsidRPr="003243A2">
              <w:rPr>
                <w:rFonts w:cs="Times New Roman"/>
              </w:rPr>
              <w:t>3 (8.6%)</w:t>
            </w:r>
          </w:p>
        </w:tc>
        <w:tc>
          <w:tcPr>
            <w:tcW w:w="0" w:type="auto"/>
          </w:tcPr>
          <w:p w:rsidR="00B67860" w:rsidRPr="003243A2" w:rsidRDefault="00B67860" w:rsidP="00F663A8">
            <w:pPr>
              <w:rPr>
                <w:rFonts w:cs="Times New Roman"/>
              </w:rPr>
            </w:pPr>
            <w:r w:rsidRPr="003243A2">
              <w:rPr>
                <w:rFonts w:cs="Times New Roman"/>
              </w:rPr>
              <w:t>4 (4.2%)</w:t>
            </w:r>
          </w:p>
        </w:tc>
        <w:tc>
          <w:tcPr>
            <w:tcW w:w="0" w:type="auto"/>
          </w:tcPr>
          <w:p w:rsidR="00B67860" w:rsidRPr="003243A2" w:rsidRDefault="00B67860" w:rsidP="00F663A8">
            <w:pPr>
              <w:rPr>
                <w:rFonts w:cs="Times New Roman"/>
              </w:rPr>
            </w:pPr>
            <w:r w:rsidRPr="003243A2">
              <w:rPr>
                <w:rFonts w:cs="Times New Roman"/>
              </w:rPr>
              <w:t>0.386</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2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I</w:t>
            </w:r>
          </w:p>
        </w:tc>
        <w:tc>
          <w:tcPr>
            <w:tcW w:w="0" w:type="auto"/>
          </w:tcPr>
          <w:p w:rsidR="00B67860" w:rsidRPr="003243A2" w:rsidRDefault="00B67860" w:rsidP="00F663A8">
            <w:pPr>
              <w:rPr>
                <w:rFonts w:cs="Times New Roman"/>
              </w:rPr>
            </w:pPr>
            <w:r w:rsidRPr="003243A2">
              <w:rPr>
                <w:rFonts w:cs="Times New Roman"/>
              </w:rPr>
              <w:t>21 (60.0%)</w:t>
            </w:r>
          </w:p>
        </w:tc>
        <w:tc>
          <w:tcPr>
            <w:tcW w:w="0" w:type="auto"/>
          </w:tcPr>
          <w:p w:rsidR="00B67860" w:rsidRPr="003243A2" w:rsidRDefault="00B67860" w:rsidP="00F663A8">
            <w:pPr>
              <w:rPr>
                <w:rFonts w:cs="Times New Roman"/>
              </w:rPr>
            </w:pPr>
            <w:r w:rsidRPr="003243A2">
              <w:rPr>
                <w:rFonts w:cs="Times New Roman"/>
              </w:rPr>
              <w:t>72 (75.8%)</w:t>
            </w:r>
          </w:p>
        </w:tc>
        <w:tc>
          <w:tcPr>
            <w:tcW w:w="0" w:type="auto"/>
          </w:tcPr>
          <w:p w:rsidR="00B67860" w:rsidRPr="003243A2" w:rsidRDefault="00B67860" w:rsidP="00F663A8">
            <w:pPr>
              <w:rPr>
                <w:rFonts w:cs="Times New Roman"/>
              </w:rPr>
            </w:pPr>
            <w:r w:rsidRPr="003243A2">
              <w:rPr>
                <w:rFonts w:cs="Times New Roman"/>
              </w:rPr>
              <w:t>0.084</w:t>
            </w:r>
          </w:p>
        </w:tc>
        <w:tc>
          <w:tcPr>
            <w:tcW w:w="0" w:type="auto"/>
          </w:tcPr>
          <w:p w:rsidR="00B67860" w:rsidRPr="003243A2" w:rsidRDefault="00B67860" w:rsidP="00F663A8">
            <w:pPr>
              <w:rPr>
                <w:rFonts w:cs="Times New Roman"/>
              </w:rPr>
            </w:pPr>
            <w:r w:rsidRPr="003243A2">
              <w:rPr>
                <w:rFonts w:cs="Times New Roman"/>
              </w:rPr>
              <w:t>0.3</w:t>
            </w:r>
            <w:r w:rsidR="009F5D8A">
              <w:rPr>
                <w:rFonts w:cs="Times New Roman"/>
              </w:rPr>
              <w:t>24</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II</w:t>
            </w:r>
          </w:p>
        </w:tc>
        <w:tc>
          <w:tcPr>
            <w:tcW w:w="0" w:type="auto"/>
          </w:tcPr>
          <w:p w:rsidR="00B67860" w:rsidRPr="003243A2" w:rsidRDefault="00B67860" w:rsidP="00F663A8">
            <w:pPr>
              <w:rPr>
                <w:rFonts w:cs="Times New Roman"/>
              </w:rPr>
            </w:pPr>
            <w:r w:rsidRPr="003243A2">
              <w:rPr>
                <w:rFonts w:cs="Times New Roman"/>
              </w:rPr>
              <w:t>6 (17.1%)</w:t>
            </w:r>
          </w:p>
        </w:tc>
        <w:tc>
          <w:tcPr>
            <w:tcW w:w="0" w:type="auto"/>
          </w:tcPr>
          <w:p w:rsidR="00B67860" w:rsidRPr="003243A2" w:rsidRDefault="00B67860" w:rsidP="00F663A8">
            <w:pPr>
              <w:rPr>
                <w:rFonts w:cs="Times New Roman"/>
              </w:rPr>
            </w:pPr>
            <w:r w:rsidRPr="003243A2">
              <w:rPr>
                <w:rFonts w:cs="Times New Roman"/>
              </w:rPr>
              <w:t>11 (11.6%)</w:t>
            </w:r>
          </w:p>
        </w:tc>
        <w:tc>
          <w:tcPr>
            <w:tcW w:w="0" w:type="auto"/>
          </w:tcPr>
          <w:p w:rsidR="00B67860" w:rsidRPr="003243A2" w:rsidRDefault="00B67860" w:rsidP="00F663A8">
            <w:pPr>
              <w:rPr>
                <w:rFonts w:cs="Times New Roman"/>
              </w:rPr>
            </w:pPr>
            <w:r w:rsidRPr="003243A2">
              <w:rPr>
                <w:rFonts w:cs="Times New Roman"/>
              </w:rPr>
              <w:t>0.394</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2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II</w:t>
            </w:r>
          </w:p>
        </w:tc>
        <w:tc>
          <w:tcPr>
            <w:tcW w:w="0" w:type="auto"/>
          </w:tcPr>
          <w:p w:rsidR="00B67860" w:rsidRPr="003243A2" w:rsidRDefault="00B67860" w:rsidP="00F663A8">
            <w:pPr>
              <w:rPr>
                <w:rFonts w:cs="Times New Roman"/>
              </w:rPr>
            </w:pPr>
            <w:r w:rsidRPr="003243A2">
              <w:rPr>
                <w:rFonts w:cs="Times New Roman"/>
              </w:rPr>
              <w:t>17 (48.6%)</w:t>
            </w:r>
          </w:p>
        </w:tc>
        <w:tc>
          <w:tcPr>
            <w:tcW w:w="0" w:type="auto"/>
          </w:tcPr>
          <w:p w:rsidR="00B67860" w:rsidRPr="003243A2" w:rsidRDefault="00B67860" w:rsidP="00F663A8">
            <w:pPr>
              <w:rPr>
                <w:rFonts w:cs="Times New Roman"/>
              </w:rPr>
            </w:pPr>
            <w:r w:rsidRPr="003243A2">
              <w:rPr>
                <w:rFonts w:cs="Times New Roman"/>
              </w:rPr>
              <w:t>53 (55.8%)</w:t>
            </w:r>
          </w:p>
        </w:tc>
        <w:tc>
          <w:tcPr>
            <w:tcW w:w="0" w:type="auto"/>
          </w:tcPr>
          <w:p w:rsidR="00B67860" w:rsidRPr="003243A2" w:rsidRDefault="00B67860" w:rsidP="00F663A8">
            <w:pPr>
              <w:rPr>
                <w:rFonts w:cs="Times New Roman"/>
              </w:rPr>
            </w:pPr>
            <w:r w:rsidRPr="003243A2">
              <w:rPr>
                <w:rFonts w:cs="Times New Roman"/>
              </w:rPr>
              <w:t>0.553</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III</w:t>
            </w:r>
          </w:p>
        </w:tc>
        <w:tc>
          <w:tcPr>
            <w:tcW w:w="0" w:type="auto"/>
          </w:tcPr>
          <w:p w:rsidR="00B67860" w:rsidRPr="003243A2" w:rsidRDefault="00B67860" w:rsidP="00F663A8">
            <w:pPr>
              <w:rPr>
                <w:rFonts w:cs="Times New Roman"/>
              </w:rPr>
            </w:pPr>
            <w:r w:rsidRPr="003243A2">
              <w:rPr>
                <w:rFonts w:cs="Times New Roman"/>
              </w:rPr>
              <w:t>14 (40.0%)</w:t>
            </w:r>
          </w:p>
        </w:tc>
        <w:tc>
          <w:tcPr>
            <w:tcW w:w="0" w:type="auto"/>
          </w:tcPr>
          <w:p w:rsidR="00B67860" w:rsidRPr="003243A2" w:rsidRDefault="00B67860" w:rsidP="00F663A8">
            <w:pPr>
              <w:rPr>
                <w:rFonts w:cs="Times New Roman"/>
              </w:rPr>
            </w:pPr>
            <w:r w:rsidRPr="003243A2">
              <w:rPr>
                <w:rFonts w:cs="Times New Roman"/>
              </w:rPr>
              <w:t>31 (32.6%)</w:t>
            </w:r>
          </w:p>
        </w:tc>
        <w:tc>
          <w:tcPr>
            <w:tcW w:w="0" w:type="auto"/>
          </w:tcPr>
          <w:p w:rsidR="00B67860" w:rsidRPr="003243A2" w:rsidRDefault="00B67860" w:rsidP="00F663A8">
            <w:pPr>
              <w:rPr>
                <w:rFonts w:cs="Times New Roman"/>
              </w:rPr>
            </w:pPr>
            <w:r w:rsidRPr="003243A2">
              <w:rPr>
                <w:rFonts w:cs="Times New Roman"/>
              </w:rPr>
              <w:t>0.533</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III</w:t>
            </w:r>
          </w:p>
        </w:tc>
        <w:tc>
          <w:tcPr>
            <w:tcW w:w="0" w:type="auto"/>
          </w:tcPr>
          <w:p w:rsidR="00B67860" w:rsidRPr="003243A2" w:rsidRDefault="00B67860" w:rsidP="00F663A8">
            <w:pPr>
              <w:rPr>
                <w:rFonts w:cs="Times New Roman"/>
              </w:rPr>
            </w:pPr>
            <w:r w:rsidRPr="003243A2">
              <w:rPr>
                <w:rFonts w:cs="Times New Roman"/>
              </w:rPr>
              <w:t>7 (20.0%)</w:t>
            </w:r>
          </w:p>
        </w:tc>
        <w:tc>
          <w:tcPr>
            <w:tcW w:w="0" w:type="auto"/>
          </w:tcPr>
          <w:p w:rsidR="00B67860" w:rsidRPr="003243A2" w:rsidRDefault="00B67860" w:rsidP="00F663A8">
            <w:pPr>
              <w:rPr>
                <w:rFonts w:cs="Times New Roman"/>
              </w:rPr>
            </w:pPr>
            <w:r w:rsidRPr="003243A2">
              <w:rPr>
                <w:rFonts w:cs="Times New Roman"/>
              </w:rPr>
              <w:t>30 (31.6%)</w:t>
            </w:r>
          </w:p>
        </w:tc>
        <w:tc>
          <w:tcPr>
            <w:tcW w:w="0" w:type="auto"/>
          </w:tcPr>
          <w:p w:rsidR="00B67860" w:rsidRPr="003243A2" w:rsidRDefault="00B67860" w:rsidP="00F663A8">
            <w:pPr>
              <w:rPr>
                <w:rFonts w:cs="Times New Roman"/>
              </w:rPr>
            </w:pPr>
            <w:r w:rsidRPr="003243A2">
              <w:rPr>
                <w:rFonts w:cs="Times New Roman"/>
              </w:rPr>
              <w:t>0.273</w:t>
            </w:r>
          </w:p>
        </w:tc>
        <w:tc>
          <w:tcPr>
            <w:tcW w:w="0" w:type="auto"/>
          </w:tcPr>
          <w:p w:rsidR="00B67860" w:rsidRPr="003243A2" w:rsidRDefault="00B67860" w:rsidP="00F663A8">
            <w:pPr>
              <w:rPr>
                <w:rFonts w:cs="Times New Roman"/>
              </w:rPr>
            </w:pPr>
            <w:r w:rsidRPr="003243A2">
              <w:rPr>
                <w:rFonts w:cs="Times New Roman"/>
              </w:rPr>
              <w:t>0.6</w:t>
            </w:r>
            <w:r w:rsidR="009F5D8A">
              <w:rPr>
                <w:rFonts w:cs="Times New Roman"/>
              </w:rPr>
              <w:t>5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aVR</w:t>
            </w:r>
          </w:p>
        </w:tc>
        <w:tc>
          <w:tcPr>
            <w:tcW w:w="0" w:type="auto"/>
          </w:tcPr>
          <w:p w:rsidR="00B67860" w:rsidRPr="003243A2" w:rsidRDefault="00B67860" w:rsidP="00F663A8">
            <w:pPr>
              <w:rPr>
                <w:rFonts w:cs="Times New Roman"/>
              </w:rPr>
            </w:pPr>
            <w:r w:rsidRPr="003243A2">
              <w:rPr>
                <w:rFonts w:cs="Times New Roman"/>
              </w:rPr>
              <w:t>15 (42.9%)</w:t>
            </w:r>
          </w:p>
        </w:tc>
        <w:tc>
          <w:tcPr>
            <w:tcW w:w="0" w:type="auto"/>
          </w:tcPr>
          <w:p w:rsidR="00B67860" w:rsidRPr="003243A2" w:rsidRDefault="00B67860" w:rsidP="00F663A8">
            <w:pPr>
              <w:rPr>
                <w:rFonts w:cs="Times New Roman"/>
              </w:rPr>
            </w:pPr>
            <w:r w:rsidRPr="003243A2">
              <w:rPr>
                <w:rFonts w:cs="Times New Roman"/>
              </w:rPr>
              <w:t>69 (72.6%)</w:t>
            </w:r>
          </w:p>
        </w:tc>
        <w:tc>
          <w:tcPr>
            <w:tcW w:w="0" w:type="auto"/>
          </w:tcPr>
          <w:p w:rsidR="00B67860" w:rsidRPr="003243A2" w:rsidRDefault="00B67860" w:rsidP="00F663A8">
            <w:pPr>
              <w:rPr>
                <w:rFonts w:cs="Times New Roman"/>
                <w:b/>
              </w:rPr>
            </w:pPr>
            <w:r w:rsidRPr="003243A2">
              <w:rPr>
                <w:rFonts w:cs="Times New Roman"/>
                <w:b/>
              </w:rPr>
              <w:t>0.003</w:t>
            </w:r>
          </w:p>
        </w:tc>
        <w:tc>
          <w:tcPr>
            <w:tcW w:w="0" w:type="auto"/>
          </w:tcPr>
          <w:p w:rsidR="00B67860" w:rsidRPr="003243A2" w:rsidRDefault="00B67860" w:rsidP="00F663A8">
            <w:pPr>
              <w:rPr>
                <w:rFonts w:cs="Times New Roman"/>
                <w:b/>
                <w:color w:val="FF0000"/>
              </w:rPr>
            </w:pPr>
            <w:r w:rsidRPr="003243A2">
              <w:rPr>
                <w:rFonts w:cs="Times New Roman"/>
                <w:color w:val="FF0000"/>
              </w:rPr>
              <w:t>0.038</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aVR</w:t>
            </w:r>
          </w:p>
        </w:tc>
        <w:tc>
          <w:tcPr>
            <w:tcW w:w="0" w:type="auto"/>
          </w:tcPr>
          <w:p w:rsidR="00B67860" w:rsidRPr="003243A2" w:rsidRDefault="00B67860" w:rsidP="00F663A8">
            <w:pPr>
              <w:rPr>
                <w:rFonts w:cs="Times New Roman"/>
              </w:rPr>
            </w:pPr>
            <w:r w:rsidRPr="003243A2">
              <w:rPr>
                <w:rFonts w:cs="Times New Roman"/>
              </w:rPr>
              <w:t>5 (14.3%)</w:t>
            </w:r>
          </w:p>
        </w:tc>
        <w:tc>
          <w:tcPr>
            <w:tcW w:w="0" w:type="auto"/>
          </w:tcPr>
          <w:p w:rsidR="00B67860" w:rsidRPr="003243A2" w:rsidRDefault="00B67860" w:rsidP="00F663A8">
            <w:pPr>
              <w:rPr>
                <w:rFonts w:cs="Times New Roman"/>
              </w:rPr>
            </w:pPr>
            <w:r w:rsidRPr="003243A2">
              <w:rPr>
                <w:rFonts w:cs="Times New Roman"/>
              </w:rPr>
              <w:t>8 (8.4%)</w:t>
            </w:r>
          </w:p>
        </w:tc>
        <w:tc>
          <w:tcPr>
            <w:tcW w:w="0" w:type="auto"/>
          </w:tcPr>
          <w:p w:rsidR="00B67860" w:rsidRPr="003243A2" w:rsidRDefault="00B67860" w:rsidP="00F663A8">
            <w:pPr>
              <w:rPr>
                <w:rFonts w:cs="Times New Roman"/>
              </w:rPr>
            </w:pPr>
            <w:r w:rsidRPr="003243A2">
              <w:rPr>
                <w:rFonts w:cs="Times New Roman"/>
              </w:rPr>
              <w:t>0.334</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19</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aVL</w:t>
            </w:r>
          </w:p>
        </w:tc>
        <w:tc>
          <w:tcPr>
            <w:tcW w:w="0" w:type="auto"/>
          </w:tcPr>
          <w:p w:rsidR="00B67860" w:rsidRPr="003243A2" w:rsidRDefault="00B67860" w:rsidP="00F663A8">
            <w:pPr>
              <w:rPr>
                <w:rFonts w:cs="Times New Roman"/>
              </w:rPr>
            </w:pPr>
            <w:r w:rsidRPr="003243A2">
              <w:rPr>
                <w:rFonts w:cs="Times New Roman"/>
              </w:rPr>
              <w:t>5 (14.3%)</w:t>
            </w:r>
          </w:p>
        </w:tc>
        <w:tc>
          <w:tcPr>
            <w:tcW w:w="0" w:type="auto"/>
          </w:tcPr>
          <w:p w:rsidR="00B67860" w:rsidRPr="003243A2" w:rsidRDefault="00B67860" w:rsidP="00F663A8">
            <w:pPr>
              <w:rPr>
                <w:rFonts w:cs="Times New Roman"/>
              </w:rPr>
            </w:pPr>
            <w:r w:rsidRPr="003243A2">
              <w:rPr>
                <w:rFonts w:cs="Times New Roman"/>
              </w:rPr>
              <w:t>9 (9.5%)</w:t>
            </w:r>
          </w:p>
        </w:tc>
        <w:tc>
          <w:tcPr>
            <w:tcW w:w="0" w:type="auto"/>
          </w:tcPr>
          <w:p w:rsidR="00B67860" w:rsidRPr="003243A2" w:rsidRDefault="00B67860" w:rsidP="00F663A8">
            <w:pPr>
              <w:rPr>
                <w:rFonts w:cs="Times New Roman"/>
              </w:rPr>
            </w:pPr>
            <w:r w:rsidRPr="003243A2">
              <w:rPr>
                <w:rFonts w:cs="Times New Roman"/>
              </w:rPr>
              <w:t>0.524</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aVL</w:t>
            </w:r>
          </w:p>
        </w:tc>
        <w:tc>
          <w:tcPr>
            <w:tcW w:w="0" w:type="auto"/>
          </w:tcPr>
          <w:p w:rsidR="00B67860" w:rsidRPr="003243A2" w:rsidRDefault="00B67860" w:rsidP="00F663A8">
            <w:pPr>
              <w:rPr>
                <w:rFonts w:cs="Times New Roman"/>
              </w:rPr>
            </w:pPr>
            <w:r w:rsidRPr="003243A2">
              <w:rPr>
                <w:rFonts w:cs="Times New Roman"/>
              </w:rPr>
              <w:t>17 (48.6%)</w:t>
            </w:r>
          </w:p>
        </w:tc>
        <w:tc>
          <w:tcPr>
            <w:tcW w:w="0" w:type="auto"/>
          </w:tcPr>
          <w:p w:rsidR="00B67860" w:rsidRPr="003243A2" w:rsidRDefault="00B67860" w:rsidP="00F663A8">
            <w:pPr>
              <w:rPr>
                <w:rFonts w:cs="Times New Roman"/>
              </w:rPr>
            </w:pPr>
            <w:r w:rsidRPr="003243A2">
              <w:rPr>
                <w:rFonts w:cs="Times New Roman"/>
              </w:rPr>
              <w:t>56 (58.9%)</w:t>
            </w:r>
          </w:p>
        </w:tc>
        <w:tc>
          <w:tcPr>
            <w:tcW w:w="0" w:type="auto"/>
          </w:tcPr>
          <w:p w:rsidR="00B67860" w:rsidRPr="003243A2" w:rsidRDefault="00B67860" w:rsidP="00F663A8">
            <w:pPr>
              <w:rPr>
                <w:rFonts w:cs="Times New Roman"/>
              </w:rPr>
            </w:pPr>
            <w:r w:rsidRPr="003243A2">
              <w:rPr>
                <w:rFonts w:cs="Times New Roman"/>
              </w:rPr>
              <w:t>0.323</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06</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Negative T wave aVF</w:t>
            </w:r>
          </w:p>
        </w:tc>
        <w:tc>
          <w:tcPr>
            <w:tcW w:w="0" w:type="auto"/>
          </w:tcPr>
          <w:p w:rsidR="00B67860" w:rsidRPr="003243A2" w:rsidRDefault="00B67860" w:rsidP="00F663A8">
            <w:pPr>
              <w:rPr>
                <w:rFonts w:cs="Times New Roman"/>
              </w:rPr>
            </w:pPr>
            <w:r w:rsidRPr="003243A2">
              <w:rPr>
                <w:rFonts w:cs="Times New Roman"/>
              </w:rPr>
              <w:t>9 (25.7%)</w:t>
            </w:r>
          </w:p>
        </w:tc>
        <w:tc>
          <w:tcPr>
            <w:tcW w:w="0" w:type="auto"/>
          </w:tcPr>
          <w:p w:rsidR="00B67860" w:rsidRPr="003243A2" w:rsidRDefault="00B67860" w:rsidP="00F663A8">
            <w:pPr>
              <w:rPr>
                <w:rFonts w:cs="Times New Roman"/>
              </w:rPr>
            </w:pPr>
            <w:r w:rsidRPr="003243A2">
              <w:rPr>
                <w:rFonts w:cs="Times New Roman"/>
              </w:rPr>
              <w:t>18 (18.9%)</w:t>
            </w:r>
          </w:p>
        </w:tc>
        <w:tc>
          <w:tcPr>
            <w:tcW w:w="0" w:type="auto"/>
          </w:tcPr>
          <w:p w:rsidR="00B67860" w:rsidRPr="003243A2" w:rsidRDefault="00B67860" w:rsidP="00F663A8">
            <w:pPr>
              <w:rPr>
                <w:rFonts w:cs="Times New Roman"/>
              </w:rPr>
            </w:pPr>
            <w:r w:rsidRPr="003243A2">
              <w:rPr>
                <w:rFonts w:cs="Times New Roman"/>
              </w:rPr>
              <w:t>0.466</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89</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sitive T wave aVF</w:t>
            </w:r>
          </w:p>
        </w:tc>
        <w:tc>
          <w:tcPr>
            <w:tcW w:w="0" w:type="auto"/>
          </w:tcPr>
          <w:p w:rsidR="00B67860" w:rsidRPr="003243A2" w:rsidRDefault="00B67860" w:rsidP="00F663A8">
            <w:pPr>
              <w:rPr>
                <w:rFonts w:cs="Times New Roman"/>
              </w:rPr>
            </w:pPr>
            <w:r w:rsidRPr="003243A2">
              <w:rPr>
                <w:rFonts w:cs="Times New Roman"/>
              </w:rPr>
              <w:t>11 (31.4%)</w:t>
            </w:r>
          </w:p>
        </w:tc>
        <w:tc>
          <w:tcPr>
            <w:tcW w:w="0" w:type="auto"/>
          </w:tcPr>
          <w:p w:rsidR="00B67860" w:rsidRPr="003243A2" w:rsidRDefault="00B67860" w:rsidP="00F663A8">
            <w:pPr>
              <w:rPr>
                <w:rFonts w:cs="Times New Roman"/>
              </w:rPr>
            </w:pPr>
            <w:r w:rsidRPr="003243A2">
              <w:rPr>
                <w:rFonts w:cs="Times New Roman"/>
              </w:rPr>
              <w:t>47 (49.5%)</w:t>
            </w:r>
          </w:p>
        </w:tc>
        <w:tc>
          <w:tcPr>
            <w:tcW w:w="0" w:type="auto"/>
          </w:tcPr>
          <w:p w:rsidR="00B67860" w:rsidRPr="003243A2" w:rsidRDefault="00B67860" w:rsidP="00F663A8">
            <w:pPr>
              <w:rPr>
                <w:rFonts w:cs="Times New Roman"/>
              </w:rPr>
            </w:pPr>
            <w:r w:rsidRPr="003243A2">
              <w:rPr>
                <w:rFonts w:cs="Times New Roman"/>
              </w:rPr>
              <w:t>0.076</w:t>
            </w:r>
          </w:p>
        </w:tc>
        <w:tc>
          <w:tcPr>
            <w:tcW w:w="0" w:type="auto"/>
          </w:tcPr>
          <w:p w:rsidR="00B67860" w:rsidRPr="003243A2" w:rsidRDefault="00B67860" w:rsidP="00F663A8">
            <w:pPr>
              <w:rPr>
                <w:rFonts w:cs="Times New Roman"/>
              </w:rPr>
            </w:pPr>
            <w:r w:rsidRPr="003243A2">
              <w:rPr>
                <w:rFonts w:cs="Times New Roman"/>
              </w:rPr>
              <w:t>0.3</w:t>
            </w:r>
            <w:r w:rsidR="009F5D8A">
              <w:rPr>
                <w:rFonts w:cs="Times New Roman"/>
              </w:rPr>
              <w:t>2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1</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3 (3.2%)</w:t>
            </w:r>
          </w:p>
        </w:tc>
        <w:tc>
          <w:tcPr>
            <w:tcW w:w="0" w:type="auto"/>
          </w:tcPr>
          <w:p w:rsidR="00B67860" w:rsidRPr="003243A2" w:rsidRDefault="00B67860" w:rsidP="00F663A8">
            <w:pPr>
              <w:rPr>
                <w:rFonts w:cs="Times New Roman"/>
              </w:rPr>
            </w:pPr>
            <w:r w:rsidRPr="003243A2">
              <w:rPr>
                <w:rFonts w:cs="Times New Roman"/>
              </w:rPr>
              <w:t>0.566</w:t>
            </w:r>
          </w:p>
        </w:tc>
        <w:tc>
          <w:tcPr>
            <w:tcW w:w="0" w:type="auto"/>
          </w:tcPr>
          <w:p w:rsidR="00B67860" w:rsidRPr="003243A2" w:rsidRDefault="00B67860" w:rsidP="00F663A8">
            <w:pPr>
              <w:rPr>
                <w:rFonts w:cs="Times New Roman"/>
              </w:rPr>
            </w:pPr>
            <w:r w:rsidRPr="003243A2">
              <w:rPr>
                <w:rFonts w:cs="Times New Roman"/>
              </w:rPr>
              <w:t>0.80</w:t>
            </w:r>
            <w:r w:rsidR="009F5D8A">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2</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2 (2.1%)</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3</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2 (2.1%)</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4</w:t>
            </w:r>
          </w:p>
        </w:tc>
        <w:tc>
          <w:tcPr>
            <w:tcW w:w="0" w:type="auto"/>
          </w:tcPr>
          <w:p w:rsidR="00B67860" w:rsidRPr="003243A2" w:rsidRDefault="00B67860" w:rsidP="00F663A8">
            <w:pPr>
              <w:rPr>
                <w:rFonts w:cs="Times New Roman"/>
              </w:rPr>
            </w:pPr>
            <w:r w:rsidRPr="003243A2">
              <w:rPr>
                <w:rFonts w:cs="Times New Roman"/>
              </w:rPr>
              <w:t>2 (5.9%)</w:t>
            </w:r>
          </w:p>
        </w:tc>
        <w:tc>
          <w:tcPr>
            <w:tcW w:w="0" w:type="auto"/>
          </w:tcPr>
          <w:p w:rsidR="00B67860" w:rsidRPr="003243A2" w:rsidRDefault="00B67860" w:rsidP="00F663A8">
            <w:pPr>
              <w:rPr>
                <w:rFonts w:cs="Times New Roman"/>
              </w:rPr>
            </w:pPr>
            <w:r w:rsidRPr="003243A2">
              <w:rPr>
                <w:rFonts w:cs="Times New Roman"/>
              </w:rPr>
              <w:t>4 (4.2%)</w:t>
            </w:r>
          </w:p>
        </w:tc>
        <w:tc>
          <w:tcPr>
            <w:tcW w:w="0" w:type="auto"/>
          </w:tcPr>
          <w:p w:rsidR="00B67860" w:rsidRPr="003243A2" w:rsidRDefault="00B67860" w:rsidP="00F663A8">
            <w:pPr>
              <w:rPr>
                <w:rFonts w:cs="Times New Roman"/>
              </w:rPr>
            </w:pPr>
            <w:r w:rsidRPr="003243A2">
              <w:rPr>
                <w:rFonts w:cs="Times New Roman"/>
              </w:rPr>
              <w:t>0.654</w:t>
            </w:r>
          </w:p>
        </w:tc>
        <w:tc>
          <w:tcPr>
            <w:tcW w:w="0" w:type="auto"/>
          </w:tcPr>
          <w:p w:rsidR="00B67860" w:rsidRPr="003243A2" w:rsidRDefault="00B67860" w:rsidP="00F663A8">
            <w:pPr>
              <w:rPr>
                <w:rFonts w:cs="Times New Roman"/>
              </w:rPr>
            </w:pPr>
            <w:r w:rsidRPr="003243A2">
              <w:rPr>
                <w:rFonts w:cs="Times New Roman"/>
              </w:rPr>
              <w:t>0.83</w:t>
            </w:r>
            <w:r w:rsidR="009F5D8A">
              <w:rPr>
                <w:rFonts w:cs="Times New Roman"/>
              </w:rPr>
              <w:t>5</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5</w:t>
            </w:r>
          </w:p>
        </w:tc>
        <w:tc>
          <w:tcPr>
            <w:tcW w:w="0" w:type="auto"/>
          </w:tcPr>
          <w:p w:rsidR="00B67860" w:rsidRPr="003243A2" w:rsidRDefault="00B67860" w:rsidP="00F663A8">
            <w:pPr>
              <w:rPr>
                <w:rFonts w:cs="Times New Roman"/>
              </w:rPr>
            </w:pPr>
            <w:r w:rsidRPr="003243A2">
              <w:rPr>
                <w:rFonts w:cs="Times New Roman"/>
              </w:rPr>
              <w:t>8 (23.5%)</w:t>
            </w:r>
          </w:p>
        </w:tc>
        <w:tc>
          <w:tcPr>
            <w:tcW w:w="0" w:type="auto"/>
          </w:tcPr>
          <w:p w:rsidR="00B67860" w:rsidRPr="003243A2" w:rsidRDefault="00B67860" w:rsidP="00F663A8">
            <w:pPr>
              <w:rPr>
                <w:rFonts w:cs="Times New Roman"/>
              </w:rPr>
            </w:pPr>
            <w:r w:rsidRPr="003243A2">
              <w:rPr>
                <w:rFonts w:cs="Times New Roman"/>
              </w:rPr>
              <w:t>15 (15.8%)</w:t>
            </w:r>
          </w:p>
        </w:tc>
        <w:tc>
          <w:tcPr>
            <w:tcW w:w="0" w:type="auto"/>
          </w:tcPr>
          <w:p w:rsidR="00B67860" w:rsidRPr="003243A2" w:rsidRDefault="00B67860" w:rsidP="00F663A8">
            <w:pPr>
              <w:rPr>
                <w:rFonts w:cs="Times New Roman"/>
              </w:rPr>
            </w:pPr>
            <w:r w:rsidRPr="003243A2">
              <w:rPr>
                <w:rFonts w:cs="Times New Roman"/>
              </w:rPr>
              <w:t>0.309</w:t>
            </w:r>
          </w:p>
        </w:tc>
        <w:tc>
          <w:tcPr>
            <w:tcW w:w="0" w:type="auto"/>
          </w:tcPr>
          <w:p w:rsidR="00B67860" w:rsidRPr="003243A2" w:rsidRDefault="00B67860" w:rsidP="00F663A8">
            <w:pPr>
              <w:rPr>
                <w:rFonts w:cs="Times New Roman"/>
              </w:rPr>
            </w:pPr>
            <w:r w:rsidRPr="003243A2">
              <w:rPr>
                <w:rFonts w:cs="Times New Roman"/>
              </w:rPr>
              <w:t>0.</w:t>
            </w:r>
            <w:r w:rsidR="009F5D8A">
              <w:rPr>
                <w:rFonts w:cs="Times New Roman"/>
              </w:rPr>
              <w:t>693</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V6</w:t>
            </w:r>
          </w:p>
        </w:tc>
        <w:tc>
          <w:tcPr>
            <w:tcW w:w="0" w:type="auto"/>
          </w:tcPr>
          <w:p w:rsidR="00B67860" w:rsidRPr="003243A2" w:rsidRDefault="00B67860" w:rsidP="00F663A8">
            <w:pPr>
              <w:rPr>
                <w:rFonts w:cs="Times New Roman"/>
              </w:rPr>
            </w:pPr>
            <w:r w:rsidRPr="003243A2">
              <w:rPr>
                <w:rFonts w:cs="Times New Roman"/>
              </w:rPr>
              <w:t>8 (23.5%)</w:t>
            </w:r>
          </w:p>
        </w:tc>
        <w:tc>
          <w:tcPr>
            <w:tcW w:w="0" w:type="auto"/>
          </w:tcPr>
          <w:p w:rsidR="00B67860" w:rsidRPr="003243A2" w:rsidRDefault="00B67860" w:rsidP="00F663A8">
            <w:pPr>
              <w:rPr>
                <w:rFonts w:cs="Times New Roman"/>
              </w:rPr>
            </w:pPr>
            <w:r w:rsidRPr="003243A2">
              <w:rPr>
                <w:rFonts w:cs="Times New Roman"/>
              </w:rPr>
              <w:t>21 (22.1%)</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I</w:t>
            </w:r>
          </w:p>
        </w:tc>
        <w:tc>
          <w:tcPr>
            <w:tcW w:w="0" w:type="auto"/>
          </w:tcPr>
          <w:p w:rsidR="00B67860" w:rsidRPr="003243A2" w:rsidRDefault="00B67860" w:rsidP="00F663A8">
            <w:pPr>
              <w:rPr>
                <w:rFonts w:cs="Times New Roman"/>
              </w:rPr>
            </w:pPr>
            <w:r w:rsidRPr="003243A2">
              <w:rPr>
                <w:rFonts w:cs="Times New Roman"/>
              </w:rPr>
              <w:t>7 (20.6%)</w:t>
            </w:r>
          </w:p>
        </w:tc>
        <w:tc>
          <w:tcPr>
            <w:tcW w:w="0" w:type="auto"/>
          </w:tcPr>
          <w:p w:rsidR="00B67860" w:rsidRPr="003243A2" w:rsidRDefault="00B67860" w:rsidP="00F663A8">
            <w:pPr>
              <w:rPr>
                <w:rFonts w:cs="Times New Roman"/>
              </w:rPr>
            </w:pPr>
            <w:r w:rsidRPr="003243A2">
              <w:rPr>
                <w:rFonts w:cs="Times New Roman"/>
              </w:rPr>
              <w:t>15 (15.8%)</w:t>
            </w:r>
          </w:p>
        </w:tc>
        <w:tc>
          <w:tcPr>
            <w:tcW w:w="0" w:type="auto"/>
          </w:tcPr>
          <w:p w:rsidR="00B67860" w:rsidRPr="003243A2" w:rsidRDefault="00B67860" w:rsidP="00F663A8">
            <w:pPr>
              <w:rPr>
                <w:rFonts w:cs="Times New Roman"/>
              </w:rPr>
            </w:pPr>
            <w:r w:rsidRPr="003243A2">
              <w:rPr>
                <w:rFonts w:cs="Times New Roman"/>
              </w:rPr>
              <w:t>0.597</w:t>
            </w:r>
          </w:p>
        </w:tc>
        <w:tc>
          <w:tcPr>
            <w:tcW w:w="0" w:type="auto"/>
          </w:tcPr>
          <w:p w:rsidR="00B67860" w:rsidRPr="003243A2" w:rsidRDefault="00B67860" w:rsidP="00F663A8">
            <w:pPr>
              <w:rPr>
                <w:rFonts w:cs="Times New Roman"/>
              </w:rPr>
            </w:pPr>
            <w:r w:rsidRPr="003243A2">
              <w:rPr>
                <w:rFonts w:cs="Times New Roman"/>
              </w:rPr>
              <w:t>0.81</w:t>
            </w:r>
            <w:r w:rsidR="009F5D8A">
              <w:rPr>
                <w:rFonts w:cs="Times New Roman"/>
              </w:rPr>
              <w:t>3</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II</w:t>
            </w:r>
          </w:p>
        </w:tc>
        <w:tc>
          <w:tcPr>
            <w:tcW w:w="0" w:type="auto"/>
          </w:tcPr>
          <w:p w:rsidR="00B67860" w:rsidRPr="003243A2" w:rsidRDefault="00B67860" w:rsidP="00F663A8">
            <w:pPr>
              <w:rPr>
                <w:rFonts w:cs="Times New Roman"/>
              </w:rPr>
            </w:pPr>
            <w:r w:rsidRPr="003243A2">
              <w:rPr>
                <w:rFonts w:cs="Times New Roman"/>
              </w:rPr>
              <w:t>6 (17.6%)</w:t>
            </w:r>
          </w:p>
        </w:tc>
        <w:tc>
          <w:tcPr>
            <w:tcW w:w="0" w:type="auto"/>
          </w:tcPr>
          <w:p w:rsidR="00B67860" w:rsidRPr="003243A2" w:rsidRDefault="00B67860" w:rsidP="00F663A8">
            <w:pPr>
              <w:rPr>
                <w:rFonts w:cs="Times New Roman"/>
              </w:rPr>
            </w:pPr>
            <w:r w:rsidRPr="003243A2">
              <w:rPr>
                <w:rFonts w:cs="Times New Roman"/>
              </w:rPr>
              <w:t>18 (18.9%)</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III</w:t>
            </w:r>
          </w:p>
        </w:tc>
        <w:tc>
          <w:tcPr>
            <w:tcW w:w="0" w:type="auto"/>
          </w:tcPr>
          <w:p w:rsidR="00B67860" w:rsidRPr="003243A2" w:rsidRDefault="00B67860" w:rsidP="00F663A8">
            <w:pPr>
              <w:rPr>
                <w:rFonts w:cs="Times New Roman"/>
              </w:rPr>
            </w:pPr>
            <w:r w:rsidRPr="003243A2">
              <w:rPr>
                <w:rFonts w:cs="Times New Roman"/>
              </w:rPr>
              <w:t>5 (14.7%)</w:t>
            </w:r>
          </w:p>
        </w:tc>
        <w:tc>
          <w:tcPr>
            <w:tcW w:w="0" w:type="auto"/>
          </w:tcPr>
          <w:p w:rsidR="00B67860" w:rsidRPr="003243A2" w:rsidRDefault="00B67860" w:rsidP="00F663A8">
            <w:pPr>
              <w:rPr>
                <w:rFonts w:cs="Times New Roman"/>
              </w:rPr>
            </w:pPr>
            <w:r w:rsidRPr="003243A2">
              <w:rPr>
                <w:rFonts w:cs="Times New Roman"/>
              </w:rPr>
              <w:t>22 (23.2%)</w:t>
            </w:r>
          </w:p>
        </w:tc>
        <w:tc>
          <w:tcPr>
            <w:tcW w:w="0" w:type="auto"/>
          </w:tcPr>
          <w:p w:rsidR="00B67860" w:rsidRPr="003243A2" w:rsidRDefault="00B67860" w:rsidP="00F663A8">
            <w:pPr>
              <w:rPr>
                <w:rFonts w:cs="Times New Roman"/>
              </w:rPr>
            </w:pPr>
            <w:r w:rsidRPr="003243A2">
              <w:rPr>
                <w:rFonts w:cs="Times New Roman"/>
              </w:rPr>
              <w:t>0.338</w:t>
            </w:r>
          </w:p>
        </w:tc>
        <w:tc>
          <w:tcPr>
            <w:tcW w:w="0" w:type="auto"/>
          </w:tcPr>
          <w:p w:rsidR="00B67860" w:rsidRPr="003243A2" w:rsidRDefault="00B67860" w:rsidP="00F663A8">
            <w:pPr>
              <w:rPr>
                <w:rFonts w:cs="Times New Roman"/>
              </w:rPr>
            </w:pPr>
            <w:r w:rsidRPr="003243A2">
              <w:rPr>
                <w:rFonts w:cs="Times New Roman"/>
              </w:rPr>
              <w:t>0.7</w:t>
            </w:r>
            <w:r w:rsidR="009F5D8A">
              <w:rPr>
                <w:rFonts w:cs="Times New Roman"/>
              </w:rPr>
              <w:t>19</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aVR</w:t>
            </w:r>
          </w:p>
        </w:tc>
        <w:tc>
          <w:tcPr>
            <w:tcW w:w="0" w:type="auto"/>
          </w:tcPr>
          <w:p w:rsidR="00B67860" w:rsidRPr="003243A2" w:rsidRDefault="00B67860" w:rsidP="00F663A8">
            <w:pPr>
              <w:rPr>
                <w:rFonts w:cs="Times New Roman"/>
              </w:rPr>
            </w:pPr>
            <w:r w:rsidRPr="003243A2">
              <w:rPr>
                <w:rFonts w:cs="Times New Roman"/>
              </w:rPr>
              <w:t>3 (8.8%)</w:t>
            </w:r>
          </w:p>
        </w:tc>
        <w:tc>
          <w:tcPr>
            <w:tcW w:w="0" w:type="auto"/>
          </w:tcPr>
          <w:p w:rsidR="00B67860" w:rsidRPr="003243A2" w:rsidRDefault="00B67860" w:rsidP="00F663A8">
            <w:pPr>
              <w:rPr>
                <w:rFonts w:cs="Times New Roman"/>
              </w:rPr>
            </w:pPr>
            <w:r w:rsidRPr="003243A2">
              <w:rPr>
                <w:rFonts w:cs="Times New Roman"/>
              </w:rPr>
              <w:t>12 (12.6%)</w:t>
            </w:r>
          </w:p>
        </w:tc>
        <w:tc>
          <w:tcPr>
            <w:tcW w:w="0" w:type="auto"/>
          </w:tcPr>
          <w:p w:rsidR="00B67860" w:rsidRPr="003243A2" w:rsidRDefault="00B67860" w:rsidP="00F663A8">
            <w:pPr>
              <w:rPr>
                <w:rFonts w:cs="Times New Roman"/>
              </w:rPr>
            </w:pPr>
            <w:r w:rsidRPr="003243A2">
              <w:rPr>
                <w:rFonts w:cs="Times New Roman"/>
              </w:rPr>
              <w:t>0.758</w:t>
            </w:r>
          </w:p>
        </w:tc>
        <w:tc>
          <w:tcPr>
            <w:tcW w:w="0" w:type="auto"/>
          </w:tcPr>
          <w:p w:rsidR="00B67860" w:rsidRPr="003243A2" w:rsidRDefault="00B67860" w:rsidP="00F663A8">
            <w:pPr>
              <w:rPr>
                <w:rFonts w:cs="Times New Roman"/>
              </w:rPr>
            </w:pPr>
            <w:r w:rsidRPr="003243A2">
              <w:rPr>
                <w:rFonts w:cs="Times New Roman"/>
              </w:rPr>
              <w:t>0.92</w:t>
            </w:r>
            <w:r w:rsidR="009F5D8A">
              <w:rPr>
                <w:rFonts w:cs="Times New Roman"/>
              </w:rPr>
              <w:t>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aVL</w:t>
            </w:r>
          </w:p>
        </w:tc>
        <w:tc>
          <w:tcPr>
            <w:tcW w:w="0" w:type="auto"/>
          </w:tcPr>
          <w:p w:rsidR="00B67860" w:rsidRPr="003243A2" w:rsidRDefault="00B67860" w:rsidP="00F663A8">
            <w:pPr>
              <w:rPr>
                <w:rFonts w:cs="Times New Roman"/>
              </w:rPr>
            </w:pPr>
            <w:r w:rsidRPr="003243A2">
              <w:rPr>
                <w:rFonts w:cs="Times New Roman"/>
              </w:rPr>
              <w:t>6 (17.6%)</w:t>
            </w:r>
          </w:p>
        </w:tc>
        <w:tc>
          <w:tcPr>
            <w:tcW w:w="0" w:type="auto"/>
          </w:tcPr>
          <w:p w:rsidR="00B67860" w:rsidRPr="003243A2" w:rsidRDefault="00B67860" w:rsidP="00F663A8">
            <w:pPr>
              <w:rPr>
                <w:rFonts w:cs="Times New Roman"/>
              </w:rPr>
            </w:pPr>
            <w:r w:rsidRPr="003243A2">
              <w:rPr>
                <w:rFonts w:cs="Times New Roman"/>
              </w:rPr>
              <w:t>17 (17.9%)</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F5D8A">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Q wave aVF</w:t>
            </w:r>
          </w:p>
        </w:tc>
        <w:tc>
          <w:tcPr>
            <w:tcW w:w="0" w:type="auto"/>
          </w:tcPr>
          <w:p w:rsidR="00B67860" w:rsidRPr="003243A2" w:rsidRDefault="00B67860" w:rsidP="00F663A8">
            <w:pPr>
              <w:rPr>
                <w:rFonts w:cs="Times New Roman"/>
              </w:rPr>
            </w:pPr>
            <w:r w:rsidRPr="003243A2">
              <w:rPr>
                <w:rFonts w:cs="Times New Roman"/>
              </w:rPr>
              <w:t>7 (20.6%)</w:t>
            </w:r>
          </w:p>
        </w:tc>
        <w:tc>
          <w:tcPr>
            <w:tcW w:w="0" w:type="auto"/>
          </w:tcPr>
          <w:p w:rsidR="00B67860" w:rsidRPr="003243A2" w:rsidRDefault="00B67860" w:rsidP="00F663A8">
            <w:pPr>
              <w:rPr>
                <w:rFonts w:cs="Times New Roman"/>
              </w:rPr>
            </w:pPr>
            <w:r w:rsidRPr="003243A2">
              <w:rPr>
                <w:rFonts w:cs="Times New Roman"/>
              </w:rPr>
              <w:t>18 (18.9%)</w:t>
            </w:r>
          </w:p>
        </w:tc>
        <w:tc>
          <w:tcPr>
            <w:tcW w:w="0" w:type="auto"/>
          </w:tcPr>
          <w:p w:rsidR="00B67860" w:rsidRPr="003243A2" w:rsidRDefault="00B67860" w:rsidP="00F663A8">
            <w:pPr>
              <w:rPr>
                <w:rFonts w:cs="Times New Roman"/>
              </w:rPr>
            </w:pPr>
            <w:r w:rsidRPr="003243A2">
              <w:rPr>
                <w:rFonts w:cs="Times New Roman"/>
              </w:rPr>
              <w:t>0.805</w:t>
            </w:r>
          </w:p>
        </w:tc>
        <w:tc>
          <w:tcPr>
            <w:tcW w:w="0" w:type="auto"/>
          </w:tcPr>
          <w:p w:rsidR="00B67860" w:rsidRPr="003243A2" w:rsidRDefault="00B67860" w:rsidP="00F663A8">
            <w:pPr>
              <w:rPr>
                <w:rFonts w:cs="Times New Roman"/>
              </w:rPr>
            </w:pPr>
            <w:r w:rsidRPr="003243A2">
              <w:rPr>
                <w:rFonts w:cs="Times New Roman"/>
              </w:rPr>
              <w:t>0.96</w:t>
            </w:r>
            <w:r w:rsidR="009D5593">
              <w:rPr>
                <w:rFonts w:cs="Times New Roman"/>
              </w:rPr>
              <w:t>1</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Left bundle branch block (complete +incomplete)</w:t>
            </w:r>
          </w:p>
        </w:tc>
        <w:tc>
          <w:tcPr>
            <w:tcW w:w="0" w:type="auto"/>
          </w:tcPr>
          <w:p w:rsidR="00B67860" w:rsidRPr="003243A2" w:rsidRDefault="00B67860" w:rsidP="00F663A8">
            <w:pPr>
              <w:rPr>
                <w:rFonts w:cs="Times New Roman"/>
              </w:rPr>
            </w:pPr>
            <w:r w:rsidRPr="003243A2">
              <w:rPr>
                <w:rFonts w:cs="Times New Roman"/>
              </w:rPr>
              <w:t>3 (8.6%)</w:t>
            </w:r>
          </w:p>
        </w:tc>
        <w:tc>
          <w:tcPr>
            <w:tcW w:w="0" w:type="auto"/>
          </w:tcPr>
          <w:p w:rsidR="00B67860" w:rsidRPr="003243A2" w:rsidRDefault="00B67860" w:rsidP="00F663A8">
            <w:pPr>
              <w:rPr>
                <w:rFonts w:cs="Times New Roman"/>
              </w:rPr>
            </w:pPr>
            <w:r w:rsidRPr="003243A2">
              <w:rPr>
                <w:rFonts w:cs="Times New Roman"/>
              </w:rPr>
              <w:t>4 (4.2%)</w:t>
            </w:r>
          </w:p>
        </w:tc>
        <w:tc>
          <w:tcPr>
            <w:tcW w:w="0" w:type="auto"/>
          </w:tcPr>
          <w:p w:rsidR="00B67860" w:rsidRPr="003243A2" w:rsidRDefault="00B67860" w:rsidP="00F663A8">
            <w:pPr>
              <w:rPr>
                <w:rFonts w:cs="Times New Roman"/>
              </w:rPr>
            </w:pPr>
            <w:r w:rsidRPr="003243A2">
              <w:rPr>
                <w:rFonts w:cs="Times New Roman"/>
              </w:rPr>
              <w:t>0.386</w:t>
            </w:r>
          </w:p>
        </w:tc>
        <w:tc>
          <w:tcPr>
            <w:tcW w:w="0" w:type="auto"/>
          </w:tcPr>
          <w:p w:rsidR="00B67860" w:rsidRPr="003243A2" w:rsidRDefault="00B67860" w:rsidP="00F663A8">
            <w:pPr>
              <w:rPr>
                <w:rFonts w:cs="Times New Roman"/>
              </w:rPr>
            </w:pPr>
            <w:r w:rsidRPr="003243A2">
              <w:rPr>
                <w:rFonts w:cs="Times New Roman"/>
              </w:rPr>
              <w:t>0.7</w:t>
            </w:r>
            <w:r w:rsidR="009D5593">
              <w:rPr>
                <w:rFonts w:cs="Times New Roman"/>
              </w:rPr>
              <w:t>2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Complete LBBB</w:t>
            </w:r>
          </w:p>
        </w:tc>
        <w:tc>
          <w:tcPr>
            <w:tcW w:w="0" w:type="auto"/>
          </w:tcPr>
          <w:p w:rsidR="00B67860" w:rsidRPr="003243A2" w:rsidRDefault="00B67860" w:rsidP="00F663A8">
            <w:pPr>
              <w:rPr>
                <w:rFonts w:cs="Times New Roman"/>
              </w:rPr>
            </w:pPr>
            <w:r w:rsidRPr="003243A2">
              <w:rPr>
                <w:rFonts w:cs="Times New Roman"/>
              </w:rPr>
              <w:t>1 (2.9%)</w:t>
            </w:r>
          </w:p>
        </w:tc>
        <w:tc>
          <w:tcPr>
            <w:tcW w:w="0" w:type="auto"/>
          </w:tcPr>
          <w:p w:rsidR="00B67860" w:rsidRPr="003243A2" w:rsidRDefault="00B67860" w:rsidP="00F663A8">
            <w:pPr>
              <w:rPr>
                <w:rFonts w:cs="Times New Roman"/>
              </w:rPr>
            </w:pPr>
            <w:r w:rsidRPr="003243A2">
              <w:rPr>
                <w:rFonts w:cs="Times New Roman"/>
              </w:rPr>
              <w:t>2 (2.1%)</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9D5593">
              <w:rPr>
                <w:rFonts w:cs="Times New Roman"/>
              </w:rPr>
              <w:t>.000</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Right bundle branch block (complete +incomplete)</w:t>
            </w:r>
          </w:p>
        </w:tc>
        <w:tc>
          <w:tcPr>
            <w:tcW w:w="0" w:type="auto"/>
          </w:tcPr>
          <w:p w:rsidR="00B67860" w:rsidRPr="003243A2" w:rsidRDefault="00B67860" w:rsidP="00F663A8">
            <w:pPr>
              <w:rPr>
                <w:rFonts w:cs="Times New Roman"/>
              </w:rPr>
            </w:pPr>
            <w:r w:rsidRPr="003243A2">
              <w:rPr>
                <w:rFonts w:cs="Times New Roman"/>
              </w:rPr>
              <w:t>2 (5.7%)</w:t>
            </w:r>
          </w:p>
        </w:tc>
        <w:tc>
          <w:tcPr>
            <w:tcW w:w="0" w:type="auto"/>
          </w:tcPr>
          <w:p w:rsidR="00B67860" w:rsidRPr="003243A2" w:rsidRDefault="00B67860" w:rsidP="00F663A8">
            <w:pPr>
              <w:rPr>
                <w:rFonts w:cs="Times New Roman"/>
              </w:rPr>
            </w:pPr>
            <w:r w:rsidRPr="003243A2">
              <w:rPr>
                <w:rFonts w:cs="Times New Roman"/>
              </w:rPr>
              <w:t>12 (12.6%)</w:t>
            </w:r>
          </w:p>
        </w:tc>
        <w:tc>
          <w:tcPr>
            <w:tcW w:w="0" w:type="auto"/>
          </w:tcPr>
          <w:p w:rsidR="00B67860" w:rsidRPr="003243A2" w:rsidRDefault="00B67860" w:rsidP="00F663A8">
            <w:pPr>
              <w:rPr>
                <w:rFonts w:cs="Times New Roman"/>
              </w:rPr>
            </w:pPr>
            <w:r w:rsidRPr="003243A2">
              <w:rPr>
                <w:rFonts w:cs="Times New Roman"/>
              </w:rPr>
              <w:t>0.350</w:t>
            </w:r>
          </w:p>
        </w:tc>
        <w:tc>
          <w:tcPr>
            <w:tcW w:w="0" w:type="auto"/>
          </w:tcPr>
          <w:p w:rsidR="00B67860" w:rsidRPr="003243A2" w:rsidRDefault="00B67860" w:rsidP="00F663A8">
            <w:pPr>
              <w:rPr>
                <w:rFonts w:cs="Times New Roman"/>
              </w:rPr>
            </w:pPr>
            <w:r w:rsidRPr="003243A2">
              <w:rPr>
                <w:rFonts w:cs="Times New Roman"/>
              </w:rPr>
              <w:t>0.7</w:t>
            </w:r>
            <w:r w:rsidR="009D5593">
              <w:rPr>
                <w:rFonts w:cs="Times New Roman"/>
              </w:rPr>
              <w:t>27</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Complete RBBB</w:t>
            </w:r>
          </w:p>
        </w:tc>
        <w:tc>
          <w:tcPr>
            <w:tcW w:w="0" w:type="auto"/>
          </w:tcPr>
          <w:p w:rsidR="00B67860" w:rsidRPr="003243A2" w:rsidRDefault="00B67860" w:rsidP="00F663A8">
            <w:pPr>
              <w:rPr>
                <w:rFonts w:cs="Times New Roman"/>
              </w:rPr>
            </w:pPr>
            <w:r w:rsidRPr="003243A2">
              <w:rPr>
                <w:rFonts w:cs="Times New Roman"/>
              </w:rPr>
              <w:t>0 (0.0%)</w:t>
            </w:r>
          </w:p>
        </w:tc>
        <w:tc>
          <w:tcPr>
            <w:tcW w:w="0" w:type="auto"/>
          </w:tcPr>
          <w:p w:rsidR="00B67860" w:rsidRPr="003243A2" w:rsidRDefault="00B67860" w:rsidP="00F663A8">
            <w:pPr>
              <w:rPr>
                <w:rFonts w:cs="Times New Roman"/>
              </w:rPr>
            </w:pPr>
            <w:r w:rsidRPr="003243A2">
              <w:rPr>
                <w:rFonts w:cs="Times New Roman"/>
              </w:rPr>
              <w:t>4 (4.2%)</w:t>
            </w:r>
          </w:p>
        </w:tc>
        <w:tc>
          <w:tcPr>
            <w:tcW w:w="0" w:type="auto"/>
          </w:tcPr>
          <w:p w:rsidR="00B67860" w:rsidRPr="003243A2" w:rsidRDefault="00B67860" w:rsidP="00F663A8">
            <w:pPr>
              <w:rPr>
                <w:rFonts w:cs="Times New Roman"/>
              </w:rPr>
            </w:pPr>
            <w:r w:rsidRPr="003243A2">
              <w:rPr>
                <w:rFonts w:cs="Times New Roman"/>
              </w:rPr>
              <w:t>0.574</w:t>
            </w:r>
          </w:p>
        </w:tc>
        <w:tc>
          <w:tcPr>
            <w:tcW w:w="0" w:type="auto"/>
          </w:tcPr>
          <w:p w:rsidR="00B67860" w:rsidRPr="003243A2" w:rsidRDefault="00B67860" w:rsidP="00F663A8">
            <w:pPr>
              <w:rPr>
                <w:rFonts w:cs="Times New Roman"/>
              </w:rPr>
            </w:pPr>
            <w:r w:rsidRPr="003243A2">
              <w:rPr>
                <w:rFonts w:cs="Times New Roman"/>
              </w:rPr>
              <w:t>0.80</w:t>
            </w:r>
            <w:r w:rsidR="006A1D53">
              <w:rPr>
                <w:rFonts w:cs="Times New Roman"/>
              </w:rPr>
              <w:t>2</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Low voltage</w:t>
            </w:r>
          </w:p>
        </w:tc>
        <w:tc>
          <w:tcPr>
            <w:tcW w:w="0" w:type="auto"/>
          </w:tcPr>
          <w:p w:rsidR="00B67860" w:rsidRPr="003243A2" w:rsidRDefault="00B67860" w:rsidP="00F663A8">
            <w:pPr>
              <w:rPr>
                <w:rFonts w:cs="Times New Roman"/>
              </w:rPr>
            </w:pPr>
            <w:r w:rsidRPr="003243A2">
              <w:rPr>
                <w:rFonts w:cs="Times New Roman"/>
              </w:rPr>
              <w:t>10 (28.6%)</w:t>
            </w:r>
          </w:p>
        </w:tc>
        <w:tc>
          <w:tcPr>
            <w:tcW w:w="0" w:type="auto"/>
          </w:tcPr>
          <w:p w:rsidR="00B67860" w:rsidRPr="003243A2" w:rsidRDefault="00B67860" w:rsidP="00F663A8">
            <w:pPr>
              <w:rPr>
                <w:rFonts w:cs="Times New Roman"/>
              </w:rPr>
            </w:pPr>
            <w:r w:rsidRPr="003243A2">
              <w:rPr>
                <w:rFonts w:cs="Times New Roman"/>
              </w:rPr>
              <w:t>22 (23.2%)</w:t>
            </w:r>
          </w:p>
        </w:tc>
        <w:tc>
          <w:tcPr>
            <w:tcW w:w="0" w:type="auto"/>
          </w:tcPr>
          <w:p w:rsidR="00B67860" w:rsidRPr="003243A2" w:rsidRDefault="00B67860" w:rsidP="00F663A8">
            <w:pPr>
              <w:rPr>
                <w:rFonts w:cs="Times New Roman"/>
              </w:rPr>
            </w:pPr>
            <w:r w:rsidRPr="003243A2">
              <w:rPr>
                <w:rFonts w:cs="Times New Roman"/>
              </w:rPr>
              <w:t>0.647</w:t>
            </w:r>
          </w:p>
        </w:tc>
        <w:tc>
          <w:tcPr>
            <w:tcW w:w="0" w:type="auto"/>
          </w:tcPr>
          <w:p w:rsidR="00B67860" w:rsidRPr="003243A2" w:rsidRDefault="00B67860" w:rsidP="00F663A8">
            <w:pPr>
              <w:rPr>
                <w:rFonts w:cs="Times New Roman"/>
              </w:rPr>
            </w:pPr>
            <w:r w:rsidRPr="003243A2">
              <w:rPr>
                <w:rFonts w:cs="Times New Roman"/>
              </w:rPr>
              <w:t>0.83</w:t>
            </w:r>
            <w:r w:rsidR="006A1D53">
              <w:rPr>
                <w:rFonts w:cs="Times New Roman"/>
              </w:rPr>
              <w:t>5</w:t>
            </w:r>
          </w:p>
        </w:tc>
      </w:tr>
      <w:tr w:rsidR="00B67860" w:rsidRPr="003243A2" w:rsidTr="00597D26">
        <w:tc>
          <w:tcPr>
            <w:tcW w:w="0" w:type="auto"/>
          </w:tcPr>
          <w:p w:rsidR="00B67860" w:rsidRPr="003243A2" w:rsidRDefault="00B67860" w:rsidP="00F663A8">
            <w:pPr>
              <w:rPr>
                <w:rFonts w:cs="Times New Roman"/>
              </w:rPr>
            </w:pPr>
            <w:r w:rsidRPr="003243A2">
              <w:rPr>
                <w:rFonts w:cs="Times New Roman"/>
              </w:rPr>
              <w:t>Poor R wave progression</w:t>
            </w:r>
          </w:p>
        </w:tc>
        <w:tc>
          <w:tcPr>
            <w:tcW w:w="0" w:type="auto"/>
          </w:tcPr>
          <w:p w:rsidR="00B67860" w:rsidRPr="003243A2" w:rsidRDefault="00B67860" w:rsidP="00F663A8">
            <w:pPr>
              <w:rPr>
                <w:rFonts w:cs="Times New Roman"/>
              </w:rPr>
            </w:pPr>
            <w:r w:rsidRPr="003243A2">
              <w:rPr>
                <w:rFonts w:cs="Times New Roman"/>
              </w:rPr>
              <w:t>12 (35.3%)</w:t>
            </w:r>
          </w:p>
        </w:tc>
        <w:tc>
          <w:tcPr>
            <w:tcW w:w="0" w:type="auto"/>
          </w:tcPr>
          <w:p w:rsidR="00B67860" w:rsidRPr="003243A2" w:rsidRDefault="00B67860" w:rsidP="00F663A8">
            <w:pPr>
              <w:rPr>
                <w:rFonts w:cs="Times New Roman"/>
              </w:rPr>
            </w:pPr>
            <w:r w:rsidRPr="003243A2">
              <w:rPr>
                <w:rFonts w:cs="Times New Roman"/>
              </w:rPr>
              <w:t>32 (34.8%)</w:t>
            </w:r>
          </w:p>
        </w:tc>
        <w:tc>
          <w:tcPr>
            <w:tcW w:w="0" w:type="auto"/>
          </w:tcPr>
          <w:p w:rsidR="00B67860" w:rsidRPr="003243A2" w:rsidRDefault="00B67860" w:rsidP="00F663A8">
            <w:pPr>
              <w:rPr>
                <w:rFonts w:cs="Times New Roman"/>
              </w:rPr>
            </w:pPr>
            <w:r w:rsidRPr="003243A2">
              <w:rPr>
                <w:rFonts w:cs="Times New Roman"/>
              </w:rPr>
              <w:t>1.000</w:t>
            </w:r>
          </w:p>
        </w:tc>
        <w:tc>
          <w:tcPr>
            <w:tcW w:w="0" w:type="auto"/>
          </w:tcPr>
          <w:p w:rsidR="00B67860" w:rsidRPr="003243A2" w:rsidRDefault="00B67860" w:rsidP="00F663A8">
            <w:pPr>
              <w:rPr>
                <w:rFonts w:cs="Times New Roman"/>
              </w:rPr>
            </w:pPr>
            <w:r w:rsidRPr="003243A2">
              <w:rPr>
                <w:rFonts w:cs="Times New Roman"/>
              </w:rPr>
              <w:t>1</w:t>
            </w:r>
            <w:r w:rsidR="006A1D53">
              <w:rPr>
                <w:rFonts w:cs="Times New Roman"/>
              </w:rPr>
              <w:t>.000</w:t>
            </w:r>
          </w:p>
        </w:tc>
      </w:tr>
    </w:tbl>
    <w:p w:rsidR="00B67860" w:rsidRPr="003243A2" w:rsidRDefault="00B67860" w:rsidP="00B67860">
      <w:pPr>
        <w:rPr>
          <w:rFonts w:cs="Times New Roman"/>
        </w:rPr>
      </w:pPr>
      <w:r w:rsidRPr="003243A2">
        <w:rPr>
          <w:rFonts w:cs="Times New Roman"/>
        </w:rPr>
        <w:t>ECG characteristics at baseline. MACE: major adverse cardiac events, AUC: area under the curve, CI: confidence interval, OR: odds ratio, LBBB: left bundle branch block, RBBB: right bundle branch block</w:t>
      </w:r>
    </w:p>
    <w:p w:rsidR="00B67860" w:rsidRDefault="00B67860" w:rsidP="00B67860">
      <w:pPr>
        <w:rPr>
          <w:color w:val="000000" w:themeColor="text1"/>
        </w:rPr>
      </w:pPr>
    </w:p>
    <w:p w:rsidR="00B67860" w:rsidRDefault="00B67860" w:rsidP="00B67860">
      <w:pPr>
        <w:rPr>
          <w:color w:val="000000" w:themeColor="text1"/>
        </w:rPr>
      </w:pPr>
    </w:p>
    <w:p w:rsidR="00B67860" w:rsidRDefault="00B67860" w:rsidP="00B67860">
      <w:pPr>
        <w:pStyle w:val="berschrift4"/>
      </w:pPr>
      <w:r>
        <w:t>Table A.5</w:t>
      </w:r>
      <w:r w:rsidRPr="00561C9D">
        <w:t>:</w:t>
      </w:r>
    </w:p>
    <w:p w:rsidR="00B67860" w:rsidRPr="00CC60C3" w:rsidRDefault="00B67860" w:rsidP="00B67860"/>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2955"/>
        <w:gridCol w:w="1964"/>
        <w:gridCol w:w="1883"/>
        <w:gridCol w:w="782"/>
        <w:gridCol w:w="1488"/>
      </w:tblGrid>
      <w:tr w:rsidR="00B67860" w:rsidRPr="00CC60C3" w:rsidTr="00597D26">
        <w:tc>
          <w:tcPr>
            <w:tcW w:w="0" w:type="auto"/>
          </w:tcPr>
          <w:p w:rsidR="00B67860" w:rsidRPr="00CC60C3" w:rsidRDefault="00B67860" w:rsidP="00F663A8">
            <w:pPr>
              <w:rPr>
                <w:rFonts w:cs="Times New Roman"/>
                <w:b/>
              </w:rPr>
            </w:pPr>
            <w:r w:rsidRPr="00CC60C3">
              <w:rPr>
                <w:rFonts w:cs="Times New Roman"/>
                <w:b/>
              </w:rPr>
              <w:lastRenderedPageBreak/>
              <w:t>SAECG at baseline</w:t>
            </w:r>
          </w:p>
        </w:tc>
        <w:tc>
          <w:tcPr>
            <w:tcW w:w="0" w:type="auto"/>
          </w:tcPr>
          <w:p w:rsidR="00B67860" w:rsidRPr="00CC60C3" w:rsidRDefault="00B67860" w:rsidP="00F663A8">
            <w:pPr>
              <w:rPr>
                <w:rFonts w:cs="Times New Roman"/>
                <w:b/>
              </w:rPr>
            </w:pPr>
            <w:r w:rsidRPr="00CC60C3">
              <w:rPr>
                <w:rFonts w:cs="Times New Roman"/>
                <w:b/>
              </w:rPr>
              <w:t>Recurrent arrhythmia</w:t>
            </w:r>
          </w:p>
          <w:p w:rsidR="00B67860" w:rsidRPr="00CC60C3" w:rsidRDefault="00B67860" w:rsidP="00F663A8">
            <w:pPr>
              <w:rPr>
                <w:rFonts w:cs="Times New Roman"/>
                <w:b/>
              </w:rPr>
            </w:pPr>
            <w:r w:rsidRPr="00CC60C3">
              <w:rPr>
                <w:rFonts w:cs="Times New Roman"/>
                <w:b/>
              </w:rPr>
              <w:t>n = 22</w:t>
            </w:r>
          </w:p>
        </w:tc>
        <w:tc>
          <w:tcPr>
            <w:tcW w:w="0" w:type="auto"/>
          </w:tcPr>
          <w:p w:rsidR="00B67860" w:rsidRPr="00CC60C3" w:rsidRDefault="00B67860" w:rsidP="00F663A8">
            <w:pPr>
              <w:rPr>
                <w:rFonts w:cs="Times New Roman"/>
                <w:b/>
              </w:rPr>
            </w:pPr>
            <w:r w:rsidRPr="00CC60C3">
              <w:rPr>
                <w:rFonts w:cs="Times New Roman"/>
                <w:b/>
              </w:rPr>
              <w:t>Favourable outcome</w:t>
            </w:r>
          </w:p>
          <w:p w:rsidR="00B67860" w:rsidRPr="00CC60C3" w:rsidRDefault="00B67860" w:rsidP="00F663A8">
            <w:pPr>
              <w:rPr>
                <w:rFonts w:cs="Times New Roman"/>
                <w:b/>
              </w:rPr>
            </w:pPr>
            <w:r w:rsidRPr="00CC60C3">
              <w:rPr>
                <w:rFonts w:cs="Times New Roman"/>
                <w:b/>
              </w:rPr>
              <w:t>n = 71</w:t>
            </w:r>
          </w:p>
        </w:tc>
        <w:tc>
          <w:tcPr>
            <w:tcW w:w="0" w:type="auto"/>
          </w:tcPr>
          <w:p w:rsidR="00B67860" w:rsidRPr="00CC60C3" w:rsidRDefault="00B67860" w:rsidP="00F663A8">
            <w:pPr>
              <w:rPr>
                <w:rFonts w:cs="Times New Roman"/>
                <w:b/>
              </w:rPr>
            </w:pPr>
            <w:r w:rsidRPr="00CC60C3">
              <w:rPr>
                <w:rFonts w:cs="Times New Roman"/>
                <w:b/>
              </w:rPr>
              <w:t>p-value</w:t>
            </w:r>
          </w:p>
        </w:tc>
        <w:tc>
          <w:tcPr>
            <w:tcW w:w="0" w:type="auto"/>
          </w:tcPr>
          <w:p w:rsidR="00B67860" w:rsidRPr="00CC60C3" w:rsidRDefault="00B67860" w:rsidP="00F663A8">
            <w:pPr>
              <w:rPr>
                <w:rFonts w:cs="Times New Roman"/>
                <w:b/>
              </w:rPr>
            </w:pPr>
            <w:r w:rsidRPr="00CC60C3">
              <w:rPr>
                <w:rFonts w:cs="Times New Roman"/>
                <w:b/>
              </w:rPr>
              <w:t>p-value adapted</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Filtered QRS duration</w:t>
            </w:r>
          </w:p>
        </w:tc>
        <w:tc>
          <w:tcPr>
            <w:tcW w:w="0" w:type="auto"/>
          </w:tcPr>
          <w:p w:rsidR="00B67860" w:rsidRPr="00CC60C3" w:rsidRDefault="00B67860" w:rsidP="00F663A8">
            <w:pPr>
              <w:rPr>
                <w:rFonts w:cs="Times New Roman"/>
              </w:rPr>
            </w:pPr>
            <w:r w:rsidRPr="00CC60C3">
              <w:rPr>
                <w:rFonts w:cs="Times New Roman"/>
              </w:rPr>
              <w:t>124.7 ± 22.5</w:t>
            </w:r>
          </w:p>
        </w:tc>
        <w:tc>
          <w:tcPr>
            <w:tcW w:w="0" w:type="auto"/>
          </w:tcPr>
          <w:p w:rsidR="00B67860" w:rsidRPr="00CC60C3" w:rsidRDefault="00B67860" w:rsidP="00F663A8">
            <w:pPr>
              <w:rPr>
                <w:rFonts w:cs="Times New Roman"/>
              </w:rPr>
            </w:pPr>
            <w:r w:rsidRPr="00CC60C3">
              <w:rPr>
                <w:rFonts w:cs="Times New Roman"/>
              </w:rPr>
              <w:t>114.</w:t>
            </w:r>
            <w:r w:rsidR="00F663A8">
              <w:rPr>
                <w:rFonts w:cs="Times New Roman"/>
              </w:rPr>
              <w:t>2</w:t>
            </w:r>
            <w:r w:rsidRPr="00CC60C3">
              <w:rPr>
                <w:rFonts w:cs="Times New Roman"/>
              </w:rPr>
              <w:t xml:space="preserve"> ± 2</w:t>
            </w:r>
            <w:r w:rsidR="00F663A8">
              <w:rPr>
                <w:rFonts w:cs="Times New Roman"/>
              </w:rPr>
              <w:t>1.2</w:t>
            </w:r>
          </w:p>
        </w:tc>
        <w:tc>
          <w:tcPr>
            <w:tcW w:w="0" w:type="auto"/>
          </w:tcPr>
          <w:p w:rsidR="00B67860" w:rsidRPr="00CC60C3" w:rsidRDefault="00B67860" w:rsidP="00F663A8">
            <w:pPr>
              <w:rPr>
                <w:rFonts w:cs="Times New Roman"/>
                <w:b/>
              </w:rPr>
            </w:pPr>
            <w:r w:rsidRPr="00CC60C3">
              <w:rPr>
                <w:rFonts w:cs="Times New Roman"/>
                <w:b/>
              </w:rPr>
              <w:t>0.0</w:t>
            </w:r>
            <w:r w:rsidR="00F663A8">
              <w:rPr>
                <w:rFonts w:cs="Times New Roman"/>
                <w:b/>
              </w:rPr>
              <w:t>50</w:t>
            </w:r>
          </w:p>
        </w:tc>
        <w:tc>
          <w:tcPr>
            <w:tcW w:w="0" w:type="auto"/>
          </w:tcPr>
          <w:p w:rsidR="00B67860" w:rsidRPr="00CC60C3" w:rsidRDefault="00B67860" w:rsidP="00F663A8">
            <w:pPr>
              <w:rPr>
                <w:rFonts w:cs="Times New Roman"/>
                <w:b/>
              </w:rPr>
            </w:pPr>
            <w:r w:rsidRPr="00CC60C3">
              <w:rPr>
                <w:rFonts w:cs="Times New Roman"/>
              </w:rPr>
              <w:t>0.25</w:t>
            </w:r>
            <w:r w:rsidR="006A1D53">
              <w:rPr>
                <w:rFonts w:cs="Times New Roman"/>
              </w:rPr>
              <w:t>2</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Filtered QRS duration ≥ 114 ms</w:t>
            </w:r>
          </w:p>
        </w:tc>
        <w:tc>
          <w:tcPr>
            <w:tcW w:w="0" w:type="auto"/>
          </w:tcPr>
          <w:p w:rsidR="00B67860" w:rsidRPr="00CC60C3" w:rsidRDefault="00B67860" w:rsidP="00F663A8">
            <w:pPr>
              <w:rPr>
                <w:rFonts w:cs="Times New Roman"/>
              </w:rPr>
            </w:pPr>
            <w:r w:rsidRPr="00CC60C3">
              <w:rPr>
                <w:rFonts w:cs="Times New Roman"/>
              </w:rPr>
              <w:t>16 (72.7%)</w:t>
            </w:r>
          </w:p>
        </w:tc>
        <w:tc>
          <w:tcPr>
            <w:tcW w:w="0" w:type="auto"/>
          </w:tcPr>
          <w:p w:rsidR="00B67860" w:rsidRPr="00CC60C3" w:rsidRDefault="00F663A8" w:rsidP="00F663A8">
            <w:pPr>
              <w:rPr>
                <w:rFonts w:cs="Times New Roman"/>
              </w:rPr>
            </w:pPr>
            <w:r>
              <w:rPr>
                <w:rFonts w:cs="Times New Roman"/>
              </w:rPr>
              <w:t>29</w:t>
            </w:r>
            <w:r w:rsidR="00B67860" w:rsidRPr="00CC60C3">
              <w:rPr>
                <w:rFonts w:cs="Times New Roman"/>
              </w:rPr>
              <w:t xml:space="preserve"> (42.</w:t>
            </w:r>
            <w:r>
              <w:rPr>
                <w:rFonts w:cs="Times New Roman"/>
              </w:rPr>
              <w:t>0</w:t>
            </w:r>
            <w:r w:rsidR="00B67860" w:rsidRPr="00CC60C3">
              <w:rPr>
                <w:rFonts w:cs="Times New Roman"/>
              </w:rPr>
              <w:t>%)</w:t>
            </w:r>
          </w:p>
        </w:tc>
        <w:tc>
          <w:tcPr>
            <w:tcW w:w="0" w:type="auto"/>
          </w:tcPr>
          <w:p w:rsidR="00B67860" w:rsidRPr="00CC60C3" w:rsidRDefault="00B67860" w:rsidP="00F663A8">
            <w:pPr>
              <w:rPr>
                <w:rFonts w:cs="Times New Roman"/>
                <w:b/>
              </w:rPr>
            </w:pPr>
            <w:r w:rsidRPr="00CC60C3">
              <w:rPr>
                <w:rFonts w:cs="Times New Roman"/>
                <w:b/>
              </w:rPr>
              <w:t>0.01</w:t>
            </w:r>
            <w:r w:rsidR="00F663A8">
              <w:rPr>
                <w:rFonts w:cs="Times New Roman"/>
                <w:b/>
              </w:rPr>
              <w:t>2</w:t>
            </w:r>
          </w:p>
        </w:tc>
        <w:tc>
          <w:tcPr>
            <w:tcW w:w="0" w:type="auto"/>
          </w:tcPr>
          <w:p w:rsidR="00B67860" w:rsidRPr="00CC60C3" w:rsidRDefault="00B67860" w:rsidP="00F663A8">
            <w:pPr>
              <w:rPr>
                <w:rFonts w:cs="Times New Roman"/>
                <w:b/>
              </w:rPr>
            </w:pPr>
            <w:r w:rsidRPr="00CC60C3">
              <w:rPr>
                <w:rFonts w:cs="Times New Roman"/>
              </w:rPr>
              <w:t>0.</w:t>
            </w:r>
            <w:r w:rsidR="006A1D53">
              <w:rPr>
                <w:rFonts w:cs="Times New Roman"/>
              </w:rPr>
              <w:t>095</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Filtered QRS duration ≥ 117 ms</w:t>
            </w:r>
          </w:p>
        </w:tc>
        <w:tc>
          <w:tcPr>
            <w:tcW w:w="0" w:type="auto"/>
          </w:tcPr>
          <w:p w:rsidR="00B67860" w:rsidRPr="00CC60C3" w:rsidRDefault="00B67860" w:rsidP="00F663A8">
            <w:pPr>
              <w:rPr>
                <w:rFonts w:cs="Times New Roman"/>
              </w:rPr>
            </w:pPr>
            <w:r w:rsidRPr="00CC60C3">
              <w:rPr>
                <w:rFonts w:cs="Times New Roman"/>
              </w:rPr>
              <w:t>16 (72.7%)</w:t>
            </w:r>
          </w:p>
        </w:tc>
        <w:tc>
          <w:tcPr>
            <w:tcW w:w="0" w:type="auto"/>
          </w:tcPr>
          <w:p w:rsidR="00B67860" w:rsidRPr="00CC60C3" w:rsidRDefault="00B67860" w:rsidP="00F663A8">
            <w:pPr>
              <w:rPr>
                <w:rFonts w:cs="Times New Roman"/>
              </w:rPr>
            </w:pPr>
            <w:r w:rsidRPr="00CC60C3">
              <w:rPr>
                <w:rFonts w:cs="Times New Roman"/>
              </w:rPr>
              <w:t>2</w:t>
            </w:r>
            <w:r w:rsidR="00F663A8">
              <w:rPr>
                <w:rFonts w:cs="Times New Roman"/>
              </w:rPr>
              <w:t>1</w:t>
            </w:r>
            <w:r w:rsidRPr="00CC60C3">
              <w:rPr>
                <w:rFonts w:cs="Times New Roman"/>
              </w:rPr>
              <w:t xml:space="preserve"> (3</w:t>
            </w:r>
            <w:r w:rsidR="00F663A8">
              <w:rPr>
                <w:rFonts w:cs="Times New Roman"/>
              </w:rPr>
              <w:t>0.4</w:t>
            </w:r>
            <w:r w:rsidRPr="00CC60C3">
              <w:rPr>
                <w:rFonts w:cs="Times New Roman"/>
              </w:rPr>
              <w:t>%)</w:t>
            </w:r>
          </w:p>
        </w:tc>
        <w:tc>
          <w:tcPr>
            <w:tcW w:w="0" w:type="auto"/>
          </w:tcPr>
          <w:p w:rsidR="00B67860" w:rsidRPr="00CC60C3" w:rsidRDefault="00F663A8" w:rsidP="00F663A8">
            <w:pPr>
              <w:rPr>
                <w:rFonts w:cs="Times New Roman"/>
                <w:b/>
              </w:rPr>
            </w:pPr>
            <w:r>
              <w:rPr>
                <w:rFonts w:cs="Times New Roman"/>
                <w:b/>
              </w:rPr>
              <w:t>&lt;</w:t>
            </w:r>
            <w:r w:rsidR="00B67860" w:rsidRPr="00CC60C3">
              <w:rPr>
                <w:rFonts w:cs="Times New Roman"/>
                <w:b/>
              </w:rPr>
              <w:t>0.001</w:t>
            </w:r>
          </w:p>
        </w:tc>
        <w:tc>
          <w:tcPr>
            <w:tcW w:w="0" w:type="auto"/>
          </w:tcPr>
          <w:p w:rsidR="00B67860" w:rsidRPr="00CC60C3" w:rsidRDefault="00B67860" w:rsidP="00F663A8">
            <w:pPr>
              <w:rPr>
                <w:rFonts w:cs="Times New Roman"/>
                <w:b/>
              </w:rPr>
            </w:pPr>
            <w:r w:rsidRPr="00CC60C3">
              <w:rPr>
                <w:rFonts w:cs="Times New Roman"/>
                <w:color w:val="FF0000"/>
              </w:rPr>
              <w:t>0.0</w:t>
            </w:r>
            <w:r w:rsidR="006A1D53">
              <w:rPr>
                <w:rFonts w:cs="Times New Roman"/>
                <w:color w:val="FF0000"/>
              </w:rPr>
              <w:t>17</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Filtered QRS duration ≥ 106 ms</w:t>
            </w:r>
          </w:p>
        </w:tc>
        <w:tc>
          <w:tcPr>
            <w:tcW w:w="0" w:type="auto"/>
          </w:tcPr>
          <w:p w:rsidR="00B67860" w:rsidRPr="00CC60C3" w:rsidRDefault="00B67860" w:rsidP="00F663A8">
            <w:pPr>
              <w:rPr>
                <w:rFonts w:cs="Times New Roman"/>
              </w:rPr>
            </w:pPr>
            <w:r w:rsidRPr="00CC60C3">
              <w:rPr>
                <w:rFonts w:cs="Times New Roman"/>
              </w:rPr>
              <w:t>18 (81.8%)</w:t>
            </w:r>
          </w:p>
        </w:tc>
        <w:tc>
          <w:tcPr>
            <w:tcW w:w="0" w:type="auto"/>
          </w:tcPr>
          <w:p w:rsidR="00B67860" w:rsidRPr="00CC60C3" w:rsidRDefault="00B67860" w:rsidP="00F663A8">
            <w:pPr>
              <w:rPr>
                <w:rFonts w:cs="Times New Roman"/>
              </w:rPr>
            </w:pPr>
            <w:r w:rsidRPr="00CC60C3">
              <w:rPr>
                <w:rFonts w:cs="Times New Roman"/>
              </w:rPr>
              <w:t>4</w:t>
            </w:r>
            <w:r w:rsidR="00F663A8">
              <w:rPr>
                <w:rFonts w:cs="Times New Roman"/>
              </w:rPr>
              <w:t>1</w:t>
            </w:r>
            <w:r w:rsidRPr="00CC60C3">
              <w:rPr>
                <w:rFonts w:cs="Times New Roman"/>
              </w:rPr>
              <w:t xml:space="preserve"> </w:t>
            </w:r>
            <w:r w:rsidR="00F663A8">
              <w:rPr>
                <w:rFonts w:cs="Times New Roman"/>
              </w:rPr>
              <w:t>(59.4</w:t>
            </w:r>
            <w:r w:rsidRPr="00CC60C3">
              <w:rPr>
                <w:rFonts w:cs="Times New Roman"/>
              </w:rPr>
              <w:t>%)</w:t>
            </w:r>
          </w:p>
        </w:tc>
        <w:tc>
          <w:tcPr>
            <w:tcW w:w="0" w:type="auto"/>
          </w:tcPr>
          <w:p w:rsidR="00B67860" w:rsidRPr="00CC60C3" w:rsidRDefault="00B67860" w:rsidP="00F663A8">
            <w:pPr>
              <w:rPr>
                <w:rFonts w:cs="Times New Roman"/>
              </w:rPr>
            </w:pPr>
            <w:r w:rsidRPr="00CC60C3">
              <w:rPr>
                <w:rFonts w:cs="Times New Roman"/>
              </w:rPr>
              <w:t>0.</w:t>
            </w:r>
            <w:r w:rsidR="00F663A8" w:rsidRPr="00CC60C3">
              <w:rPr>
                <w:rFonts w:cs="Times New Roman"/>
              </w:rPr>
              <w:t>0</w:t>
            </w:r>
            <w:r w:rsidR="00F663A8">
              <w:rPr>
                <w:rFonts w:cs="Times New Roman"/>
              </w:rPr>
              <w:t>55</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269</w:t>
            </w:r>
          </w:p>
        </w:tc>
      </w:tr>
      <w:tr w:rsidR="00B67860" w:rsidRPr="00CC60C3" w:rsidTr="00597D26">
        <w:tc>
          <w:tcPr>
            <w:tcW w:w="0" w:type="auto"/>
          </w:tcPr>
          <w:p w:rsidR="00B67860" w:rsidRPr="00CC60C3" w:rsidRDefault="00B67860" w:rsidP="00F663A8">
            <w:pPr>
              <w:rPr>
                <w:rFonts w:cs="Times New Roman"/>
                <w:lang w:val="de-DE" w:eastAsia="de-DE"/>
              </w:rPr>
            </w:pPr>
            <w:r w:rsidRPr="00CC60C3">
              <w:rPr>
                <w:rFonts w:cs="Times New Roman"/>
              </w:rPr>
              <w:t xml:space="preserve">Filtered </w:t>
            </w:r>
            <w:r w:rsidRPr="00CC60C3">
              <w:rPr>
                <w:rFonts w:cs="Times New Roman"/>
                <w:lang w:val="de-DE" w:eastAsia="de-DE"/>
              </w:rPr>
              <w:t>QRS duration ≥ 108 ms (BL)</w:t>
            </w:r>
          </w:p>
        </w:tc>
        <w:tc>
          <w:tcPr>
            <w:tcW w:w="0" w:type="auto"/>
          </w:tcPr>
          <w:p w:rsidR="00B67860" w:rsidRPr="00CC60C3" w:rsidRDefault="00B67860" w:rsidP="00F663A8">
            <w:pPr>
              <w:rPr>
                <w:rFonts w:cs="Times New Roman"/>
                <w:lang w:val="de-DE" w:eastAsia="de-DE"/>
              </w:rPr>
            </w:pPr>
            <w:r w:rsidRPr="00CC60C3">
              <w:rPr>
                <w:rFonts w:cs="Times New Roman"/>
                <w:lang w:val="de-DE" w:eastAsia="de-DE"/>
              </w:rPr>
              <w:t>17 (77.3%)</w:t>
            </w:r>
          </w:p>
        </w:tc>
        <w:tc>
          <w:tcPr>
            <w:tcW w:w="0" w:type="auto"/>
          </w:tcPr>
          <w:p w:rsidR="00B67860" w:rsidRPr="00CC60C3" w:rsidRDefault="00F663A8" w:rsidP="00F663A8">
            <w:pPr>
              <w:rPr>
                <w:rFonts w:cs="Times New Roman"/>
                <w:lang w:val="de-DE" w:eastAsia="de-DE"/>
              </w:rPr>
            </w:pPr>
            <w:r>
              <w:rPr>
                <w:rFonts w:cs="Times New Roman"/>
                <w:lang w:val="de-DE" w:eastAsia="de-DE"/>
              </w:rPr>
              <w:t>39</w:t>
            </w:r>
            <w:r w:rsidR="00B67860" w:rsidRPr="00CC60C3">
              <w:rPr>
                <w:rFonts w:cs="Times New Roman"/>
                <w:lang w:val="de-DE" w:eastAsia="de-DE"/>
              </w:rPr>
              <w:t xml:space="preserve"> (56.</w:t>
            </w:r>
            <w:r>
              <w:rPr>
                <w:rFonts w:cs="Times New Roman"/>
                <w:lang w:val="de-DE" w:eastAsia="de-DE"/>
              </w:rPr>
              <w:t>5</w:t>
            </w:r>
            <w:r w:rsidR="00B67860" w:rsidRPr="00CC60C3">
              <w:rPr>
                <w:rFonts w:cs="Times New Roman"/>
                <w:lang w:val="de-DE" w:eastAsia="de-DE"/>
              </w:rPr>
              <w:t>%)</w:t>
            </w:r>
          </w:p>
          <w:p w:rsidR="00B67860" w:rsidRPr="00CC60C3" w:rsidRDefault="00B67860" w:rsidP="00F663A8">
            <w:pPr>
              <w:rPr>
                <w:rFonts w:cs="Times New Roman"/>
              </w:rPr>
            </w:pPr>
          </w:p>
        </w:tc>
        <w:tc>
          <w:tcPr>
            <w:tcW w:w="0" w:type="auto"/>
          </w:tcPr>
          <w:p w:rsidR="00B67860" w:rsidRPr="00CC60C3" w:rsidRDefault="00B67860" w:rsidP="00F663A8">
            <w:pPr>
              <w:rPr>
                <w:rFonts w:cs="Times New Roman"/>
                <w:lang w:val="de-DE" w:eastAsia="de-DE"/>
              </w:rPr>
            </w:pPr>
            <w:r w:rsidRPr="00CC60C3">
              <w:rPr>
                <w:rFonts w:cs="Times New Roman"/>
                <w:lang w:val="de-DE" w:eastAsia="de-DE"/>
              </w:rPr>
              <w:t>0.08</w:t>
            </w:r>
            <w:r w:rsidR="00F663A8">
              <w:rPr>
                <w:rFonts w:cs="Times New Roman"/>
                <w:lang w:val="de-DE" w:eastAsia="de-DE"/>
              </w:rPr>
              <w:t>1</w:t>
            </w:r>
          </w:p>
        </w:tc>
        <w:tc>
          <w:tcPr>
            <w:tcW w:w="0" w:type="auto"/>
          </w:tcPr>
          <w:p w:rsidR="00B67860" w:rsidRPr="00CC60C3" w:rsidRDefault="00B67860" w:rsidP="00F663A8">
            <w:pPr>
              <w:rPr>
                <w:rFonts w:cs="Times New Roman"/>
                <w:b/>
              </w:rPr>
            </w:pPr>
            <w:r w:rsidRPr="00CC60C3">
              <w:rPr>
                <w:rFonts w:cs="Times New Roman"/>
              </w:rPr>
              <w:t>0.3</w:t>
            </w:r>
            <w:r w:rsidR="006A1D53">
              <w:rPr>
                <w:rFonts w:cs="Times New Roman"/>
              </w:rPr>
              <w:t>20</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RMS 40</w:t>
            </w:r>
          </w:p>
        </w:tc>
        <w:tc>
          <w:tcPr>
            <w:tcW w:w="0" w:type="auto"/>
          </w:tcPr>
          <w:p w:rsidR="00B67860" w:rsidRPr="00CC60C3" w:rsidRDefault="00B67860" w:rsidP="00F663A8">
            <w:pPr>
              <w:rPr>
                <w:rFonts w:cs="Times New Roman"/>
              </w:rPr>
            </w:pPr>
            <w:r w:rsidRPr="00CC60C3">
              <w:rPr>
                <w:rFonts w:cs="Times New Roman"/>
              </w:rPr>
              <w:t>20.9 ± 22.6</w:t>
            </w:r>
          </w:p>
        </w:tc>
        <w:tc>
          <w:tcPr>
            <w:tcW w:w="0" w:type="auto"/>
          </w:tcPr>
          <w:p w:rsidR="00B67860" w:rsidRPr="00CC60C3" w:rsidRDefault="00B67860" w:rsidP="000F7F8F">
            <w:pPr>
              <w:rPr>
                <w:rFonts w:cs="Times New Roman"/>
              </w:rPr>
            </w:pPr>
            <w:r w:rsidRPr="00CC60C3">
              <w:rPr>
                <w:rFonts w:cs="Times New Roman"/>
              </w:rPr>
              <w:t xml:space="preserve">24.8 ± </w:t>
            </w:r>
            <w:r w:rsidR="000F7F8F">
              <w:rPr>
                <w:rFonts w:cs="Times New Roman"/>
              </w:rPr>
              <w:t>18.0</w:t>
            </w:r>
          </w:p>
        </w:tc>
        <w:tc>
          <w:tcPr>
            <w:tcW w:w="0" w:type="auto"/>
          </w:tcPr>
          <w:p w:rsidR="00B67860" w:rsidRPr="00CC60C3" w:rsidRDefault="00B67860" w:rsidP="00F663A8">
            <w:pPr>
              <w:rPr>
                <w:rFonts w:cs="Times New Roman"/>
              </w:rPr>
            </w:pPr>
            <w:r w:rsidRPr="00CC60C3">
              <w:rPr>
                <w:rFonts w:cs="Times New Roman"/>
              </w:rPr>
              <w:t>0.40</w:t>
            </w:r>
            <w:r w:rsidR="000F7F8F">
              <w:rPr>
                <w:rFonts w:cs="Times New Roman"/>
              </w:rPr>
              <w:t>2</w:t>
            </w:r>
          </w:p>
        </w:tc>
        <w:tc>
          <w:tcPr>
            <w:tcW w:w="0" w:type="auto"/>
          </w:tcPr>
          <w:p w:rsidR="00B67860" w:rsidRPr="00CC60C3" w:rsidRDefault="00B67860" w:rsidP="00F663A8">
            <w:pPr>
              <w:rPr>
                <w:rFonts w:cs="Times New Roman"/>
              </w:rPr>
            </w:pPr>
            <w:r w:rsidRPr="00CC60C3">
              <w:rPr>
                <w:rFonts w:cs="Times New Roman"/>
              </w:rPr>
              <w:t>0.7</w:t>
            </w:r>
            <w:r w:rsidR="006A1D53">
              <w:rPr>
                <w:rFonts w:cs="Times New Roman"/>
              </w:rPr>
              <w:t>27</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RMS 40 ≤ 20</w:t>
            </w:r>
          </w:p>
        </w:tc>
        <w:tc>
          <w:tcPr>
            <w:tcW w:w="0" w:type="auto"/>
          </w:tcPr>
          <w:p w:rsidR="00B67860" w:rsidRPr="00CC60C3" w:rsidRDefault="00B67860" w:rsidP="00F663A8">
            <w:pPr>
              <w:rPr>
                <w:rFonts w:cs="Times New Roman"/>
              </w:rPr>
            </w:pPr>
            <w:r w:rsidRPr="00CC60C3">
              <w:rPr>
                <w:rFonts w:cs="Times New Roman"/>
              </w:rPr>
              <w:t>14 (63.6%)</w:t>
            </w:r>
          </w:p>
        </w:tc>
        <w:tc>
          <w:tcPr>
            <w:tcW w:w="0" w:type="auto"/>
          </w:tcPr>
          <w:p w:rsidR="00B67860" w:rsidRPr="00CC60C3" w:rsidRDefault="00B67860" w:rsidP="00F663A8">
            <w:pPr>
              <w:rPr>
                <w:rFonts w:cs="Times New Roman"/>
              </w:rPr>
            </w:pPr>
            <w:r w:rsidRPr="00CC60C3">
              <w:rPr>
                <w:rFonts w:cs="Times New Roman"/>
              </w:rPr>
              <w:t>3</w:t>
            </w:r>
            <w:r w:rsidR="000F7F8F">
              <w:rPr>
                <w:rFonts w:cs="Times New Roman"/>
              </w:rPr>
              <w:t>7</w:t>
            </w:r>
            <w:r w:rsidRPr="00CC60C3">
              <w:rPr>
                <w:rFonts w:cs="Times New Roman"/>
              </w:rPr>
              <w:t xml:space="preserve"> (53.</w:t>
            </w:r>
            <w:r w:rsidR="000F7F8F">
              <w:rPr>
                <w:rFonts w:cs="Times New Roman"/>
              </w:rPr>
              <w:t>6</w:t>
            </w:r>
            <w:r w:rsidRPr="00CC60C3">
              <w:rPr>
                <w:rFonts w:cs="Times New Roman"/>
              </w:rPr>
              <w:t>%)</w:t>
            </w:r>
          </w:p>
        </w:tc>
        <w:tc>
          <w:tcPr>
            <w:tcW w:w="0" w:type="auto"/>
          </w:tcPr>
          <w:p w:rsidR="00B67860" w:rsidRPr="00CC60C3" w:rsidRDefault="00B67860" w:rsidP="00F663A8">
            <w:pPr>
              <w:rPr>
                <w:rFonts w:cs="Times New Roman"/>
              </w:rPr>
            </w:pPr>
            <w:r w:rsidRPr="00CC60C3">
              <w:rPr>
                <w:rFonts w:cs="Times New Roman"/>
              </w:rPr>
              <w:t>0.4</w:t>
            </w:r>
            <w:r w:rsidR="000F7F8F">
              <w:rPr>
                <w:rFonts w:cs="Times New Roman"/>
              </w:rPr>
              <w:t>10</w:t>
            </w:r>
          </w:p>
        </w:tc>
        <w:tc>
          <w:tcPr>
            <w:tcW w:w="0" w:type="auto"/>
          </w:tcPr>
          <w:p w:rsidR="00B67860" w:rsidRPr="00CC60C3" w:rsidRDefault="00B67860" w:rsidP="00F663A8">
            <w:pPr>
              <w:rPr>
                <w:rFonts w:cs="Times New Roman"/>
              </w:rPr>
            </w:pPr>
            <w:r w:rsidRPr="00CC60C3">
              <w:rPr>
                <w:rFonts w:cs="Times New Roman"/>
              </w:rPr>
              <w:t>0.7</w:t>
            </w:r>
            <w:r w:rsidR="006A1D53">
              <w:rPr>
                <w:rFonts w:cs="Times New Roman"/>
              </w:rPr>
              <w:t>32</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RMS 40 ≤ 23.6</w:t>
            </w:r>
          </w:p>
        </w:tc>
        <w:tc>
          <w:tcPr>
            <w:tcW w:w="0" w:type="auto"/>
          </w:tcPr>
          <w:p w:rsidR="00B67860" w:rsidRPr="00CC60C3" w:rsidRDefault="00B67860" w:rsidP="00F663A8">
            <w:pPr>
              <w:rPr>
                <w:rFonts w:cs="Times New Roman"/>
              </w:rPr>
            </w:pPr>
            <w:r w:rsidRPr="00CC60C3">
              <w:rPr>
                <w:rFonts w:cs="Times New Roman"/>
              </w:rPr>
              <w:t>16 (72.7%)</w:t>
            </w:r>
          </w:p>
        </w:tc>
        <w:tc>
          <w:tcPr>
            <w:tcW w:w="0" w:type="auto"/>
          </w:tcPr>
          <w:p w:rsidR="00B67860" w:rsidRPr="00CC60C3" w:rsidRDefault="00B67860" w:rsidP="00F663A8">
            <w:pPr>
              <w:rPr>
                <w:rFonts w:cs="Times New Roman"/>
              </w:rPr>
            </w:pPr>
            <w:r w:rsidRPr="00CC60C3">
              <w:rPr>
                <w:rFonts w:cs="Times New Roman"/>
              </w:rPr>
              <w:t>3</w:t>
            </w:r>
            <w:r w:rsidR="007B2693">
              <w:rPr>
                <w:rFonts w:cs="Times New Roman"/>
              </w:rPr>
              <w:t>7</w:t>
            </w:r>
            <w:r w:rsidRPr="00CC60C3">
              <w:rPr>
                <w:rFonts w:cs="Times New Roman"/>
              </w:rPr>
              <w:t xml:space="preserve"> (53.</w:t>
            </w:r>
            <w:r w:rsidR="007B2693">
              <w:rPr>
                <w:rFonts w:cs="Times New Roman"/>
              </w:rPr>
              <w:t>6</w:t>
            </w:r>
            <w:r w:rsidRPr="00CC60C3">
              <w:rPr>
                <w:rFonts w:cs="Times New Roman"/>
              </w:rPr>
              <w:t>%)</w:t>
            </w:r>
          </w:p>
        </w:tc>
        <w:tc>
          <w:tcPr>
            <w:tcW w:w="0" w:type="auto"/>
          </w:tcPr>
          <w:p w:rsidR="00B67860" w:rsidRPr="00CC60C3" w:rsidRDefault="00B67860" w:rsidP="00F663A8">
            <w:pPr>
              <w:rPr>
                <w:rFonts w:cs="Times New Roman"/>
              </w:rPr>
            </w:pPr>
            <w:r w:rsidRPr="00CC60C3">
              <w:rPr>
                <w:rFonts w:cs="Times New Roman"/>
              </w:rPr>
              <w:t>0.1</w:t>
            </w:r>
            <w:r w:rsidR="007B2693">
              <w:rPr>
                <w:rFonts w:cs="Times New Roman"/>
              </w:rPr>
              <w:t>14</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390</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RMS 40 ≤ 30</w:t>
            </w:r>
          </w:p>
        </w:tc>
        <w:tc>
          <w:tcPr>
            <w:tcW w:w="0" w:type="auto"/>
          </w:tcPr>
          <w:p w:rsidR="00B67860" w:rsidRPr="00CC60C3" w:rsidRDefault="00B67860" w:rsidP="00F663A8">
            <w:pPr>
              <w:rPr>
                <w:rFonts w:cs="Times New Roman"/>
              </w:rPr>
            </w:pPr>
            <w:r w:rsidRPr="00CC60C3">
              <w:rPr>
                <w:rFonts w:cs="Times New Roman"/>
              </w:rPr>
              <w:t>17 (77.3%)</w:t>
            </w:r>
          </w:p>
        </w:tc>
        <w:tc>
          <w:tcPr>
            <w:tcW w:w="0" w:type="auto"/>
          </w:tcPr>
          <w:p w:rsidR="00B67860" w:rsidRPr="00CC60C3" w:rsidRDefault="00B67860" w:rsidP="00F663A8">
            <w:pPr>
              <w:rPr>
                <w:rFonts w:cs="Times New Roman"/>
              </w:rPr>
            </w:pPr>
            <w:r w:rsidRPr="00CC60C3">
              <w:rPr>
                <w:rFonts w:cs="Times New Roman"/>
              </w:rPr>
              <w:t>4</w:t>
            </w:r>
            <w:r w:rsidR="000F7F8F">
              <w:rPr>
                <w:rFonts w:cs="Times New Roman"/>
              </w:rPr>
              <w:t>5</w:t>
            </w:r>
            <w:r w:rsidRPr="00CC60C3">
              <w:rPr>
                <w:rFonts w:cs="Times New Roman"/>
              </w:rPr>
              <w:t xml:space="preserve"> (6</w:t>
            </w:r>
            <w:r w:rsidR="000F7F8F">
              <w:rPr>
                <w:rFonts w:cs="Times New Roman"/>
              </w:rPr>
              <w:t>5.2</w:t>
            </w:r>
            <w:r w:rsidRPr="00CC60C3">
              <w:rPr>
                <w:rFonts w:cs="Times New Roman"/>
              </w:rPr>
              <w:t>%)</w:t>
            </w:r>
          </w:p>
        </w:tc>
        <w:tc>
          <w:tcPr>
            <w:tcW w:w="0" w:type="auto"/>
          </w:tcPr>
          <w:p w:rsidR="00B67860" w:rsidRPr="00CC60C3" w:rsidRDefault="00B67860" w:rsidP="00F663A8">
            <w:pPr>
              <w:rPr>
                <w:rFonts w:cs="Times New Roman"/>
              </w:rPr>
            </w:pPr>
            <w:r w:rsidRPr="00CC60C3">
              <w:rPr>
                <w:rFonts w:cs="Times New Roman"/>
              </w:rPr>
              <w:t>0.</w:t>
            </w:r>
            <w:r w:rsidR="000F7F8F">
              <w:rPr>
                <w:rFonts w:cs="Times New Roman"/>
              </w:rPr>
              <w:t>291</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671</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LAS</w:t>
            </w:r>
          </w:p>
        </w:tc>
        <w:tc>
          <w:tcPr>
            <w:tcW w:w="0" w:type="auto"/>
          </w:tcPr>
          <w:p w:rsidR="00B67860" w:rsidRPr="00CC60C3" w:rsidRDefault="00B67860" w:rsidP="00F663A8">
            <w:pPr>
              <w:rPr>
                <w:rFonts w:cs="Times New Roman"/>
              </w:rPr>
            </w:pPr>
            <w:r w:rsidRPr="00CC60C3">
              <w:rPr>
                <w:rFonts w:cs="Times New Roman"/>
              </w:rPr>
              <w:t>51.</w:t>
            </w:r>
            <w:r w:rsidR="007B2693">
              <w:rPr>
                <w:rFonts w:cs="Times New Roman"/>
              </w:rPr>
              <w:t>1</w:t>
            </w:r>
            <w:r w:rsidRPr="00CC60C3">
              <w:rPr>
                <w:rFonts w:cs="Times New Roman"/>
              </w:rPr>
              <w:t xml:space="preserve"> ± 22.2</w:t>
            </w:r>
          </w:p>
        </w:tc>
        <w:tc>
          <w:tcPr>
            <w:tcW w:w="0" w:type="auto"/>
          </w:tcPr>
          <w:p w:rsidR="00B67860" w:rsidRPr="00CC60C3" w:rsidRDefault="00B67860" w:rsidP="00F663A8">
            <w:pPr>
              <w:rPr>
                <w:rFonts w:cs="Times New Roman"/>
              </w:rPr>
            </w:pPr>
            <w:r w:rsidRPr="00CC60C3">
              <w:rPr>
                <w:rFonts w:cs="Times New Roman"/>
              </w:rPr>
              <w:t>40.</w:t>
            </w:r>
            <w:r w:rsidR="007B2693">
              <w:rPr>
                <w:rFonts w:cs="Times New Roman"/>
              </w:rPr>
              <w:t>1</w:t>
            </w:r>
            <w:r w:rsidRPr="00CC60C3">
              <w:rPr>
                <w:rFonts w:cs="Times New Roman"/>
              </w:rPr>
              <w:t xml:space="preserve"> ± 19.</w:t>
            </w:r>
            <w:r w:rsidR="007B2693">
              <w:rPr>
                <w:rFonts w:cs="Times New Roman"/>
              </w:rPr>
              <w:t>6</w:t>
            </w:r>
          </w:p>
        </w:tc>
        <w:tc>
          <w:tcPr>
            <w:tcW w:w="0" w:type="auto"/>
          </w:tcPr>
          <w:p w:rsidR="00B67860" w:rsidRPr="00CC60C3" w:rsidRDefault="00B67860" w:rsidP="00F663A8">
            <w:pPr>
              <w:rPr>
                <w:rFonts w:cs="Times New Roman"/>
                <w:b/>
              </w:rPr>
            </w:pPr>
            <w:r w:rsidRPr="00CC60C3">
              <w:rPr>
                <w:rFonts w:cs="Times New Roman"/>
                <w:b/>
              </w:rPr>
              <w:t>0.02</w:t>
            </w:r>
            <w:r w:rsidR="007B2693">
              <w:rPr>
                <w:rFonts w:cs="Times New Roman"/>
                <w:b/>
              </w:rPr>
              <w:t>8</w:t>
            </w:r>
          </w:p>
        </w:tc>
        <w:tc>
          <w:tcPr>
            <w:tcW w:w="0" w:type="auto"/>
          </w:tcPr>
          <w:p w:rsidR="00B67860" w:rsidRPr="00CC60C3" w:rsidRDefault="00B67860" w:rsidP="00F663A8">
            <w:pPr>
              <w:rPr>
                <w:rFonts w:cs="Times New Roman"/>
                <w:b/>
              </w:rPr>
            </w:pPr>
            <w:r w:rsidRPr="00CC60C3">
              <w:rPr>
                <w:rFonts w:cs="Times New Roman"/>
              </w:rPr>
              <w:t>0.1</w:t>
            </w:r>
            <w:r w:rsidR="006A1D53">
              <w:rPr>
                <w:rFonts w:cs="Times New Roman"/>
              </w:rPr>
              <w:t>72</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LAS ≥ 36</w:t>
            </w:r>
          </w:p>
        </w:tc>
        <w:tc>
          <w:tcPr>
            <w:tcW w:w="0" w:type="auto"/>
          </w:tcPr>
          <w:p w:rsidR="00B67860" w:rsidRPr="00CC60C3" w:rsidRDefault="00B67860" w:rsidP="00F663A8">
            <w:pPr>
              <w:rPr>
                <w:rFonts w:cs="Times New Roman"/>
              </w:rPr>
            </w:pPr>
            <w:r w:rsidRPr="00CC60C3">
              <w:rPr>
                <w:rFonts w:cs="Times New Roman"/>
              </w:rPr>
              <w:t>17 (77.3%)</w:t>
            </w:r>
          </w:p>
        </w:tc>
        <w:tc>
          <w:tcPr>
            <w:tcW w:w="0" w:type="auto"/>
          </w:tcPr>
          <w:p w:rsidR="00B67860" w:rsidRPr="00CC60C3" w:rsidRDefault="00B67860" w:rsidP="00F663A8">
            <w:pPr>
              <w:rPr>
                <w:rFonts w:cs="Times New Roman"/>
              </w:rPr>
            </w:pPr>
            <w:r w:rsidRPr="00CC60C3">
              <w:rPr>
                <w:rFonts w:cs="Times New Roman"/>
              </w:rPr>
              <w:t>3</w:t>
            </w:r>
            <w:r w:rsidR="007B2693">
              <w:rPr>
                <w:rFonts w:cs="Times New Roman"/>
              </w:rPr>
              <w:t>7</w:t>
            </w:r>
            <w:r w:rsidRPr="00CC60C3">
              <w:rPr>
                <w:rFonts w:cs="Times New Roman"/>
              </w:rPr>
              <w:t xml:space="preserve"> (53.</w:t>
            </w:r>
            <w:r w:rsidR="007B2693">
              <w:rPr>
                <w:rFonts w:cs="Times New Roman"/>
              </w:rPr>
              <w:t>6</w:t>
            </w:r>
            <w:r w:rsidRPr="00CC60C3">
              <w:rPr>
                <w:rFonts w:cs="Times New Roman"/>
              </w:rPr>
              <w:t>%)</w:t>
            </w:r>
          </w:p>
        </w:tc>
        <w:tc>
          <w:tcPr>
            <w:tcW w:w="0" w:type="auto"/>
          </w:tcPr>
          <w:p w:rsidR="00B67860" w:rsidRPr="001A5822" w:rsidRDefault="00B67860" w:rsidP="00F663A8">
            <w:pPr>
              <w:rPr>
                <w:rFonts w:cs="Times New Roman"/>
                <w:b/>
              </w:rPr>
            </w:pPr>
            <w:r w:rsidRPr="001A5822">
              <w:rPr>
                <w:rFonts w:cs="Times New Roman"/>
                <w:b/>
              </w:rPr>
              <w:t>0.0</w:t>
            </w:r>
            <w:r w:rsidR="007B2693" w:rsidRPr="001A5822">
              <w:rPr>
                <w:rFonts w:cs="Times New Roman"/>
                <w:b/>
              </w:rPr>
              <w:t>49</w:t>
            </w:r>
          </w:p>
        </w:tc>
        <w:tc>
          <w:tcPr>
            <w:tcW w:w="0" w:type="auto"/>
          </w:tcPr>
          <w:p w:rsidR="00B67860" w:rsidRPr="00CC60C3" w:rsidRDefault="00B67860" w:rsidP="00F663A8">
            <w:pPr>
              <w:rPr>
                <w:rFonts w:cs="Times New Roman"/>
              </w:rPr>
            </w:pPr>
            <w:r w:rsidRPr="00CC60C3">
              <w:rPr>
                <w:rFonts w:cs="Times New Roman"/>
              </w:rPr>
              <w:t>0.2</w:t>
            </w:r>
            <w:r w:rsidR="006A1D53">
              <w:rPr>
                <w:rFonts w:cs="Times New Roman"/>
              </w:rPr>
              <w:t>52</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LAS ≥ 38</w:t>
            </w:r>
          </w:p>
        </w:tc>
        <w:tc>
          <w:tcPr>
            <w:tcW w:w="0" w:type="auto"/>
          </w:tcPr>
          <w:p w:rsidR="00B67860" w:rsidRPr="00CC60C3" w:rsidRDefault="00B67860" w:rsidP="00F663A8">
            <w:pPr>
              <w:rPr>
                <w:rFonts w:cs="Times New Roman"/>
              </w:rPr>
            </w:pPr>
            <w:r w:rsidRPr="00CC60C3">
              <w:rPr>
                <w:rFonts w:cs="Times New Roman"/>
              </w:rPr>
              <w:t>15 (68.2%)</w:t>
            </w:r>
          </w:p>
        </w:tc>
        <w:tc>
          <w:tcPr>
            <w:tcW w:w="0" w:type="auto"/>
          </w:tcPr>
          <w:p w:rsidR="00B67860" w:rsidRPr="00CC60C3" w:rsidRDefault="00B67860" w:rsidP="00F663A8">
            <w:pPr>
              <w:rPr>
                <w:rFonts w:cs="Times New Roman"/>
              </w:rPr>
            </w:pPr>
            <w:r w:rsidRPr="00CC60C3">
              <w:rPr>
                <w:rFonts w:cs="Times New Roman"/>
              </w:rPr>
              <w:t>3</w:t>
            </w:r>
            <w:r w:rsidR="007B2693">
              <w:rPr>
                <w:rFonts w:cs="Times New Roman"/>
              </w:rPr>
              <w:t>3</w:t>
            </w:r>
            <w:r w:rsidRPr="00CC60C3">
              <w:rPr>
                <w:rFonts w:cs="Times New Roman"/>
              </w:rPr>
              <w:t xml:space="preserve"> (47.</w:t>
            </w:r>
            <w:r w:rsidR="007B2693">
              <w:rPr>
                <w:rFonts w:cs="Times New Roman"/>
              </w:rPr>
              <w:t>8</w:t>
            </w:r>
            <w:r w:rsidRPr="00CC60C3">
              <w:rPr>
                <w:rFonts w:cs="Times New Roman"/>
              </w:rPr>
              <w:t>%)</w:t>
            </w:r>
          </w:p>
        </w:tc>
        <w:tc>
          <w:tcPr>
            <w:tcW w:w="0" w:type="auto"/>
          </w:tcPr>
          <w:p w:rsidR="00B67860" w:rsidRPr="00CC60C3" w:rsidRDefault="00B67860" w:rsidP="00F663A8">
            <w:pPr>
              <w:rPr>
                <w:rFonts w:cs="Times New Roman"/>
              </w:rPr>
            </w:pPr>
            <w:r w:rsidRPr="00CC60C3">
              <w:rPr>
                <w:rFonts w:cs="Times New Roman"/>
              </w:rPr>
              <w:t>0.</w:t>
            </w:r>
            <w:r w:rsidR="007B2693">
              <w:rPr>
                <w:rFonts w:cs="Times New Roman"/>
              </w:rPr>
              <w:t>096</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354</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LAS ≥ 42</w:t>
            </w:r>
          </w:p>
        </w:tc>
        <w:tc>
          <w:tcPr>
            <w:tcW w:w="0" w:type="auto"/>
          </w:tcPr>
          <w:p w:rsidR="00B67860" w:rsidRPr="00CC60C3" w:rsidRDefault="00B67860" w:rsidP="00F663A8">
            <w:pPr>
              <w:rPr>
                <w:rFonts w:cs="Times New Roman"/>
              </w:rPr>
            </w:pPr>
            <w:r w:rsidRPr="00CC60C3">
              <w:rPr>
                <w:rFonts w:cs="Times New Roman"/>
              </w:rPr>
              <w:t>15 (68.2%)</w:t>
            </w:r>
          </w:p>
        </w:tc>
        <w:tc>
          <w:tcPr>
            <w:tcW w:w="0" w:type="auto"/>
          </w:tcPr>
          <w:p w:rsidR="00B67860" w:rsidRPr="00CC60C3" w:rsidRDefault="00B67860" w:rsidP="00F663A8">
            <w:pPr>
              <w:rPr>
                <w:rFonts w:cs="Times New Roman"/>
              </w:rPr>
            </w:pPr>
            <w:r w:rsidRPr="00CC60C3">
              <w:rPr>
                <w:rFonts w:cs="Times New Roman"/>
              </w:rPr>
              <w:t>2</w:t>
            </w:r>
            <w:r w:rsidR="007B2693">
              <w:rPr>
                <w:rFonts w:cs="Times New Roman"/>
              </w:rPr>
              <w:t>6</w:t>
            </w:r>
            <w:r w:rsidRPr="00CC60C3">
              <w:rPr>
                <w:rFonts w:cs="Times New Roman"/>
              </w:rPr>
              <w:t xml:space="preserve"> (38.0%)</w:t>
            </w:r>
          </w:p>
        </w:tc>
        <w:tc>
          <w:tcPr>
            <w:tcW w:w="0" w:type="auto"/>
          </w:tcPr>
          <w:p w:rsidR="00B67860" w:rsidRPr="00CC60C3" w:rsidRDefault="00B67860" w:rsidP="00F663A8">
            <w:pPr>
              <w:rPr>
                <w:rFonts w:cs="Times New Roman"/>
                <w:b/>
              </w:rPr>
            </w:pPr>
            <w:r w:rsidRPr="00CC60C3">
              <w:rPr>
                <w:rFonts w:cs="Times New Roman"/>
                <w:b/>
              </w:rPr>
              <w:t>0.01</w:t>
            </w:r>
            <w:r w:rsidR="007B2693">
              <w:rPr>
                <w:rFonts w:cs="Times New Roman"/>
                <w:b/>
              </w:rPr>
              <w:t>2</w:t>
            </w:r>
          </w:p>
        </w:tc>
        <w:tc>
          <w:tcPr>
            <w:tcW w:w="0" w:type="auto"/>
          </w:tcPr>
          <w:p w:rsidR="00B67860" w:rsidRPr="00CC60C3" w:rsidRDefault="00B67860" w:rsidP="00F663A8">
            <w:pPr>
              <w:rPr>
                <w:rFonts w:cs="Times New Roman"/>
                <w:b/>
              </w:rPr>
            </w:pPr>
            <w:r w:rsidRPr="00CC60C3">
              <w:rPr>
                <w:rFonts w:cs="Times New Roman"/>
              </w:rPr>
              <w:t>0.</w:t>
            </w:r>
            <w:r w:rsidR="006A1D53">
              <w:rPr>
                <w:rFonts w:cs="Times New Roman"/>
              </w:rPr>
              <w:t>095</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All 3 parameters positive</w:t>
            </w:r>
          </w:p>
        </w:tc>
        <w:tc>
          <w:tcPr>
            <w:tcW w:w="0" w:type="auto"/>
          </w:tcPr>
          <w:p w:rsidR="00B67860" w:rsidRPr="00CC60C3" w:rsidRDefault="00B67860" w:rsidP="00F663A8">
            <w:pPr>
              <w:rPr>
                <w:rFonts w:cs="Times New Roman"/>
              </w:rPr>
            </w:pPr>
            <w:r w:rsidRPr="00CC60C3">
              <w:rPr>
                <w:rFonts w:cs="Times New Roman"/>
              </w:rPr>
              <w:t>13 (59.1%)</w:t>
            </w:r>
          </w:p>
        </w:tc>
        <w:tc>
          <w:tcPr>
            <w:tcW w:w="0" w:type="auto"/>
          </w:tcPr>
          <w:p w:rsidR="00B67860" w:rsidRPr="00CC60C3" w:rsidRDefault="00B67860" w:rsidP="00F663A8">
            <w:pPr>
              <w:rPr>
                <w:rFonts w:cs="Times New Roman"/>
              </w:rPr>
            </w:pPr>
            <w:r w:rsidRPr="00CC60C3">
              <w:rPr>
                <w:rFonts w:cs="Times New Roman"/>
              </w:rPr>
              <w:t>2</w:t>
            </w:r>
            <w:r w:rsidR="007B2693">
              <w:rPr>
                <w:rFonts w:cs="Times New Roman"/>
              </w:rPr>
              <w:t>3</w:t>
            </w:r>
            <w:r w:rsidRPr="00CC60C3">
              <w:rPr>
                <w:rFonts w:cs="Times New Roman"/>
              </w:rPr>
              <w:t xml:space="preserve"> (33.</w:t>
            </w:r>
            <w:r w:rsidR="007B2693">
              <w:rPr>
                <w:rFonts w:cs="Times New Roman"/>
              </w:rPr>
              <w:t>3</w:t>
            </w:r>
            <w:r w:rsidRPr="00CC60C3">
              <w:rPr>
                <w:rFonts w:cs="Times New Roman"/>
              </w:rPr>
              <w:t>%)</w:t>
            </w:r>
          </w:p>
        </w:tc>
        <w:tc>
          <w:tcPr>
            <w:tcW w:w="0" w:type="auto"/>
          </w:tcPr>
          <w:p w:rsidR="00B67860" w:rsidRPr="00CC60C3" w:rsidRDefault="00B67860" w:rsidP="00F663A8">
            <w:pPr>
              <w:rPr>
                <w:rFonts w:cs="Times New Roman"/>
                <w:b/>
              </w:rPr>
            </w:pPr>
            <w:r w:rsidRPr="00CC60C3">
              <w:rPr>
                <w:rFonts w:cs="Times New Roman"/>
                <w:b/>
              </w:rPr>
              <w:t>0.0</w:t>
            </w:r>
            <w:r w:rsidR="007B2693">
              <w:rPr>
                <w:rFonts w:cs="Times New Roman"/>
                <w:b/>
              </w:rPr>
              <w:t>31</w:t>
            </w:r>
          </w:p>
        </w:tc>
        <w:tc>
          <w:tcPr>
            <w:tcW w:w="0" w:type="auto"/>
          </w:tcPr>
          <w:p w:rsidR="00B67860" w:rsidRPr="00CC60C3" w:rsidRDefault="00B67860" w:rsidP="00F663A8">
            <w:pPr>
              <w:rPr>
                <w:rFonts w:cs="Times New Roman"/>
                <w:b/>
              </w:rPr>
            </w:pPr>
            <w:r w:rsidRPr="00CC60C3">
              <w:rPr>
                <w:rFonts w:cs="Times New Roman"/>
              </w:rPr>
              <w:t>0.</w:t>
            </w:r>
            <w:r w:rsidR="006A1D53">
              <w:rPr>
                <w:rFonts w:cs="Times New Roman"/>
              </w:rPr>
              <w:t>183</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Z QRS duration</w:t>
            </w:r>
          </w:p>
        </w:tc>
        <w:tc>
          <w:tcPr>
            <w:tcW w:w="0" w:type="auto"/>
          </w:tcPr>
          <w:p w:rsidR="00B67860" w:rsidRPr="00CC60C3" w:rsidRDefault="00B67860" w:rsidP="00F663A8">
            <w:pPr>
              <w:rPr>
                <w:rFonts w:cs="Times New Roman"/>
              </w:rPr>
            </w:pPr>
            <w:r w:rsidRPr="00CC60C3">
              <w:rPr>
                <w:rFonts w:cs="Times New Roman"/>
              </w:rPr>
              <w:t>116.3 ± 27.3</w:t>
            </w:r>
          </w:p>
        </w:tc>
        <w:tc>
          <w:tcPr>
            <w:tcW w:w="0" w:type="auto"/>
          </w:tcPr>
          <w:p w:rsidR="00B67860" w:rsidRPr="00CC60C3" w:rsidRDefault="00B67860" w:rsidP="00F663A8">
            <w:pPr>
              <w:rPr>
                <w:rFonts w:cs="Times New Roman"/>
              </w:rPr>
            </w:pPr>
            <w:r w:rsidRPr="00CC60C3">
              <w:rPr>
                <w:rFonts w:cs="Times New Roman"/>
              </w:rPr>
              <w:t>108.</w:t>
            </w:r>
            <w:r w:rsidR="007B2693">
              <w:rPr>
                <w:rFonts w:cs="Times New Roman"/>
              </w:rPr>
              <w:t>2</w:t>
            </w:r>
            <w:r w:rsidRPr="00CC60C3">
              <w:rPr>
                <w:rFonts w:cs="Times New Roman"/>
              </w:rPr>
              <w:t xml:space="preserve"> ± 15.</w:t>
            </w:r>
            <w:r w:rsidR="007B2693">
              <w:rPr>
                <w:rFonts w:cs="Times New Roman"/>
              </w:rPr>
              <w:t>5</w:t>
            </w:r>
          </w:p>
        </w:tc>
        <w:tc>
          <w:tcPr>
            <w:tcW w:w="0" w:type="auto"/>
          </w:tcPr>
          <w:p w:rsidR="00B67860" w:rsidRPr="00CC60C3" w:rsidRDefault="00B67860" w:rsidP="00F663A8">
            <w:pPr>
              <w:rPr>
                <w:rFonts w:cs="Times New Roman"/>
              </w:rPr>
            </w:pPr>
            <w:r w:rsidRPr="00CC60C3">
              <w:rPr>
                <w:rFonts w:cs="Times New Roman"/>
              </w:rPr>
              <w:t>0.1</w:t>
            </w:r>
            <w:r w:rsidR="007B2693">
              <w:rPr>
                <w:rFonts w:cs="Times New Roman"/>
              </w:rPr>
              <w:t>15</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390</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Z RMS 40</w:t>
            </w:r>
          </w:p>
        </w:tc>
        <w:tc>
          <w:tcPr>
            <w:tcW w:w="0" w:type="auto"/>
          </w:tcPr>
          <w:p w:rsidR="00B67860" w:rsidRPr="00CC60C3" w:rsidRDefault="00B67860" w:rsidP="00F663A8">
            <w:pPr>
              <w:rPr>
                <w:rFonts w:cs="Times New Roman"/>
              </w:rPr>
            </w:pPr>
            <w:r w:rsidRPr="00CC60C3">
              <w:rPr>
                <w:rFonts w:cs="Times New Roman"/>
              </w:rPr>
              <w:t>22.1 ± 26.9</w:t>
            </w:r>
          </w:p>
        </w:tc>
        <w:tc>
          <w:tcPr>
            <w:tcW w:w="0" w:type="auto"/>
          </w:tcPr>
          <w:p w:rsidR="00B67860" w:rsidRPr="00CC60C3" w:rsidRDefault="00B67860" w:rsidP="00F663A8">
            <w:pPr>
              <w:rPr>
                <w:rFonts w:cs="Times New Roman"/>
              </w:rPr>
            </w:pPr>
            <w:r w:rsidRPr="00CC60C3">
              <w:rPr>
                <w:rFonts w:cs="Times New Roman"/>
              </w:rPr>
              <w:t>17.</w:t>
            </w:r>
            <w:r w:rsidR="007B2693">
              <w:rPr>
                <w:rFonts w:cs="Times New Roman"/>
              </w:rPr>
              <w:t>2</w:t>
            </w:r>
            <w:r w:rsidRPr="00CC60C3">
              <w:rPr>
                <w:rFonts w:cs="Times New Roman"/>
              </w:rPr>
              <w:t xml:space="preserve"> ± 12.</w:t>
            </w:r>
            <w:r w:rsidR="007B2693">
              <w:rPr>
                <w:rFonts w:cs="Times New Roman"/>
              </w:rPr>
              <w:t>1</w:t>
            </w:r>
          </w:p>
        </w:tc>
        <w:tc>
          <w:tcPr>
            <w:tcW w:w="0" w:type="auto"/>
          </w:tcPr>
          <w:p w:rsidR="00B67860" w:rsidRPr="00CC60C3" w:rsidRDefault="00B67860" w:rsidP="00F663A8">
            <w:pPr>
              <w:rPr>
                <w:rFonts w:cs="Times New Roman"/>
              </w:rPr>
            </w:pPr>
            <w:r w:rsidRPr="00CC60C3">
              <w:rPr>
                <w:rFonts w:cs="Times New Roman"/>
              </w:rPr>
              <w:t>0.2</w:t>
            </w:r>
            <w:r w:rsidR="007B2693">
              <w:rPr>
                <w:rFonts w:cs="Times New Roman"/>
              </w:rPr>
              <w:t>77</w:t>
            </w:r>
          </w:p>
        </w:tc>
        <w:tc>
          <w:tcPr>
            <w:tcW w:w="0" w:type="auto"/>
          </w:tcPr>
          <w:p w:rsidR="00B67860" w:rsidRPr="00CC60C3" w:rsidRDefault="00B67860" w:rsidP="00F663A8">
            <w:pPr>
              <w:rPr>
                <w:rFonts w:cs="Times New Roman"/>
              </w:rPr>
            </w:pPr>
            <w:r w:rsidRPr="00CC60C3">
              <w:rPr>
                <w:rFonts w:cs="Times New Roman"/>
              </w:rPr>
              <w:t>0.6</w:t>
            </w:r>
            <w:r w:rsidR="006A1D53">
              <w:rPr>
                <w:rFonts w:cs="Times New Roman"/>
              </w:rPr>
              <w:t>57</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Z LAS</w:t>
            </w:r>
          </w:p>
        </w:tc>
        <w:tc>
          <w:tcPr>
            <w:tcW w:w="0" w:type="auto"/>
          </w:tcPr>
          <w:p w:rsidR="00B67860" w:rsidRPr="00CC60C3" w:rsidRDefault="00B67860" w:rsidP="00F663A8">
            <w:pPr>
              <w:rPr>
                <w:rFonts w:cs="Times New Roman"/>
              </w:rPr>
            </w:pPr>
            <w:r w:rsidRPr="00CC60C3">
              <w:rPr>
                <w:rFonts w:cs="Times New Roman"/>
              </w:rPr>
              <w:t>50.4 ± 25.8</w:t>
            </w:r>
          </w:p>
        </w:tc>
        <w:tc>
          <w:tcPr>
            <w:tcW w:w="0" w:type="auto"/>
          </w:tcPr>
          <w:p w:rsidR="00B67860" w:rsidRPr="00CC60C3" w:rsidRDefault="00B67860" w:rsidP="00F663A8">
            <w:pPr>
              <w:rPr>
                <w:rFonts w:cs="Times New Roman"/>
              </w:rPr>
            </w:pPr>
            <w:r w:rsidRPr="00CC60C3">
              <w:rPr>
                <w:rFonts w:cs="Times New Roman"/>
              </w:rPr>
              <w:t>44.</w:t>
            </w:r>
            <w:r w:rsidR="007B2693">
              <w:rPr>
                <w:rFonts w:cs="Times New Roman"/>
              </w:rPr>
              <w:t>4</w:t>
            </w:r>
            <w:r w:rsidRPr="00CC60C3">
              <w:rPr>
                <w:rFonts w:cs="Times New Roman"/>
              </w:rPr>
              <w:t xml:space="preserve"> ± 15.</w:t>
            </w:r>
            <w:r w:rsidR="007B2693">
              <w:rPr>
                <w:rFonts w:cs="Times New Roman"/>
              </w:rPr>
              <w:t>5</w:t>
            </w:r>
          </w:p>
        </w:tc>
        <w:tc>
          <w:tcPr>
            <w:tcW w:w="0" w:type="auto"/>
          </w:tcPr>
          <w:p w:rsidR="00B67860" w:rsidRPr="00CC60C3" w:rsidRDefault="00B67860" w:rsidP="00F663A8">
            <w:pPr>
              <w:rPr>
                <w:rFonts w:cs="Times New Roman"/>
              </w:rPr>
            </w:pPr>
            <w:r w:rsidRPr="00CC60C3">
              <w:rPr>
                <w:rFonts w:cs="Times New Roman"/>
              </w:rPr>
              <w:t>0.2</w:t>
            </w:r>
            <w:r w:rsidR="007B2693">
              <w:rPr>
                <w:rFonts w:cs="Times New Roman"/>
              </w:rPr>
              <w:t>35</w:t>
            </w:r>
          </w:p>
        </w:tc>
        <w:tc>
          <w:tcPr>
            <w:tcW w:w="0" w:type="auto"/>
          </w:tcPr>
          <w:p w:rsidR="00B67860" w:rsidRPr="00CC60C3" w:rsidRDefault="00B67860" w:rsidP="00F663A8">
            <w:pPr>
              <w:rPr>
                <w:rFonts w:cs="Times New Roman"/>
              </w:rPr>
            </w:pPr>
            <w:r w:rsidRPr="00CC60C3">
              <w:rPr>
                <w:rFonts w:cs="Times New Roman"/>
              </w:rPr>
              <w:t>0.6</w:t>
            </w:r>
            <w:r w:rsidR="006A1D53">
              <w:rPr>
                <w:rFonts w:cs="Times New Roman"/>
              </w:rPr>
              <w:t>15</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Number of beats</w:t>
            </w:r>
          </w:p>
        </w:tc>
        <w:tc>
          <w:tcPr>
            <w:tcW w:w="0" w:type="auto"/>
          </w:tcPr>
          <w:p w:rsidR="00B67860" w:rsidRPr="00CC60C3" w:rsidRDefault="00B67860" w:rsidP="00F663A8">
            <w:pPr>
              <w:rPr>
                <w:rFonts w:cs="Times New Roman"/>
              </w:rPr>
            </w:pPr>
            <w:r w:rsidRPr="00CC60C3">
              <w:rPr>
                <w:rFonts w:cs="Times New Roman"/>
              </w:rPr>
              <w:t>326 ± 13</w:t>
            </w:r>
            <w:r w:rsidR="007B2693">
              <w:rPr>
                <w:rFonts w:cs="Times New Roman"/>
              </w:rPr>
              <w:t>8</w:t>
            </w:r>
          </w:p>
        </w:tc>
        <w:tc>
          <w:tcPr>
            <w:tcW w:w="0" w:type="auto"/>
          </w:tcPr>
          <w:p w:rsidR="00B67860" w:rsidRPr="00CC60C3" w:rsidRDefault="00B67860" w:rsidP="00F663A8">
            <w:pPr>
              <w:rPr>
                <w:rFonts w:cs="Times New Roman"/>
              </w:rPr>
            </w:pPr>
            <w:r w:rsidRPr="00CC60C3">
              <w:rPr>
                <w:rFonts w:cs="Times New Roman"/>
              </w:rPr>
              <w:t>34</w:t>
            </w:r>
            <w:r w:rsidR="007B2693">
              <w:rPr>
                <w:rFonts w:cs="Times New Roman"/>
              </w:rPr>
              <w:t>2</w:t>
            </w:r>
            <w:r w:rsidRPr="00CC60C3">
              <w:rPr>
                <w:rFonts w:cs="Times New Roman"/>
              </w:rPr>
              <w:t xml:space="preserve"> ± 1</w:t>
            </w:r>
            <w:r w:rsidR="007B2693">
              <w:rPr>
                <w:rFonts w:cs="Times New Roman"/>
              </w:rPr>
              <w:t>89</w:t>
            </w:r>
          </w:p>
        </w:tc>
        <w:tc>
          <w:tcPr>
            <w:tcW w:w="0" w:type="auto"/>
          </w:tcPr>
          <w:p w:rsidR="00B67860" w:rsidRPr="00CC60C3" w:rsidRDefault="00B67860" w:rsidP="00F663A8">
            <w:pPr>
              <w:rPr>
                <w:rFonts w:cs="Times New Roman"/>
              </w:rPr>
            </w:pPr>
            <w:r w:rsidRPr="00CC60C3">
              <w:rPr>
                <w:rFonts w:cs="Times New Roman"/>
              </w:rPr>
              <w:t>0.</w:t>
            </w:r>
            <w:r w:rsidR="007B2693">
              <w:rPr>
                <w:rFonts w:cs="Times New Roman"/>
              </w:rPr>
              <w:t>724</w:t>
            </w:r>
          </w:p>
        </w:tc>
        <w:tc>
          <w:tcPr>
            <w:tcW w:w="0" w:type="auto"/>
          </w:tcPr>
          <w:p w:rsidR="00B67860" w:rsidRPr="00CC60C3" w:rsidRDefault="00B67860" w:rsidP="00F663A8">
            <w:pPr>
              <w:rPr>
                <w:rFonts w:cs="Times New Roman"/>
              </w:rPr>
            </w:pPr>
            <w:r w:rsidRPr="00CC60C3">
              <w:rPr>
                <w:rFonts w:cs="Times New Roman"/>
              </w:rPr>
              <w:t>0.</w:t>
            </w:r>
            <w:r w:rsidR="006A1D53">
              <w:rPr>
                <w:rFonts w:cs="Times New Roman"/>
              </w:rPr>
              <w:t>904</w:t>
            </w:r>
          </w:p>
        </w:tc>
      </w:tr>
      <w:tr w:rsidR="00B67860" w:rsidRPr="00CC60C3" w:rsidTr="00597D26">
        <w:tc>
          <w:tcPr>
            <w:tcW w:w="0" w:type="auto"/>
          </w:tcPr>
          <w:p w:rsidR="00B67860" w:rsidRPr="00CC60C3" w:rsidRDefault="00B67860" w:rsidP="00F663A8">
            <w:pPr>
              <w:rPr>
                <w:rFonts w:cs="Times New Roman"/>
              </w:rPr>
            </w:pPr>
            <w:r w:rsidRPr="00CC60C3">
              <w:rPr>
                <w:rFonts w:cs="Times New Roman"/>
              </w:rPr>
              <w:t>Filtered noise</w:t>
            </w:r>
          </w:p>
        </w:tc>
        <w:tc>
          <w:tcPr>
            <w:tcW w:w="0" w:type="auto"/>
          </w:tcPr>
          <w:p w:rsidR="00B67860" w:rsidRPr="00CC60C3" w:rsidRDefault="00B67860" w:rsidP="00F663A8">
            <w:pPr>
              <w:rPr>
                <w:rFonts w:cs="Times New Roman"/>
              </w:rPr>
            </w:pPr>
            <w:r w:rsidRPr="00CC60C3">
              <w:rPr>
                <w:rFonts w:cs="Times New Roman"/>
              </w:rPr>
              <w:t>0.376 ± 0.073</w:t>
            </w:r>
          </w:p>
        </w:tc>
        <w:tc>
          <w:tcPr>
            <w:tcW w:w="0" w:type="auto"/>
          </w:tcPr>
          <w:p w:rsidR="00B67860" w:rsidRPr="00CC60C3" w:rsidRDefault="00B67860" w:rsidP="00F663A8">
            <w:pPr>
              <w:rPr>
                <w:rFonts w:cs="Times New Roman"/>
              </w:rPr>
            </w:pPr>
            <w:r w:rsidRPr="00CC60C3">
              <w:rPr>
                <w:rFonts w:cs="Times New Roman"/>
              </w:rPr>
              <w:t>0.38</w:t>
            </w:r>
            <w:r w:rsidR="007B2693">
              <w:rPr>
                <w:rFonts w:cs="Times New Roman"/>
              </w:rPr>
              <w:t>5</w:t>
            </w:r>
            <w:r w:rsidRPr="00CC60C3">
              <w:rPr>
                <w:rFonts w:cs="Times New Roman"/>
              </w:rPr>
              <w:t xml:space="preserve"> ± 0.06</w:t>
            </w:r>
            <w:r w:rsidR="007B2693">
              <w:rPr>
                <w:rFonts w:cs="Times New Roman"/>
              </w:rPr>
              <w:t>2</w:t>
            </w:r>
          </w:p>
        </w:tc>
        <w:tc>
          <w:tcPr>
            <w:tcW w:w="0" w:type="auto"/>
          </w:tcPr>
          <w:p w:rsidR="00B67860" w:rsidRPr="00CC60C3" w:rsidRDefault="00B67860" w:rsidP="00F663A8">
            <w:pPr>
              <w:rPr>
                <w:rFonts w:cs="Times New Roman"/>
              </w:rPr>
            </w:pPr>
            <w:r w:rsidRPr="00CC60C3">
              <w:rPr>
                <w:rFonts w:cs="Times New Roman"/>
              </w:rPr>
              <w:t>0.60</w:t>
            </w:r>
            <w:r w:rsidR="007B2693">
              <w:rPr>
                <w:rFonts w:cs="Times New Roman"/>
              </w:rPr>
              <w:t>5</w:t>
            </w:r>
          </w:p>
        </w:tc>
        <w:tc>
          <w:tcPr>
            <w:tcW w:w="0" w:type="auto"/>
          </w:tcPr>
          <w:p w:rsidR="00B67860" w:rsidRPr="00CC60C3" w:rsidRDefault="00B67860" w:rsidP="00F663A8">
            <w:pPr>
              <w:rPr>
                <w:rFonts w:cs="Times New Roman"/>
              </w:rPr>
            </w:pPr>
            <w:r w:rsidRPr="00CC60C3">
              <w:rPr>
                <w:rFonts w:cs="Times New Roman"/>
              </w:rPr>
              <w:t>0.81</w:t>
            </w:r>
            <w:r w:rsidR="006A1D53">
              <w:rPr>
                <w:rFonts w:cs="Times New Roman"/>
              </w:rPr>
              <w:t>3</w:t>
            </w:r>
          </w:p>
        </w:tc>
      </w:tr>
    </w:tbl>
    <w:p w:rsidR="00B67860" w:rsidRPr="00CC60C3" w:rsidRDefault="00B67860" w:rsidP="00B67860">
      <w:r w:rsidRPr="00CC60C3">
        <w:rPr>
          <w:rFonts w:cs="Times New Roman"/>
        </w:rPr>
        <w:t>Signal averaged ECG (SAECG) measurements at baseline. MACE: major adverse cardiac events, AUC: area under the curve, CI: confidence interval, OR: odds ratio, RMS: Root-mean-square voltage of the terminal 40 ms, LAS: low amplitude signal &lt; 40 µV duration, Z: Z-vector</w:t>
      </w:r>
    </w:p>
    <w:p w:rsidR="00B67860" w:rsidRDefault="00B67860" w:rsidP="00B67860">
      <w:pPr>
        <w:rPr>
          <w:color w:val="000000" w:themeColor="text1"/>
        </w:rPr>
      </w:pPr>
    </w:p>
    <w:p w:rsidR="00B32DC7" w:rsidRDefault="00B32DC7" w:rsidP="00B32DC7">
      <w:pPr>
        <w:pStyle w:val="berschrift4"/>
      </w:pPr>
      <w:r>
        <w:t>Table A.6</w:t>
      </w:r>
      <w:r w:rsidRPr="00561C9D">
        <w:t>:</w:t>
      </w:r>
    </w:p>
    <w:p w:rsidR="00B32DC7" w:rsidRPr="006B4649" w:rsidRDefault="00B32DC7" w:rsidP="00B32DC7"/>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2041"/>
        <w:gridCol w:w="2216"/>
        <w:gridCol w:w="2110"/>
        <w:gridCol w:w="799"/>
        <w:gridCol w:w="1681"/>
      </w:tblGrid>
      <w:tr w:rsidR="00B32DC7" w:rsidRPr="006B4649" w:rsidTr="00597D26">
        <w:tc>
          <w:tcPr>
            <w:tcW w:w="0" w:type="auto"/>
          </w:tcPr>
          <w:p w:rsidR="00B32DC7" w:rsidRPr="006B4649" w:rsidRDefault="00B32DC7" w:rsidP="00F663A8">
            <w:pPr>
              <w:rPr>
                <w:b/>
              </w:rPr>
            </w:pPr>
            <w:r w:rsidRPr="006B4649">
              <w:rPr>
                <w:b/>
              </w:rPr>
              <w:t>24h-ECG at baseline</w:t>
            </w:r>
          </w:p>
        </w:tc>
        <w:tc>
          <w:tcPr>
            <w:tcW w:w="0" w:type="auto"/>
          </w:tcPr>
          <w:p w:rsidR="00B32DC7" w:rsidRPr="006B4649" w:rsidRDefault="00B32DC7" w:rsidP="00F663A8">
            <w:pPr>
              <w:rPr>
                <w:b/>
              </w:rPr>
            </w:pPr>
            <w:r w:rsidRPr="006B4649">
              <w:rPr>
                <w:b/>
              </w:rPr>
              <w:t>Recurrent arrhythmia</w:t>
            </w:r>
          </w:p>
          <w:p w:rsidR="00B32DC7" w:rsidRPr="006B4649" w:rsidRDefault="00B32DC7" w:rsidP="00F663A8">
            <w:pPr>
              <w:rPr>
                <w:b/>
              </w:rPr>
            </w:pPr>
            <w:r w:rsidRPr="006B4649">
              <w:rPr>
                <w:b/>
              </w:rPr>
              <w:t>n = 20</w:t>
            </w:r>
          </w:p>
        </w:tc>
        <w:tc>
          <w:tcPr>
            <w:tcW w:w="0" w:type="auto"/>
          </w:tcPr>
          <w:p w:rsidR="00B32DC7" w:rsidRPr="006B4649" w:rsidRDefault="00B32DC7" w:rsidP="00F663A8">
            <w:pPr>
              <w:rPr>
                <w:b/>
              </w:rPr>
            </w:pPr>
            <w:r w:rsidRPr="006B4649">
              <w:rPr>
                <w:b/>
              </w:rPr>
              <w:t>Favourable outcome</w:t>
            </w:r>
          </w:p>
          <w:p w:rsidR="00B32DC7" w:rsidRPr="006B4649" w:rsidRDefault="00B32DC7" w:rsidP="00F663A8">
            <w:pPr>
              <w:rPr>
                <w:b/>
              </w:rPr>
            </w:pPr>
            <w:r w:rsidRPr="006B4649">
              <w:rPr>
                <w:b/>
              </w:rPr>
              <w:t>n = 66</w:t>
            </w:r>
          </w:p>
        </w:tc>
        <w:tc>
          <w:tcPr>
            <w:tcW w:w="0" w:type="auto"/>
          </w:tcPr>
          <w:p w:rsidR="00B32DC7" w:rsidRPr="006B4649" w:rsidRDefault="00B32DC7" w:rsidP="00F663A8">
            <w:pPr>
              <w:rPr>
                <w:b/>
              </w:rPr>
            </w:pPr>
            <w:r w:rsidRPr="006B4649">
              <w:rPr>
                <w:b/>
              </w:rPr>
              <w:t>p-value</w:t>
            </w:r>
          </w:p>
        </w:tc>
        <w:tc>
          <w:tcPr>
            <w:tcW w:w="0" w:type="auto"/>
          </w:tcPr>
          <w:p w:rsidR="00B32DC7" w:rsidRPr="006B4649" w:rsidRDefault="00B32DC7" w:rsidP="00F663A8">
            <w:pPr>
              <w:rPr>
                <w:b/>
              </w:rPr>
            </w:pPr>
            <w:r w:rsidRPr="006B4649">
              <w:rPr>
                <w:b/>
              </w:rPr>
              <w:t>p-value adapted</w:t>
            </w:r>
          </w:p>
        </w:tc>
      </w:tr>
      <w:tr w:rsidR="00B32DC7" w:rsidRPr="006B4649" w:rsidTr="00597D26">
        <w:tc>
          <w:tcPr>
            <w:tcW w:w="0" w:type="auto"/>
          </w:tcPr>
          <w:p w:rsidR="00B32DC7" w:rsidRPr="006B4649" w:rsidRDefault="00B32DC7" w:rsidP="00F663A8">
            <w:r w:rsidRPr="006B4649">
              <w:t>Number of VPB</w:t>
            </w:r>
          </w:p>
        </w:tc>
        <w:tc>
          <w:tcPr>
            <w:tcW w:w="0" w:type="auto"/>
          </w:tcPr>
          <w:p w:rsidR="00B32DC7" w:rsidRPr="006B4649" w:rsidRDefault="00B32DC7" w:rsidP="00F663A8">
            <w:r w:rsidRPr="006B4649">
              <w:t>3509 ± 3892</w:t>
            </w:r>
          </w:p>
        </w:tc>
        <w:tc>
          <w:tcPr>
            <w:tcW w:w="0" w:type="auto"/>
          </w:tcPr>
          <w:p w:rsidR="00B32DC7" w:rsidRPr="006B4649" w:rsidRDefault="00B32DC7" w:rsidP="00F663A8">
            <w:r w:rsidRPr="006B4649">
              <w:t>2140 ± 4672</w:t>
            </w:r>
          </w:p>
        </w:tc>
        <w:tc>
          <w:tcPr>
            <w:tcW w:w="0" w:type="auto"/>
          </w:tcPr>
          <w:p w:rsidR="00B32DC7" w:rsidRPr="006B4649" w:rsidRDefault="00B32DC7" w:rsidP="00F663A8">
            <w:r w:rsidRPr="006B4649">
              <w:t>0.237</w:t>
            </w:r>
          </w:p>
        </w:tc>
        <w:tc>
          <w:tcPr>
            <w:tcW w:w="0" w:type="auto"/>
          </w:tcPr>
          <w:p w:rsidR="00B32DC7" w:rsidRPr="006B4649" w:rsidRDefault="00B32DC7" w:rsidP="00F663A8">
            <w:r w:rsidRPr="006B4649">
              <w:t>0.6</w:t>
            </w:r>
            <w:r w:rsidR="006A1D53">
              <w:t>15</w:t>
            </w:r>
          </w:p>
        </w:tc>
      </w:tr>
      <w:tr w:rsidR="00B32DC7" w:rsidRPr="006B4649" w:rsidTr="00597D26">
        <w:tc>
          <w:tcPr>
            <w:tcW w:w="0" w:type="auto"/>
          </w:tcPr>
          <w:p w:rsidR="00B32DC7" w:rsidRPr="006B4649" w:rsidRDefault="00B32DC7" w:rsidP="00F663A8">
            <w:r w:rsidRPr="006B4649">
              <w:t>VPB present</w:t>
            </w:r>
            <w:r w:rsidRPr="006B4649">
              <w:tab/>
            </w:r>
          </w:p>
        </w:tc>
        <w:tc>
          <w:tcPr>
            <w:tcW w:w="0" w:type="auto"/>
          </w:tcPr>
          <w:p w:rsidR="00B32DC7" w:rsidRPr="006B4649" w:rsidRDefault="00B32DC7" w:rsidP="00F663A8">
            <w:r w:rsidRPr="006B4649">
              <w:t>20 (100%)</w:t>
            </w:r>
          </w:p>
        </w:tc>
        <w:tc>
          <w:tcPr>
            <w:tcW w:w="0" w:type="auto"/>
          </w:tcPr>
          <w:p w:rsidR="00B32DC7" w:rsidRPr="006B4649" w:rsidRDefault="00B32DC7" w:rsidP="00F663A8">
            <w:r w:rsidRPr="006B4649">
              <w:t>62 (93.9%)</w:t>
            </w:r>
          </w:p>
        </w:tc>
        <w:tc>
          <w:tcPr>
            <w:tcW w:w="0" w:type="auto"/>
          </w:tcPr>
          <w:p w:rsidR="00B32DC7" w:rsidRPr="006B4649" w:rsidRDefault="00B32DC7" w:rsidP="00F663A8">
            <w:r w:rsidRPr="006B4649">
              <w:t>0.569</w:t>
            </w:r>
          </w:p>
        </w:tc>
        <w:tc>
          <w:tcPr>
            <w:tcW w:w="0" w:type="auto"/>
          </w:tcPr>
          <w:p w:rsidR="00B32DC7" w:rsidRPr="006B4649" w:rsidRDefault="00B32DC7" w:rsidP="00F663A8">
            <w:r w:rsidRPr="006B4649">
              <w:t>0.80</w:t>
            </w:r>
            <w:r w:rsidR="006A1D53">
              <w:t>2</w:t>
            </w:r>
          </w:p>
        </w:tc>
      </w:tr>
      <w:tr w:rsidR="00B32DC7" w:rsidRPr="006B4649" w:rsidTr="00597D26">
        <w:tc>
          <w:tcPr>
            <w:tcW w:w="0" w:type="auto"/>
          </w:tcPr>
          <w:p w:rsidR="00B32DC7" w:rsidRPr="006B4649" w:rsidRDefault="00B32DC7" w:rsidP="00F663A8">
            <w:r w:rsidRPr="006B4649">
              <w:t>≥ 440 VPB</w:t>
            </w:r>
          </w:p>
        </w:tc>
        <w:tc>
          <w:tcPr>
            <w:tcW w:w="0" w:type="auto"/>
          </w:tcPr>
          <w:p w:rsidR="00B32DC7" w:rsidRPr="006B4649" w:rsidRDefault="00B32DC7" w:rsidP="00F663A8">
            <w:r w:rsidRPr="006B4649">
              <w:t>17 (85%)</w:t>
            </w:r>
          </w:p>
        </w:tc>
        <w:tc>
          <w:tcPr>
            <w:tcW w:w="0" w:type="auto"/>
          </w:tcPr>
          <w:p w:rsidR="00B32DC7" w:rsidRPr="006B4649" w:rsidRDefault="00B32DC7" w:rsidP="00F663A8">
            <w:r w:rsidRPr="006B4649">
              <w:t>33 (50.0%)</w:t>
            </w:r>
          </w:p>
        </w:tc>
        <w:tc>
          <w:tcPr>
            <w:tcW w:w="0" w:type="auto"/>
          </w:tcPr>
          <w:p w:rsidR="00B32DC7" w:rsidRPr="006B4649" w:rsidRDefault="00B32DC7" w:rsidP="00F663A8">
            <w:r w:rsidRPr="006B4649">
              <w:t>0.009</w:t>
            </w:r>
          </w:p>
        </w:tc>
        <w:tc>
          <w:tcPr>
            <w:tcW w:w="0" w:type="auto"/>
          </w:tcPr>
          <w:p w:rsidR="00B32DC7" w:rsidRPr="006B4649" w:rsidRDefault="00B32DC7" w:rsidP="00F663A8">
            <w:r w:rsidRPr="006B4649">
              <w:t>0.08</w:t>
            </w:r>
            <w:r w:rsidR="006A1D53">
              <w:t>3</w:t>
            </w:r>
          </w:p>
        </w:tc>
      </w:tr>
      <w:tr w:rsidR="00B32DC7" w:rsidRPr="006B4649" w:rsidTr="00597D26">
        <w:tc>
          <w:tcPr>
            <w:tcW w:w="0" w:type="auto"/>
          </w:tcPr>
          <w:p w:rsidR="00B32DC7" w:rsidRPr="006B4649" w:rsidRDefault="00B32DC7" w:rsidP="00F663A8">
            <w:r w:rsidRPr="006B4649">
              <w:t>≥ 800 VPB</w:t>
            </w:r>
          </w:p>
        </w:tc>
        <w:tc>
          <w:tcPr>
            <w:tcW w:w="0" w:type="auto"/>
          </w:tcPr>
          <w:p w:rsidR="00B32DC7" w:rsidRPr="006B4649" w:rsidRDefault="00B32DC7" w:rsidP="00F663A8">
            <w:r w:rsidRPr="006B4649">
              <w:t>16 (80.0%)</w:t>
            </w:r>
          </w:p>
        </w:tc>
        <w:tc>
          <w:tcPr>
            <w:tcW w:w="0" w:type="auto"/>
          </w:tcPr>
          <w:p w:rsidR="00B32DC7" w:rsidRPr="006B4649" w:rsidRDefault="00B32DC7" w:rsidP="00F663A8">
            <w:r w:rsidRPr="006B4649">
              <w:t>26 (39.4%)</w:t>
            </w:r>
          </w:p>
        </w:tc>
        <w:tc>
          <w:tcPr>
            <w:tcW w:w="0" w:type="auto"/>
          </w:tcPr>
          <w:p w:rsidR="00B32DC7" w:rsidRPr="006B4649" w:rsidRDefault="00B32DC7" w:rsidP="00F663A8">
            <w:r w:rsidRPr="006B4649">
              <w:t>0.002</w:t>
            </w:r>
          </w:p>
        </w:tc>
        <w:tc>
          <w:tcPr>
            <w:tcW w:w="0" w:type="auto"/>
          </w:tcPr>
          <w:p w:rsidR="00B32DC7" w:rsidRPr="006B4649" w:rsidRDefault="00B32DC7" w:rsidP="00F663A8">
            <w:r w:rsidRPr="006B4649">
              <w:rPr>
                <w:color w:val="FF0000"/>
              </w:rPr>
              <w:t>0.02</w:t>
            </w:r>
            <w:r w:rsidR="006A1D53">
              <w:rPr>
                <w:color w:val="FF0000"/>
              </w:rPr>
              <w:t>8</w:t>
            </w:r>
          </w:p>
        </w:tc>
      </w:tr>
      <w:tr w:rsidR="00B32DC7" w:rsidRPr="006B4649" w:rsidTr="00597D26">
        <w:tc>
          <w:tcPr>
            <w:tcW w:w="0" w:type="auto"/>
          </w:tcPr>
          <w:p w:rsidR="00B32DC7" w:rsidRPr="006B4649" w:rsidRDefault="00B32DC7" w:rsidP="00F663A8">
            <w:r w:rsidRPr="006B4649">
              <w:t>Number of couplets</w:t>
            </w:r>
          </w:p>
        </w:tc>
        <w:tc>
          <w:tcPr>
            <w:tcW w:w="0" w:type="auto"/>
          </w:tcPr>
          <w:p w:rsidR="00B32DC7" w:rsidRPr="006B4649" w:rsidRDefault="00B32DC7" w:rsidP="00F663A8">
            <w:r w:rsidRPr="006B4649">
              <w:t>308 ± 450</w:t>
            </w:r>
          </w:p>
        </w:tc>
        <w:tc>
          <w:tcPr>
            <w:tcW w:w="0" w:type="auto"/>
          </w:tcPr>
          <w:p w:rsidR="00B32DC7" w:rsidRPr="006B4649" w:rsidRDefault="00B32DC7" w:rsidP="00F663A8">
            <w:r w:rsidRPr="006B4649">
              <w:t>136 ± 356</w:t>
            </w:r>
          </w:p>
        </w:tc>
        <w:tc>
          <w:tcPr>
            <w:tcW w:w="0" w:type="auto"/>
          </w:tcPr>
          <w:p w:rsidR="00B32DC7" w:rsidRPr="006B4649" w:rsidRDefault="00B32DC7" w:rsidP="00F663A8">
            <w:r w:rsidRPr="006B4649">
              <w:t>0.091</w:t>
            </w:r>
          </w:p>
        </w:tc>
        <w:tc>
          <w:tcPr>
            <w:tcW w:w="0" w:type="auto"/>
          </w:tcPr>
          <w:p w:rsidR="00B32DC7" w:rsidRPr="006B4649" w:rsidRDefault="00B32DC7" w:rsidP="00F663A8">
            <w:r w:rsidRPr="006B4649">
              <w:t>0.343</w:t>
            </w:r>
          </w:p>
        </w:tc>
      </w:tr>
      <w:tr w:rsidR="00B32DC7" w:rsidRPr="006B4649" w:rsidTr="00597D26">
        <w:tc>
          <w:tcPr>
            <w:tcW w:w="0" w:type="auto"/>
          </w:tcPr>
          <w:p w:rsidR="00B32DC7" w:rsidRPr="006B4649" w:rsidRDefault="00B32DC7" w:rsidP="00F663A8">
            <w:r w:rsidRPr="006B4649">
              <w:t>Couplets present</w:t>
            </w:r>
          </w:p>
        </w:tc>
        <w:tc>
          <w:tcPr>
            <w:tcW w:w="0" w:type="auto"/>
          </w:tcPr>
          <w:p w:rsidR="00B32DC7" w:rsidRPr="006B4649" w:rsidRDefault="00B32DC7" w:rsidP="00F663A8">
            <w:r w:rsidRPr="006B4649">
              <w:t>17 (94.4%)</w:t>
            </w:r>
          </w:p>
        </w:tc>
        <w:tc>
          <w:tcPr>
            <w:tcW w:w="0" w:type="auto"/>
          </w:tcPr>
          <w:p w:rsidR="00B32DC7" w:rsidRPr="006B4649" w:rsidRDefault="00B32DC7" w:rsidP="00F663A8">
            <w:r w:rsidRPr="006B4649">
              <w:t>37 (56.1%)</w:t>
            </w:r>
          </w:p>
        </w:tc>
        <w:tc>
          <w:tcPr>
            <w:tcW w:w="0" w:type="auto"/>
          </w:tcPr>
          <w:p w:rsidR="00B32DC7" w:rsidRPr="006B4649" w:rsidRDefault="00B32DC7" w:rsidP="00F663A8">
            <w:r w:rsidRPr="006B4649">
              <w:t>0.002</w:t>
            </w:r>
          </w:p>
        </w:tc>
        <w:tc>
          <w:tcPr>
            <w:tcW w:w="0" w:type="auto"/>
          </w:tcPr>
          <w:p w:rsidR="00B32DC7" w:rsidRPr="006B4649" w:rsidRDefault="00B32DC7" w:rsidP="00F663A8">
            <w:pPr>
              <w:rPr>
                <w:color w:val="FF0000"/>
              </w:rPr>
            </w:pPr>
            <w:r w:rsidRPr="006B4649">
              <w:rPr>
                <w:color w:val="FF0000"/>
              </w:rPr>
              <w:t>0.02</w:t>
            </w:r>
            <w:r w:rsidR="006A1D53">
              <w:rPr>
                <w:color w:val="FF0000"/>
              </w:rPr>
              <w:t>8</w:t>
            </w:r>
          </w:p>
        </w:tc>
      </w:tr>
      <w:tr w:rsidR="00B32DC7" w:rsidRPr="006B4649" w:rsidTr="00597D26">
        <w:tc>
          <w:tcPr>
            <w:tcW w:w="0" w:type="auto"/>
          </w:tcPr>
          <w:p w:rsidR="00B32DC7" w:rsidRPr="006B4649" w:rsidRDefault="00B32DC7" w:rsidP="00F663A8">
            <w:r w:rsidRPr="006B4649">
              <w:t>≥ 8 couplets</w:t>
            </w:r>
          </w:p>
        </w:tc>
        <w:tc>
          <w:tcPr>
            <w:tcW w:w="0" w:type="auto"/>
          </w:tcPr>
          <w:p w:rsidR="00B32DC7" w:rsidRPr="006B4649" w:rsidRDefault="00B32DC7" w:rsidP="00F663A8">
            <w:r w:rsidRPr="006B4649">
              <w:t>16 (88.9%)</w:t>
            </w:r>
          </w:p>
        </w:tc>
        <w:tc>
          <w:tcPr>
            <w:tcW w:w="0" w:type="auto"/>
          </w:tcPr>
          <w:p w:rsidR="00B32DC7" w:rsidRPr="006B4649" w:rsidRDefault="00B32DC7" w:rsidP="00F663A8">
            <w:r w:rsidRPr="006B4649">
              <w:t>25 (37.9%)</w:t>
            </w:r>
          </w:p>
        </w:tc>
        <w:tc>
          <w:tcPr>
            <w:tcW w:w="0" w:type="auto"/>
          </w:tcPr>
          <w:p w:rsidR="00B32DC7" w:rsidRPr="006B4649" w:rsidRDefault="00B32DC7" w:rsidP="00F663A8">
            <w:r w:rsidRPr="006B4649">
              <w:t>0.000</w:t>
            </w:r>
          </w:p>
        </w:tc>
        <w:tc>
          <w:tcPr>
            <w:tcW w:w="0" w:type="auto"/>
          </w:tcPr>
          <w:p w:rsidR="00B32DC7" w:rsidRPr="006B4649" w:rsidRDefault="00B32DC7" w:rsidP="00F663A8">
            <w:pPr>
              <w:rPr>
                <w:color w:val="FF0000"/>
              </w:rPr>
            </w:pPr>
            <w:r w:rsidRPr="006B4649">
              <w:rPr>
                <w:color w:val="FF0000"/>
              </w:rPr>
              <w:t>0.0</w:t>
            </w:r>
            <w:r w:rsidR="006A1D53">
              <w:rPr>
                <w:color w:val="FF0000"/>
              </w:rPr>
              <w:t>00</w:t>
            </w:r>
          </w:p>
        </w:tc>
      </w:tr>
      <w:tr w:rsidR="00B32DC7" w:rsidRPr="006B4649" w:rsidTr="00597D26">
        <w:tc>
          <w:tcPr>
            <w:tcW w:w="0" w:type="auto"/>
          </w:tcPr>
          <w:p w:rsidR="00B32DC7" w:rsidRPr="006B4649" w:rsidRDefault="00B32DC7" w:rsidP="00F663A8">
            <w:r w:rsidRPr="006B4649">
              <w:t>Number of triplets</w:t>
            </w:r>
          </w:p>
        </w:tc>
        <w:tc>
          <w:tcPr>
            <w:tcW w:w="0" w:type="auto"/>
          </w:tcPr>
          <w:p w:rsidR="00B32DC7" w:rsidRPr="006B4649" w:rsidRDefault="00B32DC7" w:rsidP="00F663A8">
            <w:r w:rsidRPr="006B4649">
              <w:t>27 ± 51</w:t>
            </w:r>
          </w:p>
        </w:tc>
        <w:tc>
          <w:tcPr>
            <w:tcW w:w="0" w:type="auto"/>
          </w:tcPr>
          <w:p w:rsidR="00B32DC7" w:rsidRPr="006B4649" w:rsidRDefault="00B32DC7" w:rsidP="00F663A8">
            <w:r w:rsidRPr="006B4649">
              <w:t>9 ± 34</w:t>
            </w:r>
          </w:p>
        </w:tc>
        <w:tc>
          <w:tcPr>
            <w:tcW w:w="0" w:type="auto"/>
          </w:tcPr>
          <w:p w:rsidR="00B32DC7" w:rsidRPr="006B4649" w:rsidRDefault="00B32DC7" w:rsidP="00F663A8">
            <w:r w:rsidRPr="006B4649">
              <w:t>0.081</w:t>
            </w:r>
          </w:p>
        </w:tc>
        <w:tc>
          <w:tcPr>
            <w:tcW w:w="0" w:type="auto"/>
          </w:tcPr>
          <w:p w:rsidR="00B32DC7" w:rsidRPr="006B4649" w:rsidRDefault="00B32DC7" w:rsidP="00F663A8">
            <w:r w:rsidRPr="006B4649">
              <w:t>0.32</w:t>
            </w:r>
            <w:r w:rsidR="0001689D">
              <w:t>0</w:t>
            </w:r>
          </w:p>
        </w:tc>
      </w:tr>
      <w:tr w:rsidR="00B32DC7" w:rsidRPr="006B4649" w:rsidTr="00597D26">
        <w:tc>
          <w:tcPr>
            <w:tcW w:w="0" w:type="auto"/>
          </w:tcPr>
          <w:p w:rsidR="00B32DC7" w:rsidRPr="006B4649" w:rsidRDefault="00B32DC7" w:rsidP="00F663A8">
            <w:r w:rsidRPr="006B4649">
              <w:t>Triplets present</w:t>
            </w:r>
          </w:p>
        </w:tc>
        <w:tc>
          <w:tcPr>
            <w:tcW w:w="0" w:type="auto"/>
          </w:tcPr>
          <w:p w:rsidR="00B32DC7" w:rsidRPr="006B4649" w:rsidRDefault="00B32DC7" w:rsidP="00F663A8">
            <w:r w:rsidRPr="006B4649">
              <w:t>15 (83.3%)</w:t>
            </w:r>
          </w:p>
        </w:tc>
        <w:tc>
          <w:tcPr>
            <w:tcW w:w="0" w:type="auto"/>
          </w:tcPr>
          <w:p w:rsidR="00B32DC7" w:rsidRPr="006B4649" w:rsidRDefault="00B32DC7" w:rsidP="00F663A8">
            <w:r w:rsidRPr="006B4649">
              <w:t>19 (29.2%)</w:t>
            </w:r>
          </w:p>
        </w:tc>
        <w:tc>
          <w:tcPr>
            <w:tcW w:w="0" w:type="auto"/>
          </w:tcPr>
          <w:p w:rsidR="00B32DC7" w:rsidRPr="006B4649" w:rsidRDefault="00B32DC7" w:rsidP="00F663A8">
            <w:r w:rsidRPr="006B4649">
              <w:t>0.000</w:t>
            </w:r>
          </w:p>
        </w:tc>
        <w:tc>
          <w:tcPr>
            <w:tcW w:w="0" w:type="auto"/>
          </w:tcPr>
          <w:p w:rsidR="00B32DC7" w:rsidRPr="006B4649" w:rsidRDefault="00B32DC7" w:rsidP="00F663A8">
            <w:r w:rsidRPr="006B4649">
              <w:rPr>
                <w:color w:val="FF0000"/>
              </w:rPr>
              <w:t>0.0</w:t>
            </w:r>
            <w:r w:rsidR="0001689D">
              <w:rPr>
                <w:color w:val="FF0000"/>
              </w:rPr>
              <w:t>00</w:t>
            </w:r>
          </w:p>
        </w:tc>
      </w:tr>
      <w:tr w:rsidR="00B32DC7" w:rsidRPr="006B4649" w:rsidTr="00597D26">
        <w:tc>
          <w:tcPr>
            <w:tcW w:w="0" w:type="auto"/>
          </w:tcPr>
          <w:p w:rsidR="00B32DC7" w:rsidRPr="006B4649" w:rsidRDefault="00B32DC7" w:rsidP="00F663A8">
            <w:r w:rsidRPr="006B4649">
              <w:t>Polymorphic VPBs</w:t>
            </w:r>
          </w:p>
        </w:tc>
        <w:tc>
          <w:tcPr>
            <w:tcW w:w="0" w:type="auto"/>
          </w:tcPr>
          <w:p w:rsidR="00B32DC7" w:rsidRPr="006B4649" w:rsidRDefault="00B32DC7" w:rsidP="00F663A8">
            <w:r w:rsidRPr="006B4649">
              <w:t>12 (70.6%)</w:t>
            </w:r>
          </w:p>
        </w:tc>
        <w:tc>
          <w:tcPr>
            <w:tcW w:w="0" w:type="auto"/>
          </w:tcPr>
          <w:p w:rsidR="00B32DC7" w:rsidRPr="006B4649" w:rsidRDefault="00B32DC7" w:rsidP="00F663A8">
            <w:r w:rsidRPr="006B4649">
              <w:t>32 (57.1%)</w:t>
            </w:r>
          </w:p>
        </w:tc>
        <w:tc>
          <w:tcPr>
            <w:tcW w:w="0" w:type="auto"/>
          </w:tcPr>
          <w:p w:rsidR="00B32DC7" w:rsidRPr="006B4649" w:rsidRDefault="00B32DC7" w:rsidP="00F663A8">
            <w:r w:rsidRPr="006B4649">
              <w:t>0.403</w:t>
            </w:r>
          </w:p>
        </w:tc>
        <w:tc>
          <w:tcPr>
            <w:tcW w:w="0" w:type="auto"/>
          </w:tcPr>
          <w:p w:rsidR="00B32DC7" w:rsidRPr="006B4649" w:rsidRDefault="00B32DC7" w:rsidP="00F663A8">
            <w:r w:rsidRPr="006B4649">
              <w:t>0.7</w:t>
            </w:r>
            <w:r w:rsidR="0001689D">
              <w:t>27</w:t>
            </w:r>
          </w:p>
        </w:tc>
      </w:tr>
      <w:tr w:rsidR="00B32DC7" w:rsidRPr="006B4649" w:rsidTr="00597D26">
        <w:tc>
          <w:tcPr>
            <w:tcW w:w="0" w:type="auto"/>
          </w:tcPr>
          <w:p w:rsidR="00B32DC7" w:rsidRPr="006B4649" w:rsidRDefault="00B32DC7" w:rsidP="00F663A8">
            <w:r w:rsidRPr="006B4649">
              <w:t>VT present</w:t>
            </w:r>
          </w:p>
        </w:tc>
        <w:tc>
          <w:tcPr>
            <w:tcW w:w="0" w:type="auto"/>
          </w:tcPr>
          <w:p w:rsidR="00B32DC7" w:rsidRPr="006B4649" w:rsidRDefault="00B32DC7" w:rsidP="00F663A8">
            <w:r w:rsidRPr="006B4649">
              <w:t>7 (41.2%)</w:t>
            </w:r>
          </w:p>
        </w:tc>
        <w:tc>
          <w:tcPr>
            <w:tcW w:w="0" w:type="auto"/>
          </w:tcPr>
          <w:p w:rsidR="00B32DC7" w:rsidRPr="006B4649" w:rsidRDefault="00B32DC7" w:rsidP="00F663A8">
            <w:r w:rsidRPr="006B4649">
              <w:t>15 (22.1%)</w:t>
            </w:r>
          </w:p>
        </w:tc>
        <w:tc>
          <w:tcPr>
            <w:tcW w:w="0" w:type="auto"/>
          </w:tcPr>
          <w:p w:rsidR="00B32DC7" w:rsidRPr="006B4649" w:rsidRDefault="00B32DC7" w:rsidP="00F663A8">
            <w:r w:rsidRPr="006B4649">
              <w:t>0.128</w:t>
            </w:r>
          </w:p>
        </w:tc>
        <w:tc>
          <w:tcPr>
            <w:tcW w:w="0" w:type="auto"/>
          </w:tcPr>
          <w:p w:rsidR="00B32DC7" w:rsidRPr="006B4649" w:rsidRDefault="00B32DC7" w:rsidP="00F663A8">
            <w:r w:rsidRPr="006B4649">
              <w:t>0.4</w:t>
            </w:r>
            <w:r w:rsidR="0079361B">
              <w:t>25</w:t>
            </w:r>
          </w:p>
        </w:tc>
      </w:tr>
      <w:tr w:rsidR="00B32DC7" w:rsidRPr="006B4649" w:rsidTr="00597D26">
        <w:tc>
          <w:tcPr>
            <w:tcW w:w="0" w:type="auto"/>
          </w:tcPr>
          <w:p w:rsidR="00B32DC7" w:rsidRPr="006B4649" w:rsidRDefault="00B32DC7" w:rsidP="00F663A8">
            <w:r w:rsidRPr="006B4649">
              <w:t>Number of VT</w:t>
            </w:r>
          </w:p>
        </w:tc>
        <w:tc>
          <w:tcPr>
            <w:tcW w:w="0" w:type="auto"/>
          </w:tcPr>
          <w:p w:rsidR="00B32DC7" w:rsidRPr="006B4649" w:rsidRDefault="00B32DC7" w:rsidP="00F663A8">
            <w:r w:rsidRPr="006B4649">
              <w:t>1 ± 3</w:t>
            </w:r>
          </w:p>
        </w:tc>
        <w:tc>
          <w:tcPr>
            <w:tcW w:w="0" w:type="auto"/>
          </w:tcPr>
          <w:p w:rsidR="00B32DC7" w:rsidRPr="006B4649" w:rsidRDefault="00B32DC7" w:rsidP="00F663A8">
            <w:r w:rsidRPr="006B4649">
              <w:t>3 ± 15</w:t>
            </w:r>
          </w:p>
        </w:tc>
        <w:tc>
          <w:tcPr>
            <w:tcW w:w="0" w:type="auto"/>
          </w:tcPr>
          <w:p w:rsidR="00B32DC7" w:rsidRPr="006B4649" w:rsidRDefault="00B32DC7" w:rsidP="00F663A8">
            <w:r w:rsidRPr="006B4649">
              <w:t>0.754</w:t>
            </w:r>
          </w:p>
        </w:tc>
        <w:tc>
          <w:tcPr>
            <w:tcW w:w="0" w:type="auto"/>
          </w:tcPr>
          <w:p w:rsidR="00B32DC7" w:rsidRPr="006B4649" w:rsidRDefault="00B32DC7" w:rsidP="00F663A8">
            <w:r w:rsidRPr="006B4649">
              <w:t>0.92</w:t>
            </w:r>
            <w:r w:rsidR="0079361B">
              <w:t>7</w:t>
            </w:r>
          </w:p>
        </w:tc>
      </w:tr>
      <w:tr w:rsidR="00B32DC7" w:rsidRPr="006B4649" w:rsidTr="00597D26">
        <w:tc>
          <w:tcPr>
            <w:tcW w:w="0" w:type="auto"/>
          </w:tcPr>
          <w:p w:rsidR="00B32DC7" w:rsidRPr="006B4649" w:rsidRDefault="00B32DC7" w:rsidP="00F663A8">
            <w:r w:rsidRPr="006B4649">
              <w:t>Max beats VT</w:t>
            </w:r>
          </w:p>
        </w:tc>
        <w:tc>
          <w:tcPr>
            <w:tcW w:w="0" w:type="auto"/>
          </w:tcPr>
          <w:p w:rsidR="00B32DC7" w:rsidRPr="006B4649" w:rsidRDefault="00B32DC7" w:rsidP="00F663A8">
            <w:r w:rsidRPr="006B4649">
              <w:t>5 ± 4</w:t>
            </w:r>
          </w:p>
        </w:tc>
        <w:tc>
          <w:tcPr>
            <w:tcW w:w="0" w:type="auto"/>
          </w:tcPr>
          <w:p w:rsidR="00B32DC7" w:rsidRPr="006B4649" w:rsidRDefault="00B32DC7" w:rsidP="00F663A8">
            <w:r w:rsidRPr="006B4649">
              <w:t>3 ± 5</w:t>
            </w:r>
          </w:p>
        </w:tc>
        <w:tc>
          <w:tcPr>
            <w:tcW w:w="0" w:type="auto"/>
          </w:tcPr>
          <w:p w:rsidR="00B32DC7" w:rsidRPr="006B4649" w:rsidRDefault="00B32DC7" w:rsidP="00F663A8">
            <w:r w:rsidRPr="006B4649">
              <w:t>0.184</w:t>
            </w:r>
          </w:p>
        </w:tc>
        <w:tc>
          <w:tcPr>
            <w:tcW w:w="0" w:type="auto"/>
          </w:tcPr>
          <w:p w:rsidR="00B32DC7" w:rsidRPr="006B4649" w:rsidRDefault="00B32DC7" w:rsidP="00F663A8">
            <w:r w:rsidRPr="006B4649">
              <w:t>0.5</w:t>
            </w:r>
            <w:r w:rsidR="0079361B">
              <w:t>44</w:t>
            </w:r>
          </w:p>
        </w:tc>
      </w:tr>
      <w:tr w:rsidR="00B32DC7" w:rsidRPr="006B4649" w:rsidTr="00597D26">
        <w:tc>
          <w:tcPr>
            <w:tcW w:w="0" w:type="auto"/>
          </w:tcPr>
          <w:p w:rsidR="00B32DC7" w:rsidRPr="006B4649" w:rsidRDefault="00B32DC7" w:rsidP="00F663A8">
            <w:r w:rsidRPr="006B4649">
              <w:lastRenderedPageBreak/>
              <w:t>Max HR VT</w:t>
            </w:r>
          </w:p>
        </w:tc>
        <w:tc>
          <w:tcPr>
            <w:tcW w:w="0" w:type="auto"/>
          </w:tcPr>
          <w:p w:rsidR="00B32DC7" w:rsidRPr="006B4649" w:rsidRDefault="00B32DC7" w:rsidP="00F663A8">
            <w:r w:rsidRPr="006B4649">
              <w:t>148 ± 34</w:t>
            </w:r>
          </w:p>
        </w:tc>
        <w:tc>
          <w:tcPr>
            <w:tcW w:w="0" w:type="auto"/>
          </w:tcPr>
          <w:p w:rsidR="00B32DC7" w:rsidRPr="006B4649" w:rsidRDefault="00B32DC7" w:rsidP="00F663A8">
            <w:r w:rsidRPr="006B4649">
              <w:t>149 ± 53</w:t>
            </w:r>
          </w:p>
        </w:tc>
        <w:tc>
          <w:tcPr>
            <w:tcW w:w="0" w:type="auto"/>
          </w:tcPr>
          <w:p w:rsidR="00B32DC7" w:rsidRPr="006B4649" w:rsidRDefault="00B32DC7" w:rsidP="00F663A8">
            <w:r w:rsidRPr="006B4649">
              <w:t>0.954</w:t>
            </w:r>
          </w:p>
        </w:tc>
        <w:tc>
          <w:tcPr>
            <w:tcW w:w="0" w:type="auto"/>
          </w:tcPr>
          <w:p w:rsidR="00B32DC7" w:rsidRPr="006B4649" w:rsidRDefault="00B32DC7" w:rsidP="00F663A8">
            <w:r w:rsidRPr="006B4649">
              <w:t>1</w:t>
            </w:r>
            <w:r w:rsidR="0079361B">
              <w:t>.000</w:t>
            </w:r>
          </w:p>
        </w:tc>
      </w:tr>
      <w:tr w:rsidR="00B32DC7" w:rsidRPr="006B4649" w:rsidTr="00597D26">
        <w:tc>
          <w:tcPr>
            <w:tcW w:w="0" w:type="auto"/>
          </w:tcPr>
          <w:p w:rsidR="00B32DC7" w:rsidRPr="006B4649" w:rsidRDefault="00B32DC7" w:rsidP="00F663A8">
            <w:r w:rsidRPr="006B4649">
              <w:t>Number SVE</w:t>
            </w:r>
          </w:p>
        </w:tc>
        <w:tc>
          <w:tcPr>
            <w:tcW w:w="0" w:type="auto"/>
          </w:tcPr>
          <w:p w:rsidR="00B32DC7" w:rsidRPr="006B4649" w:rsidRDefault="00B32DC7" w:rsidP="00F663A8">
            <w:r w:rsidRPr="006B4649">
              <w:t>561 ± 1343</w:t>
            </w:r>
          </w:p>
        </w:tc>
        <w:tc>
          <w:tcPr>
            <w:tcW w:w="0" w:type="auto"/>
          </w:tcPr>
          <w:p w:rsidR="00B32DC7" w:rsidRPr="006B4649" w:rsidRDefault="00B32DC7" w:rsidP="00F663A8">
            <w:r w:rsidRPr="006B4649">
              <w:t>309 ± 1499</w:t>
            </w:r>
          </w:p>
        </w:tc>
        <w:tc>
          <w:tcPr>
            <w:tcW w:w="0" w:type="auto"/>
          </w:tcPr>
          <w:p w:rsidR="00B32DC7" w:rsidRPr="006B4649" w:rsidRDefault="00B32DC7" w:rsidP="00F663A8">
            <w:r w:rsidRPr="006B4649">
              <w:t>0.541</w:t>
            </w:r>
          </w:p>
        </w:tc>
        <w:tc>
          <w:tcPr>
            <w:tcW w:w="0" w:type="auto"/>
          </w:tcPr>
          <w:p w:rsidR="00B32DC7" w:rsidRPr="006B4649" w:rsidRDefault="00B32DC7" w:rsidP="00F663A8">
            <w:r w:rsidRPr="006B4649">
              <w:t>0.80</w:t>
            </w:r>
            <w:r w:rsidR="0079361B">
              <w:t>2</w:t>
            </w:r>
          </w:p>
        </w:tc>
      </w:tr>
      <w:tr w:rsidR="00B32DC7" w:rsidRPr="006B4649" w:rsidTr="00597D26">
        <w:tc>
          <w:tcPr>
            <w:tcW w:w="0" w:type="auto"/>
          </w:tcPr>
          <w:p w:rsidR="00B32DC7" w:rsidRPr="006B4649" w:rsidRDefault="00B32DC7" w:rsidP="00F663A8">
            <w:r w:rsidRPr="006B4649">
              <w:t>AF present</w:t>
            </w:r>
          </w:p>
        </w:tc>
        <w:tc>
          <w:tcPr>
            <w:tcW w:w="0" w:type="auto"/>
          </w:tcPr>
          <w:p w:rsidR="00B32DC7" w:rsidRPr="006B4649" w:rsidRDefault="00B32DC7" w:rsidP="00F663A8">
            <w:r w:rsidRPr="006B4649">
              <w:t>0 (0.0%)</w:t>
            </w:r>
          </w:p>
        </w:tc>
        <w:tc>
          <w:tcPr>
            <w:tcW w:w="0" w:type="auto"/>
          </w:tcPr>
          <w:p w:rsidR="00B32DC7" w:rsidRPr="006B4649" w:rsidRDefault="00B32DC7" w:rsidP="00F663A8">
            <w:r w:rsidRPr="006B4649">
              <w:t>2 (3.0%)</w:t>
            </w:r>
          </w:p>
        </w:tc>
        <w:tc>
          <w:tcPr>
            <w:tcW w:w="0" w:type="auto"/>
          </w:tcPr>
          <w:p w:rsidR="00B32DC7" w:rsidRPr="006B4649" w:rsidRDefault="00B32DC7" w:rsidP="00F663A8">
            <w:r w:rsidRPr="006B4649">
              <w:t>1.000</w:t>
            </w:r>
          </w:p>
        </w:tc>
        <w:tc>
          <w:tcPr>
            <w:tcW w:w="0" w:type="auto"/>
          </w:tcPr>
          <w:p w:rsidR="00B32DC7" w:rsidRPr="006B4649" w:rsidRDefault="00B32DC7" w:rsidP="00F663A8">
            <w:r w:rsidRPr="006B4649">
              <w:t>1</w:t>
            </w:r>
            <w:r w:rsidR="0079361B">
              <w:t>.000</w:t>
            </w:r>
          </w:p>
        </w:tc>
      </w:tr>
      <w:tr w:rsidR="00B32DC7" w:rsidRPr="006B4649" w:rsidTr="00597D26">
        <w:tc>
          <w:tcPr>
            <w:tcW w:w="0" w:type="auto"/>
          </w:tcPr>
          <w:p w:rsidR="00B32DC7" w:rsidRPr="006B4649" w:rsidRDefault="00B32DC7" w:rsidP="00F663A8">
            <w:r w:rsidRPr="006B4649">
              <w:t xml:space="preserve">SVT present </w:t>
            </w:r>
          </w:p>
        </w:tc>
        <w:tc>
          <w:tcPr>
            <w:tcW w:w="0" w:type="auto"/>
          </w:tcPr>
          <w:p w:rsidR="00B32DC7" w:rsidRPr="006B4649" w:rsidRDefault="00B32DC7" w:rsidP="00F663A8">
            <w:r w:rsidRPr="006B4649">
              <w:t>2 (11.1%)</w:t>
            </w:r>
          </w:p>
        </w:tc>
        <w:tc>
          <w:tcPr>
            <w:tcW w:w="0" w:type="auto"/>
          </w:tcPr>
          <w:p w:rsidR="00B32DC7" w:rsidRPr="006B4649" w:rsidRDefault="00B32DC7" w:rsidP="00F663A8">
            <w:r w:rsidRPr="006B4649">
              <w:t>4 (6.0%)</w:t>
            </w:r>
          </w:p>
        </w:tc>
        <w:tc>
          <w:tcPr>
            <w:tcW w:w="0" w:type="auto"/>
          </w:tcPr>
          <w:p w:rsidR="00B32DC7" w:rsidRPr="006B4649" w:rsidRDefault="00B32DC7" w:rsidP="00F663A8">
            <w:r w:rsidRPr="006B4649">
              <w:t>0.604</w:t>
            </w:r>
          </w:p>
        </w:tc>
        <w:tc>
          <w:tcPr>
            <w:tcW w:w="0" w:type="auto"/>
          </w:tcPr>
          <w:p w:rsidR="00B32DC7" w:rsidRPr="006B4649" w:rsidRDefault="00B32DC7" w:rsidP="00F663A8">
            <w:r w:rsidRPr="006B4649">
              <w:t>0.81</w:t>
            </w:r>
            <w:r w:rsidR="0079361B">
              <w:t>3</w:t>
            </w:r>
          </w:p>
        </w:tc>
      </w:tr>
    </w:tbl>
    <w:p w:rsidR="00B32DC7" w:rsidRPr="006B4649" w:rsidRDefault="00B32DC7" w:rsidP="00B32DC7">
      <w:r w:rsidRPr="006B4649">
        <w:t>Holter results at baseline. MACE: major adverse cardiac events, AUC: area under the curve, CI: confidence interval, OR: odds ratio, VPB: ventricular premature beats, VT: ventricular tachycardia, SVE: supraventricular ectopics, AF: atrial fibrillation, SVT: supraventricular tachycardia</w:t>
      </w:r>
    </w:p>
    <w:p w:rsidR="00B32DC7" w:rsidRDefault="00B32DC7" w:rsidP="00B67860">
      <w:pPr>
        <w:rPr>
          <w:color w:val="000000" w:themeColor="text1"/>
        </w:rPr>
      </w:pPr>
    </w:p>
    <w:p w:rsidR="00B32DC7" w:rsidRDefault="00B32DC7" w:rsidP="00B32DC7">
      <w:pPr>
        <w:pStyle w:val="berschrift4"/>
      </w:pPr>
      <w:r>
        <w:t>Table A.7</w:t>
      </w:r>
      <w:r w:rsidRPr="00561C9D">
        <w:t>:</w:t>
      </w:r>
    </w:p>
    <w:p w:rsidR="00B32DC7" w:rsidRPr="00D422D6" w:rsidRDefault="00B32DC7" w:rsidP="00B32DC7"/>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2691"/>
        <w:gridCol w:w="2067"/>
        <w:gridCol w:w="1976"/>
        <w:gridCol w:w="771"/>
        <w:gridCol w:w="1567"/>
      </w:tblGrid>
      <w:tr w:rsidR="00B32DC7" w:rsidRPr="00D422D6" w:rsidTr="00597D26">
        <w:tc>
          <w:tcPr>
            <w:tcW w:w="0" w:type="auto"/>
          </w:tcPr>
          <w:p w:rsidR="00B32DC7" w:rsidRPr="00D422D6" w:rsidRDefault="00B32DC7" w:rsidP="00F663A8">
            <w:pPr>
              <w:rPr>
                <w:b/>
              </w:rPr>
            </w:pPr>
            <w:r w:rsidRPr="00D422D6">
              <w:rPr>
                <w:b/>
              </w:rPr>
              <w:t>CPEX at baseline</w:t>
            </w:r>
          </w:p>
        </w:tc>
        <w:tc>
          <w:tcPr>
            <w:tcW w:w="0" w:type="auto"/>
          </w:tcPr>
          <w:p w:rsidR="00B32DC7" w:rsidRPr="00D422D6" w:rsidRDefault="00B32DC7" w:rsidP="00F663A8">
            <w:pPr>
              <w:rPr>
                <w:b/>
              </w:rPr>
            </w:pPr>
            <w:r w:rsidRPr="00D422D6">
              <w:rPr>
                <w:b/>
              </w:rPr>
              <w:t>Recurrent arrhythmia</w:t>
            </w:r>
          </w:p>
          <w:p w:rsidR="00B32DC7" w:rsidRPr="00D422D6" w:rsidRDefault="00B32DC7" w:rsidP="00F663A8">
            <w:pPr>
              <w:rPr>
                <w:b/>
              </w:rPr>
            </w:pPr>
            <w:r w:rsidRPr="00D422D6">
              <w:rPr>
                <w:b/>
              </w:rPr>
              <w:t>n = 31</w:t>
            </w:r>
          </w:p>
        </w:tc>
        <w:tc>
          <w:tcPr>
            <w:tcW w:w="0" w:type="auto"/>
          </w:tcPr>
          <w:p w:rsidR="00B32DC7" w:rsidRPr="00D422D6" w:rsidRDefault="00B32DC7" w:rsidP="00F663A8">
            <w:pPr>
              <w:rPr>
                <w:b/>
              </w:rPr>
            </w:pPr>
            <w:r w:rsidRPr="00D422D6">
              <w:rPr>
                <w:b/>
              </w:rPr>
              <w:t>Favourable outcome</w:t>
            </w:r>
          </w:p>
          <w:p w:rsidR="00B32DC7" w:rsidRPr="00D422D6" w:rsidRDefault="00B32DC7" w:rsidP="00F663A8">
            <w:pPr>
              <w:rPr>
                <w:b/>
              </w:rPr>
            </w:pPr>
            <w:r w:rsidRPr="00D422D6">
              <w:rPr>
                <w:b/>
              </w:rPr>
              <w:t>n = 88</w:t>
            </w:r>
          </w:p>
        </w:tc>
        <w:tc>
          <w:tcPr>
            <w:tcW w:w="0" w:type="auto"/>
          </w:tcPr>
          <w:p w:rsidR="00B32DC7" w:rsidRPr="00D422D6" w:rsidRDefault="00B32DC7" w:rsidP="00F663A8">
            <w:pPr>
              <w:rPr>
                <w:b/>
              </w:rPr>
            </w:pPr>
            <w:r w:rsidRPr="00D422D6">
              <w:rPr>
                <w:b/>
              </w:rPr>
              <w:t>p-value</w:t>
            </w:r>
          </w:p>
        </w:tc>
        <w:tc>
          <w:tcPr>
            <w:tcW w:w="0" w:type="auto"/>
          </w:tcPr>
          <w:p w:rsidR="00B32DC7" w:rsidRPr="00D422D6" w:rsidRDefault="00B32DC7" w:rsidP="00F663A8">
            <w:pPr>
              <w:rPr>
                <w:b/>
              </w:rPr>
            </w:pPr>
            <w:r w:rsidRPr="00D422D6">
              <w:rPr>
                <w:b/>
              </w:rPr>
              <w:t>p-value adapted</w:t>
            </w:r>
          </w:p>
        </w:tc>
      </w:tr>
      <w:tr w:rsidR="00B32DC7" w:rsidRPr="00D422D6" w:rsidTr="00597D26">
        <w:tc>
          <w:tcPr>
            <w:tcW w:w="0" w:type="auto"/>
          </w:tcPr>
          <w:p w:rsidR="00B32DC7" w:rsidRPr="00D422D6" w:rsidRDefault="00B32DC7" w:rsidP="00F663A8">
            <w:r w:rsidRPr="00D422D6">
              <w:t>Beta blockers</w:t>
            </w:r>
          </w:p>
        </w:tc>
        <w:tc>
          <w:tcPr>
            <w:tcW w:w="0" w:type="auto"/>
          </w:tcPr>
          <w:p w:rsidR="00B32DC7" w:rsidRPr="00D422D6" w:rsidRDefault="00B32DC7" w:rsidP="00F663A8">
            <w:r w:rsidRPr="00D422D6">
              <w:t>22 (71.0%)</w:t>
            </w:r>
          </w:p>
        </w:tc>
        <w:tc>
          <w:tcPr>
            <w:tcW w:w="0" w:type="auto"/>
          </w:tcPr>
          <w:p w:rsidR="00B32DC7" w:rsidRPr="00D422D6" w:rsidRDefault="00B32DC7" w:rsidP="00F663A8">
            <w:r w:rsidRPr="00D422D6">
              <w:t>41 (46.6%)</w:t>
            </w:r>
          </w:p>
        </w:tc>
        <w:tc>
          <w:tcPr>
            <w:tcW w:w="0" w:type="auto"/>
          </w:tcPr>
          <w:p w:rsidR="00B32DC7" w:rsidRPr="00D422D6" w:rsidRDefault="00B32DC7" w:rsidP="00F663A8">
            <w:r w:rsidRPr="00D422D6">
              <w:t>0.022</w:t>
            </w:r>
          </w:p>
        </w:tc>
        <w:tc>
          <w:tcPr>
            <w:tcW w:w="0" w:type="auto"/>
          </w:tcPr>
          <w:p w:rsidR="00B32DC7" w:rsidRPr="00D422D6" w:rsidRDefault="00B32DC7" w:rsidP="00F663A8">
            <w:r w:rsidRPr="00D422D6">
              <w:t>0.14</w:t>
            </w:r>
            <w:r w:rsidR="0079361B">
              <w:t>6</w:t>
            </w:r>
          </w:p>
        </w:tc>
      </w:tr>
      <w:tr w:rsidR="00B32DC7" w:rsidRPr="00D422D6" w:rsidTr="00597D26">
        <w:tc>
          <w:tcPr>
            <w:tcW w:w="0" w:type="auto"/>
          </w:tcPr>
          <w:p w:rsidR="00B32DC7" w:rsidRPr="00D422D6" w:rsidRDefault="00B32DC7" w:rsidP="00F663A8">
            <w:r w:rsidRPr="00D422D6">
              <w:t>Calcium channel blockers</w:t>
            </w:r>
          </w:p>
        </w:tc>
        <w:tc>
          <w:tcPr>
            <w:tcW w:w="0" w:type="auto"/>
          </w:tcPr>
          <w:p w:rsidR="00B32DC7" w:rsidRPr="00D422D6" w:rsidRDefault="00B32DC7" w:rsidP="00F663A8">
            <w:r w:rsidRPr="00D422D6">
              <w:t>0 (0.0%)</w:t>
            </w:r>
          </w:p>
        </w:tc>
        <w:tc>
          <w:tcPr>
            <w:tcW w:w="0" w:type="auto"/>
          </w:tcPr>
          <w:p w:rsidR="00B32DC7" w:rsidRPr="00D422D6" w:rsidRDefault="00B32DC7" w:rsidP="00F663A8">
            <w:r w:rsidRPr="00D422D6">
              <w:t>1 (1.1%)</w:t>
            </w:r>
          </w:p>
        </w:tc>
        <w:tc>
          <w:tcPr>
            <w:tcW w:w="0" w:type="auto"/>
          </w:tcPr>
          <w:p w:rsidR="00B32DC7" w:rsidRPr="00D422D6" w:rsidRDefault="00B32DC7" w:rsidP="00F663A8">
            <w:r w:rsidRPr="00D422D6">
              <w:t>1.000</w:t>
            </w:r>
          </w:p>
        </w:tc>
        <w:tc>
          <w:tcPr>
            <w:tcW w:w="0" w:type="auto"/>
          </w:tcPr>
          <w:p w:rsidR="00B32DC7" w:rsidRPr="00D422D6" w:rsidRDefault="00B32DC7" w:rsidP="00F663A8">
            <w:r w:rsidRPr="00D422D6">
              <w:t>1</w:t>
            </w:r>
            <w:r w:rsidR="0079361B">
              <w:t>.000</w:t>
            </w:r>
          </w:p>
        </w:tc>
      </w:tr>
      <w:tr w:rsidR="00B32DC7" w:rsidRPr="00D422D6" w:rsidTr="00597D26">
        <w:tc>
          <w:tcPr>
            <w:tcW w:w="0" w:type="auto"/>
          </w:tcPr>
          <w:p w:rsidR="00B32DC7" w:rsidRPr="00D422D6" w:rsidRDefault="00B32DC7" w:rsidP="00F663A8">
            <w:r w:rsidRPr="00D422D6">
              <w:t>Sotalol</w:t>
            </w:r>
          </w:p>
        </w:tc>
        <w:tc>
          <w:tcPr>
            <w:tcW w:w="0" w:type="auto"/>
          </w:tcPr>
          <w:p w:rsidR="00B32DC7" w:rsidRPr="00D422D6" w:rsidRDefault="00B32DC7" w:rsidP="00F663A8">
            <w:r w:rsidRPr="00D422D6">
              <w:t>4 (12.9%)</w:t>
            </w:r>
          </w:p>
        </w:tc>
        <w:tc>
          <w:tcPr>
            <w:tcW w:w="0" w:type="auto"/>
          </w:tcPr>
          <w:p w:rsidR="00B32DC7" w:rsidRPr="00D422D6" w:rsidRDefault="00B32DC7" w:rsidP="00F663A8">
            <w:r w:rsidRPr="00D422D6">
              <w:t>7 (8.0%)</w:t>
            </w:r>
          </w:p>
        </w:tc>
        <w:tc>
          <w:tcPr>
            <w:tcW w:w="0" w:type="auto"/>
          </w:tcPr>
          <w:p w:rsidR="00B32DC7" w:rsidRPr="00D422D6" w:rsidRDefault="00B32DC7" w:rsidP="00F663A8">
            <w:r w:rsidRPr="00D422D6">
              <w:t>0.476</w:t>
            </w:r>
          </w:p>
        </w:tc>
        <w:tc>
          <w:tcPr>
            <w:tcW w:w="0" w:type="auto"/>
          </w:tcPr>
          <w:p w:rsidR="00B32DC7" w:rsidRPr="00D422D6" w:rsidRDefault="00B32DC7" w:rsidP="00F663A8">
            <w:r w:rsidRPr="00D422D6">
              <w:t>0.7</w:t>
            </w:r>
            <w:r w:rsidR="0079361B">
              <w:t>89</w:t>
            </w:r>
          </w:p>
        </w:tc>
      </w:tr>
      <w:tr w:rsidR="00B32DC7" w:rsidRPr="00D422D6" w:rsidTr="00597D26">
        <w:tc>
          <w:tcPr>
            <w:tcW w:w="0" w:type="auto"/>
          </w:tcPr>
          <w:p w:rsidR="00B32DC7" w:rsidRPr="00D422D6" w:rsidRDefault="00B32DC7" w:rsidP="00F663A8">
            <w:r w:rsidRPr="00D422D6">
              <w:t>Amiodarone</w:t>
            </w:r>
          </w:p>
        </w:tc>
        <w:tc>
          <w:tcPr>
            <w:tcW w:w="0" w:type="auto"/>
          </w:tcPr>
          <w:p w:rsidR="00B32DC7" w:rsidRPr="00D422D6" w:rsidRDefault="00B32DC7" w:rsidP="00F663A8">
            <w:r w:rsidRPr="00D422D6">
              <w:t>3 (9.7%)</w:t>
            </w:r>
          </w:p>
        </w:tc>
        <w:tc>
          <w:tcPr>
            <w:tcW w:w="0" w:type="auto"/>
          </w:tcPr>
          <w:p w:rsidR="00B32DC7" w:rsidRPr="00D422D6" w:rsidRDefault="00B32DC7" w:rsidP="00F663A8">
            <w:r w:rsidRPr="00D422D6">
              <w:t>4 (4.6%)</w:t>
            </w:r>
          </w:p>
        </w:tc>
        <w:tc>
          <w:tcPr>
            <w:tcW w:w="0" w:type="auto"/>
          </w:tcPr>
          <w:p w:rsidR="00B32DC7" w:rsidRPr="00D422D6" w:rsidRDefault="00B32DC7" w:rsidP="00F663A8">
            <w:r w:rsidRPr="00D422D6">
              <w:t>0.377</w:t>
            </w:r>
          </w:p>
        </w:tc>
        <w:tc>
          <w:tcPr>
            <w:tcW w:w="0" w:type="auto"/>
          </w:tcPr>
          <w:p w:rsidR="00B32DC7" w:rsidRPr="00D422D6" w:rsidRDefault="00B32DC7" w:rsidP="00F663A8">
            <w:r w:rsidRPr="00D422D6">
              <w:t>0.7</w:t>
            </w:r>
            <w:r w:rsidR="0079361B">
              <w:t>27</w:t>
            </w:r>
          </w:p>
        </w:tc>
      </w:tr>
      <w:tr w:rsidR="00B32DC7" w:rsidRPr="00D422D6" w:rsidTr="00597D26">
        <w:tc>
          <w:tcPr>
            <w:tcW w:w="0" w:type="auto"/>
          </w:tcPr>
          <w:p w:rsidR="00B32DC7" w:rsidRPr="00D422D6" w:rsidRDefault="00B32DC7" w:rsidP="00F663A8">
            <w:r w:rsidRPr="00D422D6">
              <w:t>Antiarrhythmics</w:t>
            </w:r>
          </w:p>
        </w:tc>
        <w:tc>
          <w:tcPr>
            <w:tcW w:w="0" w:type="auto"/>
          </w:tcPr>
          <w:p w:rsidR="00B32DC7" w:rsidRPr="00D422D6" w:rsidRDefault="00B32DC7" w:rsidP="00F663A8">
            <w:r w:rsidRPr="00D422D6">
              <w:t>2 (6.5%)</w:t>
            </w:r>
          </w:p>
        </w:tc>
        <w:tc>
          <w:tcPr>
            <w:tcW w:w="0" w:type="auto"/>
          </w:tcPr>
          <w:p w:rsidR="00B32DC7" w:rsidRPr="00D422D6" w:rsidRDefault="00B32DC7" w:rsidP="00F663A8">
            <w:r w:rsidRPr="00D422D6">
              <w:t>7 (8.0%)</w:t>
            </w:r>
          </w:p>
        </w:tc>
        <w:tc>
          <w:tcPr>
            <w:tcW w:w="0" w:type="auto"/>
          </w:tcPr>
          <w:p w:rsidR="00B32DC7" w:rsidRPr="00D422D6" w:rsidRDefault="00B32DC7" w:rsidP="00F663A8">
            <w:r w:rsidRPr="00D422D6">
              <w:t>1.000</w:t>
            </w:r>
          </w:p>
        </w:tc>
        <w:tc>
          <w:tcPr>
            <w:tcW w:w="0" w:type="auto"/>
          </w:tcPr>
          <w:p w:rsidR="00B32DC7" w:rsidRPr="00D422D6" w:rsidRDefault="00B32DC7" w:rsidP="00F663A8">
            <w:r w:rsidRPr="00D422D6">
              <w:t>1</w:t>
            </w:r>
            <w:r w:rsidR="0079361B">
              <w:t>.000</w:t>
            </w:r>
          </w:p>
        </w:tc>
      </w:tr>
      <w:tr w:rsidR="00B32DC7" w:rsidRPr="00D422D6" w:rsidTr="00597D26">
        <w:tc>
          <w:tcPr>
            <w:tcW w:w="0" w:type="auto"/>
          </w:tcPr>
          <w:p w:rsidR="00B32DC7" w:rsidRPr="00D422D6" w:rsidRDefault="00B32DC7" w:rsidP="00F663A8">
            <w:r w:rsidRPr="00D422D6">
              <w:t>Arrhythmias at rest</w:t>
            </w:r>
          </w:p>
        </w:tc>
        <w:tc>
          <w:tcPr>
            <w:tcW w:w="0" w:type="auto"/>
          </w:tcPr>
          <w:p w:rsidR="00B32DC7" w:rsidRPr="00D422D6" w:rsidRDefault="00B32DC7" w:rsidP="00F663A8">
            <w:r w:rsidRPr="00D422D6">
              <w:t>16 (51.6%)</w:t>
            </w:r>
          </w:p>
        </w:tc>
        <w:tc>
          <w:tcPr>
            <w:tcW w:w="0" w:type="auto"/>
          </w:tcPr>
          <w:p w:rsidR="00B32DC7" w:rsidRPr="00D422D6" w:rsidRDefault="00B32DC7" w:rsidP="00F663A8">
            <w:r w:rsidRPr="00D422D6">
              <w:t>33 (37.95)</w:t>
            </w:r>
          </w:p>
        </w:tc>
        <w:tc>
          <w:tcPr>
            <w:tcW w:w="0" w:type="auto"/>
          </w:tcPr>
          <w:p w:rsidR="00B32DC7" w:rsidRPr="00D422D6" w:rsidRDefault="00B32DC7" w:rsidP="00F663A8">
            <w:r w:rsidRPr="00D422D6">
              <w:t>0.207</w:t>
            </w:r>
          </w:p>
        </w:tc>
        <w:tc>
          <w:tcPr>
            <w:tcW w:w="0" w:type="auto"/>
          </w:tcPr>
          <w:p w:rsidR="00B32DC7" w:rsidRPr="00D422D6" w:rsidRDefault="00B32DC7" w:rsidP="00F663A8">
            <w:r w:rsidRPr="00D422D6">
              <w:t>0.58</w:t>
            </w:r>
            <w:r w:rsidR="0079361B">
              <w:t>2</w:t>
            </w:r>
          </w:p>
        </w:tc>
      </w:tr>
      <w:tr w:rsidR="00B32DC7" w:rsidRPr="00D422D6" w:rsidTr="00597D26">
        <w:tc>
          <w:tcPr>
            <w:tcW w:w="0" w:type="auto"/>
          </w:tcPr>
          <w:p w:rsidR="00B32DC7" w:rsidRPr="00D422D6" w:rsidRDefault="00B32DC7" w:rsidP="00F663A8">
            <w:r w:rsidRPr="00D422D6">
              <w:t>Arrhythmias during exercise</w:t>
            </w:r>
          </w:p>
        </w:tc>
        <w:tc>
          <w:tcPr>
            <w:tcW w:w="0" w:type="auto"/>
          </w:tcPr>
          <w:p w:rsidR="00B32DC7" w:rsidRPr="00D422D6" w:rsidRDefault="00B32DC7" w:rsidP="00F663A8">
            <w:r w:rsidRPr="00D422D6">
              <w:t>24 (77.4%)</w:t>
            </w:r>
          </w:p>
        </w:tc>
        <w:tc>
          <w:tcPr>
            <w:tcW w:w="0" w:type="auto"/>
          </w:tcPr>
          <w:p w:rsidR="00B32DC7" w:rsidRPr="00D422D6" w:rsidRDefault="00B32DC7" w:rsidP="00F663A8">
            <w:r w:rsidRPr="00D422D6">
              <w:t>47 (54.0%)</w:t>
            </w:r>
          </w:p>
        </w:tc>
        <w:tc>
          <w:tcPr>
            <w:tcW w:w="0" w:type="auto"/>
          </w:tcPr>
          <w:p w:rsidR="00B32DC7" w:rsidRPr="00D422D6" w:rsidRDefault="00B32DC7" w:rsidP="00F663A8">
            <w:r w:rsidRPr="00D422D6">
              <w:t>0.025</w:t>
            </w:r>
          </w:p>
        </w:tc>
        <w:tc>
          <w:tcPr>
            <w:tcW w:w="0" w:type="auto"/>
          </w:tcPr>
          <w:p w:rsidR="00B32DC7" w:rsidRPr="00D422D6" w:rsidRDefault="00B32DC7" w:rsidP="00F663A8">
            <w:r w:rsidRPr="00D422D6">
              <w:t>0.1</w:t>
            </w:r>
            <w:r w:rsidR="0079361B">
              <w:t>60</w:t>
            </w:r>
          </w:p>
        </w:tc>
      </w:tr>
      <w:tr w:rsidR="00B32DC7" w:rsidRPr="00D422D6" w:rsidTr="00597D26">
        <w:tc>
          <w:tcPr>
            <w:tcW w:w="0" w:type="auto"/>
          </w:tcPr>
          <w:p w:rsidR="00B32DC7" w:rsidRPr="00D422D6" w:rsidRDefault="00B32DC7" w:rsidP="00F663A8">
            <w:r w:rsidRPr="00D422D6">
              <w:t>NSVT during exercise</w:t>
            </w:r>
          </w:p>
        </w:tc>
        <w:tc>
          <w:tcPr>
            <w:tcW w:w="0" w:type="auto"/>
          </w:tcPr>
          <w:p w:rsidR="00B32DC7" w:rsidRPr="00D422D6" w:rsidRDefault="00B32DC7" w:rsidP="00F663A8">
            <w:r w:rsidRPr="00D422D6">
              <w:t>4 (12.9%)</w:t>
            </w:r>
          </w:p>
        </w:tc>
        <w:tc>
          <w:tcPr>
            <w:tcW w:w="0" w:type="auto"/>
          </w:tcPr>
          <w:p w:rsidR="00B32DC7" w:rsidRPr="00D422D6" w:rsidRDefault="00B32DC7" w:rsidP="00F663A8">
            <w:r w:rsidRPr="00D422D6">
              <w:t>3 (3.4%)</w:t>
            </w:r>
          </w:p>
        </w:tc>
        <w:tc>
          <w:tcPr>
            <w:tcW w:w="0" w:type="auto"/>
          </w:tcPr>
          <w:p w:rsidR="00B32DC7" w:rsidRPr="00D422D6" w:rsidRDefault="00B32DC7" w:rsidP="00F663A8">
            <w:r w:rsidRPr="00D422D6">
              <w:t>0.077</w:t>
            </w:r>
          </w:p>
        </w:tc>
        <w:tc>
          <w:tcPr>
            <w:tcW w:w="0" w:type="auto"/>
          </w:tcPr>
          <w:p w:rsidR="00B32DC7" w:rsidRPr="00D422D6" w:rsidRDefault="00B32DC7" w:rsidP="00F663A8">
            <w:r w:rsidRPr="00D422D6">
              <w:t>0.3</w:t>
            </w:r>
            <w:r w:rsidR="0079361B">
              <w:t>20</w:t>
            </w:r>
          </w:p>
        </w:tc>
      </w:tr>
      <w:tr w:rsidR="00B32DC7" w:rsidRPr="00D422D6" w:rsidTr="00597D26">
        <w:tc>
          <w:tcPr>
            <w:tcW w:w="0" w:type="auto"/>
          </w:tcPr>
          <w:p w:rsidR="00B32DC7" w:rsidRPr="00D422D6" w:rsidRDefault="00B32DC7" w:rsidP="00F663A8">
            <w:r w:rsidRPr="00D422D6">
              <w:t>Arrhythmias during recovery</w:t>
            </w:r>
          </w:p>
        </w:tc>
        <w:tc>
          <w:tcPr>
            <w:tcW w:w="0" w:type="auto"/>
          </w:tcPr>
          <w:p w:rsidR="00B32DC7" w:rsidRPr="00D422D6" w:rsidRDefault="00B32DC7" w:rsidP="00F663A8">
            <w:r w:rsidRPr="00D422D6">
              <w:t>17 (54.8%)</w:t>
            </w:r>
          </w:p>
        </w:tc>
        <w:tc>
          <w:tcPr>
            <w:tcW w:w="0" w:type="auto"/>
          </w:tcPr>
          <w:p w:rsidR="00B32DC7" w:rsidRPr="00D422D6" w:rsidRDefault="00B32DC7" w:rsidP="00F663A8">
            <w:r w:rsidRPr="00D422D6">
              <w:t>36 (41.3%)</w:t>
            </w:r>
          </w:p>
        </w:tc>
        <w:tc>
          <w:tcPr>
            <w:tcW w:w="0" w:type="auto"/>
          </w:tcPr>
          <w:p w:rsidR="00B32DC7" w:rsidRPr="00D422D6" w:rsidRDefault="00B32DC7" w:rsidP="00F663A8">
            <w:r w:rsidRPr="00D422D6">
              <w:t>0.214</w:t>
            </w:r>
          </w:p>
        </w:tc>
        <w:tc>
          <w:tcPr>
            <w:tcW w:w="0" w:type="auto"/>
          </w:tcPr>
          <w:p w:rsidR="00B32DC7" w:rsidRPr="00D422D6" w:rsidRDefault="00B32DC7" w:rsidP="00F663A8">
            <w:r w:rsidRPr="00D422D6">
              <w:t>0.59</w:t>
            </w:r>
            <w:r w:rsidR="0079361B">
              <w:t>2</w:t>
            </w:r>
          </w:p>
        </w:tc>
      </w:tr>
      <w:tr w:rsidR="00B32DC7" w:rsidRPr="00D422D6" w:rsidTr="00597D26">
        <w:tc>
          <w:tcPr>
            <w:tcW w:w="0" w:type="auto"/>
          </w:tcPr>
          <w:p w:rsidR="00B32DC7" w:rsidRPr="00D422D6" w:rsidRDefault="00B32DC7" w:rsidP="00F663A8">
            <w:r w:rsidRPr="00D422D6">
              <w:t>NSVT during recovery</w:t>
            </w:r>
          </w:p>
        </w:tc>
        <w:tc>
          <w:tcPr>
            <w:tcW w:w="0" w:type="auto"/>
          </w:tcPr>
          <w:p w:rsidR="00B32DC7" w:rsidRPr="00D422D6" w:rsidRDefault="00B32DC7" w:rsidP="00F663A8">
            <w:r w:rsidRPr="00D422D6">
              <w:t>1 (3.2%)</w:t>
            </w:r>
          </w:p>
        </w:tc>
        <w:tc>
          <w:tcPr>
            <w:tcW w:w="0" w:type="auto"/>
          </w:tcPr>
          <w:p w:rsidR="00B32DC7" w:rsidRPr="00D422D6" w:rsidRDefault="00B32DC7" w:rsidP="00F663A8">
            <w:r w:rsidRPr="00D422D6">
              <w:t>1 (1.1%)</w:t>
            </w:r>
          </w:p>
        </w:tc>
        <w:tc>
          <w:tcPr>
            <w:tcW w:w="0" w:type="auto"/>
          </w:tcPr>
          <w:p w:rsidR="00B32DC7" w:rsidRPr="00D422D6" w:rsidRDefault="00B32DC7" w:rsidP="00F663A8">
            <w:r w:rsidRPr="00D422D6">
              <w:t>0.458</w:t>
            </w:r>
          </w:p>
        </w:tc>
        <w:tc>
          <w:tcPr>
            <w:tcW w:w="0" w:type="auto"/>
          </w:tcPr>
          <w:p w:rsidR="00B32DC7" w:rsidRPr="00D422D6" w:rsidRDefault="00B32DC7" w:rsidP="00F663A8">
            <w:r w:rsidRPr="00D422D6">
              <w:t>0.7</w:t>
            </w:r>
            <w:r w:rsidR="0079361B">
              <w:t>89</w:t>
            </w:r>
          </w:p>
        </w:tc>
      </w:tr>
      <w:tr w:rsidR="00B32DC7" w:rsidRPr="00D422D6" w:rsidTr="00597D26">
        <w:tc>
          <w:tcPr>
            <w:tcW w:w="0" w:type="auto"/>
          </w:tcPr>
          <w:p w:rsidR="00B32DC7" w:rsidRPr="00D422D6" w:rsidRDefault="00B32DC7" w:rsidP="00F663A8">
            <w:r w:rsidRPr="00D422D6">
              <w:t>%VO2max</w:t>
            </w:r>
          </w:p>
        </w:tc>
        <w:tc>
          <w:tcPr>
            <w:tcW w:w="0" w:type="auto"/>
          </w:tcPr>
          <w:p w:rsidR="00B32DC7" w:rsidRPr="00D422D6" w:rsidRDefault="00B32DC7" w:rsidP="00F663A8">
            <w:r w:rsidRPr="00D422D6">
              <w:t>76.7 ± 29.8</w:t>
            </w:r>
          </w:p>
        </w:tc>
        <w:tc>
          <w:tcPr>
            <w:tcW w:w="0" w:type="auto"/>
          </w:tcPr>
          <w:p w:rsidR="00B32DC7" w:rsidRPr="00D422D6" w:rsidRDefault="00B32DC7" w:rsidP="00F663A8">
            <w:r w:rsidRPr="00D422D6">
              <w:t>80.4 ± 22.4</w:t>
            </w:r>
          </w:p>
        </w:tc>
        <w:tc>
          <w:tcPr>
            <w:tcW w:w="0" w:type="auto"/>
          </w:tcPr>
          <w:p w:rsidR="00B32DC7" w:rsidRPr="00D422D6" w:rsidRDefault="00B32DC7" w:rsidP="00F663A8">
            <w:r w:rsidRPr="00D422D6">
              <w:t>0.475</w:t>
            </w:r>
          </w:p>
        </w:tc>
        <w:tc>
          <w:tcPr>
            <w:tcW w:w="0" w:type="auto"/>
          </w:tcPr>
          <w:p w:rsidR="00B32DC7" w:rsidRPr="00D422D6" w:rsidRDefault="00B32DC7" w:rsidP="00F663A8">
            <w:r w:rsidRPr="00D422D6">
              <w:t>0.7</w:t>
            </w:r>
            <w:r w:rsidR="0079361B">
              <w:t>89</w:t>
            </w:r>
          </w:p>
        </w:tc>
      </w:tr>
      <w:tr w:rsidR="00B32DC7" w:rsidRPr="00D422D6" w:rsidTr="00597D26">
        <w:tc>
          <w:tcPr>
            <w:tcW w:w="0" w:type="auto"/>
          </w:tcPr>
          <w:p w:rsidR="00B32DC7" w:rsidRPr="00D422D6" w:rsidRDefault="00B32DC7" w:rsidP="00F663A8">
            <w:pPr>
              <w:rPr>
                <w:lang w:val="fr-CH"/>
              </w:rPr>
            </w:pPr>
            <w:r w:rsidRPr="00D422D6">
              <w:rPr>
                <w:lang w:val="fr-CH"/>
              </w:rPr>
              <w:t>VO2 max (ml/min/1.73m2)</w:t>
            </w:r>
          </w:p>
        </w:tc>
        <w:tc>
          <w:tcPr>
            <w:tcW w:w="0" w:type="auto"/>
          </w:tcPr>
          <w:p w:rsidR="00B32DC7" w:rsidRPr="00D422D6" w:rsidRDefault="00B32DC7" w:rsidP="00F663A8">
            <w:r w:rsidRPr="00D422D6">
              <w:t>23.4 ± 7.6</w:t>
            </w:r>
          </w:p>
        </w:tc>
        <w:tc>
          <w:tcPr>
            <w:tcW w:w="0" w:type="auto"/>
          </w:tcPr>
          <w:p w:rsidR="00B32DC7" w:rsidRPr="00D422D6" w:rsidRDefault="00B32DC7" w:rsidP="00F663A8">
            <w:r w:rsidRPr="00D422D6">
              <w:t>23.9 ± 7.7</w:t>
            </w:r>
          </w:p>
        </w:tc>
        <w:tc>
          <w:tcPr>
            <w:tcW w:w="0" w:type="auto"/>
          </w:tcPr>
          <w:p w:rsidR="00B32DC7" w:rsidRPr="00D422D6" w:rsidRDefault="00B32DC7" w:rsidP="00F663A8">
            <w:r w:rsidRPr="00D422D6">
              <w:t>0.760</w:t>
            </w:r>
          </w:p>
        </w:tc>
        <w:tc>
          <w:tcPr>
            <w:tcW w:w="0" w:type="auto"/>
          </w:tcPr>
          <w:p w:rsidR="00B32DC7" w:rsidRPr="00D422D6" w:rsidRDefault="00B32DC7" w:rsidP="00F663A8">
            <w:r w:rsidRPr="00D422D6">
              <w:t>0.92</w:t>
            </w:r>
            <w:r w:rsidR="0079361B">
              <w:t>7</w:t>
            </w:r>
          </w:p>
        </w:tc>
      </w:tr>
      <w:tr w:rsidR="00B32DC7" w:rsidRPr="00D422D6" w:rsidTr="00597D26">
        <w:tc>
          <w:tcPr>
            <w:tcW w:w="0" w:type="auto"/>
          </w:tcPr>
          <w:p w:rsidR="00B32DC7" w:rsidRPr="00D422D6" w:rsidRDefault="00B32DC7" w:rsidP="00F663A8">
            <w:r w:rsidRPr="00D422D6">
              <w:t>RQ</w:t>
            </w:r>
          </w:p>
        </w:tc>
        <w:tc>
          <w:tcPr>
            <w:tcW w:w="0" w:type="auto"/>
          </w:tcPr>
          <w:p w:rsidR="00B32DC7" w:rsidRPr="00D422D6" w:rsidRDefault="00B32DC7" w:rsidP="00F663A8">
            <w:r w:rsidRPr="00D422D6">
              <w:t>1.09 ± 0.11</w:t>
            </w:r>
          </w:p>
        </w:tc>
        <w:tc>
          <w:tcPr>
            <w:tcW w:w="0" w:type="auto"/>
          </w:tcPr>
          <w:p w:rsidR="00B32DC7" w:rsidRPr="00D422D6" w:rsidRDefault="00B32DC7" w:rsidP="00F663A8">
            <w:r w:rsidRPr="00D422D6">
              <w:t>1.10 ± 0.10</w:t>
            </w:r>
          </w:p>
        </w:tc>
        <w:tc>
          <w:tcPr>
            <w:tcW w:w="0" w:type="auto"/>
          </w:tcPr>
          <w:p w:rsidR="00B32DC7" w:rsidRPr="00D422D6" w:rsidRDefault="00B32DC7" w:rsidP="00F663A8">
            <w:r w:rsidRPr="00D422D6">
              <w:t>0.680</w:t>
            </w:r>
          </w:p>
        </w:tc>
        <w:tc>
          <w:tcPr>
            <w:tcW w:w="0" w:type="auto"/>
          </w:tcPr>
          <w:p w:rsidR="00B32DC7" w:rsidRPr="00D422D6" w:rsidRDefault="00B32DC7" w:rsidP="00F663A8">
            <w:r w:rsidRPr="00D422D6">
              <w:t>0.8</w:t>
            </w:r>
            <w:r w:rsidR="0079361B">
              <w:t>62</w:t>
            </w:r>
          </w:p>
        </w:tc>
      </w:tr>
      <w:tr w:rsidR="00B32DC7" w:rsidRPr="00D422D6" w:rsidTr="00597D26">
        <w:tc>
          <w:tcPr>
            <w:tcW w:w="0" w:type="auto"/>
          </w:tcPr>
          <w:p w:rsidR="00B32DC7" w:rsidRPr="00D422D6" w:rsidRDefault="00B32DC7" w:rsidP="00F663A8">
            <w:r w:rsidRPr="00D422D6">
              <w:t>Minutes</w:t>
            </w:r>
          </w:p>
        </w:tc>
        <w:tc>
          <w:tcPr>
            <w:tcW w:w="0" w:type="auto"/>
          </w:tcPr>
          <w:p w:rsidR="00B32DC7" w:rsidRPr="00D422D6" w:rsidRDefault="00B32DC7" w:rsidP="00F663A8">
            <w:r w:rsidRPr="00D422D6">
              <w:t>8.3 ± 2.7</w:t>
            </w:r>
          </w:p>
        </w:tc>
        <w:tc>
          <w:tcPr>
            <w:tcW w:w="0" w:type="auto"/>
          </w:tcPr>
          <w:p w:rsidR="00B32DC7" w:rsidRPr="00D422D6" w:rsidRDefault="00B32DC7" w:rsidP="00F663A8">
            <w:r w:rsidRPr="00D422D6">
              <w:t>8.6 ± 2.4</w:t>
            </w:r>
          </w:p>
        </w:tc>
        <w:tc>
          <w:tcPr>
            <w:tcW w:w="0" w:type="auto"/>
          </w:tcPr>
          <w:p w:rsidR="00B32DC7" w:rsidRPr="00D422D6" w:rsidRDefault="00B32DC7" w:rsidP="00F663A8">
            <w:r w:rsidRPr="00D422D6">
              <w:t>0.647</w:t>
            </w:r>
          </w:p>
        </w:tc>
        <w:tc>
          <w:tcPr>
            <w:tcW w:w="0" w:type="auto"/>
          </w:tcPr>
          <w:p w:rsidR="00B32DC7" w:rsidRPr="00D422D6" w:rsidRDefault="00B32DC7" w:rsidP="00F663A8">
            <w:r w:rsidRPr="00D422D6">
              <w:t>0.83</w:t>
            </w:r>
            <w:r w:rsidR="0079361B">
              <w:t>5</w:t>
            </w:r>
          </w:p>
        </w:tc>
      </w:tr>
      <w:tr w:rsidR="00B32DC7" w:rsidRPr="00D422D6" w:rsidTr="00597D26">
        <w:tc>
          <w:tcPr>
            <w:tcW w:w="0" w:type="auto"/>
          </w:tcPr>
          <w:p w:rsidR="00B32DC7" w:rsidRPr="00D422D6" w:rsidRDefault="00B32DC7" w:rsidP="00F663A8">
            <w:r w:rsidRPr="00D422D6">
              <w:t>Watts</w:t>
            </w:r>
          </w:p>
        </w:tc>
        <w:tc>
          <w:tcPr>
            <w:tcW w:w="0" w:type="auto"/>
          </w:tcPr>
          <w:p w:rsidR="00B32DC7" w:rsidRPr="00D422D6" w:rsidRDefault="00B32DC7" w:rsidP="00F663A8">
            <w:r w:rsidRPr="00D422D6">
              <w:t>148.8 ± 55.5</w:t>
            </w:r>
          </w:p>
        </w:tc>
        <w:tc>
          <w:tcPr>
            <w:tcW w:w="0" w:type="auto"/>
          </w:tcPr>
          <w:p w:rsidR="00B32DC7" w:rsidRPr="00D422D6" w:rsidRDefault="00B32DC7" w:rsidP="00F663A8">
            <w:r w:rsidRPr="00D422D6">
              <w:t>149.0 ± 61.0</w:t>
            </w:r>
          </w:p>
        </w:tc>
        <w:tc>
          <w:tcPr>
            <w:tcW w:w="0" w:type="auto"/>
          </w:tcPr>
          <w:p w:rsidR="00B32DC7" w:rsidRPr="00D422D6" w:rsidRDefault="00B32DC7" w:rsidP="00F663A8">
            <w:r w:rsidRPr="00D422D6">
              <w:t>0.985</w:t>
            </w:r>
          </w:p>
        </w:tc>
        <w:tc>
          <w:tcPr>
            <w:tcW w:w="0" w:type="auto"/>
          </w:tcPr>
          <w:p w:rsidR="00B32DC7" w:rsidRPr="00D422D6" w:rsidRDefault="00B32DC7" w:rsidP="00F663A8">
            <w:r w:rsidRPr="00D422D6">
              <w:t>1</w:t>
            </w:r>
            <w:r w:rsidR="0079361B">
              <w:t>.000</w:t>
            </w:r>
          </w:p>
        </w:tc>
      </w:tr>
      <w:tr w:rsidR="00B32DC7" w:rsidRPr="00D422D6" w:rsidTr="00597D26">
        <w:tc>
          <w:tcPr>
            <w:tcW w:w="0" w:type="auto"/>
          </w:tcPr>
          <w:p w:rsidR="00B32DC7" w:rsidRPr="00D422D6" w:rsidRDefault="00B32DC7" w:rsidP="00F663A8">
            <w:r w:rsidRPr="00D422D6">
              <w:t>Max HR</w:t>
            </w:r>
          </w:p>
        </w:tc>
        <w:tc>
          <w:tcPr>
            <w:tcW w:w="0" w:type="auto"/>
          </w:tcPr>
          <w:p w:rsidR="00B32DC7" w:rsidRPr="00D422D6" w:rsidRDefault="00B32DC7" w:rsidP="00F663A8">
            <w:r w:rsidRPr="00D422D6">
              <w:t>129 ± 23.7</w:t>
            </w:r>
          </w:p>
        </w:tc>
        <w:tc>
          <w:tcPr>
            <w:tcW w:w="0" w:type="auto"/>
          </w:tcPr>
          <w:p w:rsidR="00B32DC7" w:rsidRPr="00D422D6" w:rsidRDefault="00B32DC7" w:rsidP="00F663A8">
            <w:r w:rsidRPr="00D422D6">
              <w:t>145.7 ± 29.0</w:t>
            </w:r>
          </w:p>
        </w:tc>
        <w:tc>
          <w:tcPr>
            <w:tcW w:w="0" w:type="auto"/>
          </w:tcPr>
          <w:p w:rsidR="00B32DC7" w:rsidRPr="00D422D6" w:rsidRDefault="00B32DC7" w:rsidP="00F663A8">
            <w:r w:rsidRPr="00D422D6">
              <w:t>0.005</w:t>
            </w:r>
          </w:p>
        </w:tc>
        <w:tc>
          <w:tcPr>
            <w:tcW w:w="0" w:type="auto"/>
          </w:tcPr>
          <w:p w:rsidR="00B32DC7" w:rsidRPr="00D422D6" w:rsidRDefault="00B32DC7" w:rsidP="00F663A8">
            <w:r w:rsidRPr="00D422D6">
              <w:rPr>
                <w:color w:val="FF0000"/>
              </w:rPr>
              <w:t>0.04</w:t>
            </w:r>
            <w:r w:rsidR="0079361B">
              <w:rPr>
                <w:color w:val="FF0000"/>
              </w:rPr>
              <w:t>9</w:t>
            </w:r>
          </w:p>
        </w:tc>
      </w:tr>
      <w:tr w:rsidR="00B32DC7" w:rsidRPr="00D422D6" w:rsidTr="00597D26">
        <w:tc>
          <w:tcPr>
            <w:tcW w:w="0" w:type="auto"/>
          </w:tcPr>
          <w:p w:rsidR="00B32DC7" w:rsidRPr="00D422D6" w:rsidRDefault="00B32DC7" w:rsidP="00F663A8">
            <w:r w:rsidRPr="00D422D6">
              <w:t>Predicted max HR</w:t>
            </w:r>
          </w:p>
        </w:tc>
        <w:tc>
          <w:tcPr>
            <w:tcW w:w="0" w:type="auto"/>
          </w:tcPr>
          <w:p w:rsidR="00B32DC7" w:rsidRPr="00D422D6" w:rsidRDefault="00B32DC7" w:rsidP="00F663A8">
            <w:r w:rsidRPr="00D422D6">
              <w:t>159.6 ± 43.6</w:t>
            </w:r>
          </w:p>
        </w:tc>
        <w:tc>
          <w:tcPr>
            <w:tcW w:w="0" w:type="auto"/>
          </w:tcPr>
          <w:p w:rsidR="00B32DC7" w:rsidRPr="00D422D6" w:rsidRDefault="00B32DC7" w:rsidP="00F663A8">
            <w:r w:rsidRPr="00D422D6">
              <w:t>154.2 ± 44.4</w:t>
            </w:r>
          </w:p>
        </w:tc>
        <w:tc>
          <w:tcPr>
            <w:tcW w:w="0" w:type="auto"/>
          </w:tcPr>
          <w:p w:rsidR="00B32DC7" w:rsidRPr="00D422D6" w:rsidRDefault="00B32DC7" w:rsidP="00F663A8">
            <w:r w:rsidRPr="00D422D6">
              <w:t>0.573</w:t>
            </w:r>
          </w:p>
        </w:tc>
        <w:tc>
          <w:tcPr>
            <w:tcW w:w="0" w:type="auto"/>
          </w:tcPr>
          <w:p w:rsidR="00B32DC7" w:rsidRPr="00D422D6" w:rsidRDefault="00B32DC7" w:rsidP="00F663A8">
            <w:r w:rsidRPr="00D422D6">
              <w:t>0.80</w:t>
            </w:r>
            <w:r w:rsidR="0079361B">
              <w:t>2</w:t>
            </w:r>
          </w:p>
        </w:tc>
      </w:tr>
    </w:tbl>
    <w:p w:rsidR="00B32DC7" w:rsidRPr="00D422D6" w:rsidRDefault="00B32DC7" w:rsidP="00B32DC7">
      <w:r w:rsidRPr="00D422D6">
        <w:t>Results from cardiopulmonary exercise test (CPEX) at baseline. MACE: major adverse cardiac events, AUC: area under the curve, CI: confidence interval, OR: odds ratio, NSVT: nonsustained VT, VO2max: maximal oxygen uptake, %VO2max: VO2max, % of predicted, RQ: respiratory quotient, HR: heart rate</w:t>
      </w:r>
    </w:p>
    <w:p w:rsidR="00B32DC7" w:rsidRDefault="00B32DC7" w:rsidP="00B67860">
      <w:pPr>
        <w:rPr>
          <w:color w:val="000000" w:themeColor="text1"/>
        </w:rPr>
      </w:pPr>
    </w:p>
    <w:p w:rsidR="00B32DC7" w:rsidRDefault="00B32DC7" w:rsidP="00B32DC7">
      <w:pPr>
        <w:pStyle w:val="berschrift4"/>
      </w:pPr>
      <w:r>
        <w:t>Table A.8</w:t>
      </w:r>
      <w:r w:rsidRPr="00561C9D">
        <w:t>:</w:t>
      </w:r>
    </w:p>
    <w:p w:rsidR="00B32DC7" w:rsidRPr="00C72485" w:rsidRDefault="00B32DC7" w:rsidP="00B32DC7"/>
    <w:tbl>
      <w:tblPr>
        <w:tblW w:w="0" w:type="auto"/>
        <w:tblBorders>
          <w:top w:val="single" w:sz="2" w:space="0" w:color="auto"/>
          <w:bottom w:val="single" w:sz="2" w:space="0" w:color="auto"/>
          <w:insideH w:val="single" w:sz="2" w:space="0" w:color="auto"/>
        </w:tblBorders>
        <w:tblCellMar>
          <w:left w:w="28" w:type="dxa"/>
          <w:right w:w="28" w:type="dxa"/>
        </w:tblCellMar>
        <w:tblLook w:val="00A0" w:firstRow="1" w:lastRow="0" w:firstColumn="1" w:lastColumn="0" w:noHBand="0" w:noVBand="0"/>
      </w:tblPr>
      <w:tblGrid>
        <w:gridCol w:w="3184"/>
        <w:gridCol w:w="2041"/>
        <w:gridCol w:w="1985"/>
        <w:gridCol w:w="850"/>
        <w:gridCol w:w="1012"/>
      </w:tblGrid>
      <w:tr w:rsidR="00B32DC7" w:rsidRPr="00C72485" w:rsidTr="00597D26">
        <w:tc>
          <w:tcPr>
            <w:tcW w:w="0" w:type="auto"/>
          </w:tcPr>
          <w:p w:rsidR="00B32DC7" w:rsidRPr="00C72485" w:rsidRDefault="00B32DC7" w:rsidP="00F663A8">
            <w:pPr>
              <w:rPr>
                <w:b/>
              </w:rPr>
            </w:pPr>
            <w:r w:rsidRPr="00C72485">
              <w:rPr>
                <w:b/>
              </w:rPr>
              <w:t>Echocardiogram at baseline</w:t>
            </w:r>
          </w:p>
        </w:tc>
        <w:tc>
          <w:tcPr>
            <w:tcW w:w="2041" w:type="dxa"/>
          </w:tcPr>
          <w:p w:rsidR="00B32DC7" w:rsidRPr="00C72485" w:rsidRDefault="00B32DC7" w:rsidP="00F663A8">
            <w:pPr>
              <w:rPr>
                <w:b/>
              </w:rPr>
            </w:pPr>
            <w:r w:rsidRPr="00C72485">
              <w:rPr>
                <w:b/>
              </w:rPr>
              <w:t>Recurrent arrhythmia</w:t>
            </w:r>
          </w:p>
          <w:p w:rsidR="00B32DC7" w:rsidRPr="00C72485" w:rsidRDefault="00B32DC7" w:rsidP="00F663A8">
            <w:pPr>
              <w:rPr>
                <w:b/>
              </w:rPr>
            </w:pPr>
            <w:r w:rsidRPr="00C72485">
              <w:rPr>
                <w:b/>
              </w:rPr>
              <w:t>n = 35</w:t>
            </w:r>
          </w:p>
        </w:tc>
        <w:tc>
          <w:tcPr>
            <w:tcW w:w="1985" w:type="dxa"/>
          </w:tcPr>
          <w:p w:rsidR="00B32DC7" w:rsidRPr="00C72485" w:rsidRDefault="00B32DC7" w:rsidP="00F663A8">
            <w:pPr>
              <w:rPr>
                <w:b/>
              </w:rPr>
            </w:pPr>
            <w:r w:rsidRPr="00C72485">
              <w:rPr>
                <w:b/>
              </w:rPr>
              <w:t>Favourable outcome</w:t>
            </w:r>
          </w:p>
          <w:p w:rsidR="00B32DC7" w:rsidRPr="00C72485" w:rsidRDefault="00B32DC7" w:rsidP="00F663A8">
            <w:pPr>
              <w:rPr>
                <w:b/>
              </w:rPr>
            </w:pPr>
            <w:r w:rsidRPr="00C72485">
              <w:rPr>
                <w:b/>
              </w:rPr>
              <w:t>n = 97</w:t>
            </w:r>
          </w:p>
        </w:tc>
        <w:tc>
          <w:tcPr>
            <w:tcW w:w="850" w:type="dxa"/>
          </w:tcPr>
          <w:p w:rsidR="00B32DC7" w:rsidRPr="00C72485" w:rsidRDefault="00B32DC7" w:rsidP="00F663A8">
            <w:pPr>
              <w:rPr>
                <w:b/>
              </w:rPr>
            </w:pPr>
            <w:r w:rsidRPr="00C72485">
              <w:rPr>
                <w:b/>
              </w:rPr>
              <w:t>p-value</w:t>
            </w:r>
          </w:p>
        </w:tc>
        <w:tc>
          <w:tcPr>
            <w:tcW w:w="1012" w:type="dxa"/>
          </w:tcPr>
          <w:p w:rsidR="00B32DC7" w:rsidRPr="00C72485" w:rsidRDefault="00B32DC7" w:rsidP="00F663A8">
            <w:pPr>
              <w:rPr>
                <w:b/>
              </w:rPr>
            </w:pPr>
            <w:r w:rsidRPr="00C72485">
              <w:rPr>
                <w:b/>
              </w:rPr>
              <w:t>p-value adapted</w:t>
            </w:r>
          </w:p>
        </w:tc>
      </w:tr>
      <w:tr w:rsidR="00B32DC7" w:rsidRPr="00C72485" w:rsidTr="00597D26">
        <w:tc>
          <w:tcPr>
            <w:tcW w:w="0" w:type="auto"/>
          </w:tcPr>
          <w:p w:rsidR="00B32DC7" w:rsidRPr="00C72485" w:rsidRDefault="00B32DC7" w:rsidP="00F663A8">
            <w:r w:rsidRPr="00C72485">
              <w:t>Reduced RV function (incl. borderline)</w:t>
            </w:r>
          </w:p>
        </w:tc>
        <w:tc>
          <w:tcPr>
            <w:tcW w:w="2041" w:type="dxa"/>
          </w:tcPr>
          <w:p w:rsidR="00B32DC7" w:rsidRPr="00C72485" w:rsidRDefault="00B32DC7" w:rsidP="00F663A8">
            <w:r w:rsidRPr="00C72485">
              <w:t>22 (62.9%)</w:t>
            </w:r>
          </w:p>
        </w:tc>
        <w:tc>
          <w:tcPr>
            <w:tcW w:w="1985" w:type="dxa"/>
          </w:tcPr>
          <w:p w:rsidR="00B32DC7" w:rsidRPr="00C72485" w:rsidRDefault="00B32DC7" w:rsidP="00F663A8">
            <w:r w:rsidRPr="00C72485">
              <w:t>40 (41.2%)</w:t>
            </w:r>
          </w:p>
        </w:tc>
        <w:tc>
          <w:tcPr>
            <w:tcW w:w="850" w:type="dxa"/>
          </w:tcPr>
          <w:p w:rsidR="00B32DC7" w:rsidRPr="00C72485" w:rsidRDefault="00B32DC7" w:rsidP="00F663A8">
            <w:r w:rsidRPr="00C72485">
              <w:t>0.032</w:t>
            </w:r>
          </w:p>
        </w:tc>
        <w:tc>
          <w:tcPr>
            <w:tcW w:w="1012" w:type="dxa"/>
          </w:tcPr>
          <w:p w:rsidR="00B32DC7" w:rsidRPr="00C72485" w:rsidRDefault="00B32DC7" w:rsidP="00F663A8">
            <w:r w:rsidRPr="00C72485">
              <w:t>0.18</w:t>
            </w:r>
            <w:r w:rsidR="0079361B">
              <w:t>3</w:t>
            </w:r>
          </w:p>
        </w:tc>
      </w:tr>
      <w:tr w:rsidR="00B32DC7" w:rsidRPr="00C72485" w:rsidTr="00597D26">
        <w:tc>
          <w:tcPr>
            <w:tcW w:w="0" w:type="auto"/>
          </w:tcPr>
          <w:p w:rsidR="00B32DC7" w:rsidRPr="00C72485" w:rsidRDefault="00B32DC7" w:rsidP="00F663A8">
            <w:r w:rsidRPr="00C72485">
              <w:t>Reduced RV function (excl. borderline)</w:t>
            </w:r>
          </w:p>
        </w:tc>
        <w:tc>
          <w:tcPr>
            <w:tcW w:w="2041" w:type="dxa"/>
          </w:tcPr>
          <w:p w:rsidR="00B32DC7" w:rsidRPr="00C72485" w:rsidRDefault="00B32DC7" w:rsidP="00F663A8">
            <w:r w:rsidRPr="00C72485">
              <w:t>21 (60.0%)</w:t>
            </w:r>
          </w:p>
        </w:tc>
        <w:tc>
          <w:tcPr>
            <w:tcW w:w="1985" w:type="dxa"/>
          </w:tcPr>
          <w:p w:rsidR="00B32DC7" w:rsidRPr="00C72485" w:rsidRDefault="00B32DC7" w:rsidP="00F663A8">
            <w:r w:rsidRPr="00C72485">
              <w:t>40 (41.2%)</w:t>
            </w:r>
          </w:p>
        </w:tc>
        <w:tc>
          <w:tcPr>
            <w:tcW w:w="850" w:type="dxa"/>
          </w:tcPr>
          <w:p w:rsidR="00B32DC7" w:rsidRPr="00C72485" w:rsidRDefault="00B32DC7" w:rsidP="00F663A8">
            <w:r w:rsidRPr="00C72485">
              <w:t>0.075</w:t>
            </w:r>
          </w:p>
        </w:tc>
        <w:tc>
          <w:tcPr>
            <w:tcW w:w="1012" w:type="dxa"/>
          </w:tcPr>
          <w:p w:rsidR="00B32DC7" w:rsidRPr="00C72485" w:rsidRDefault="00B32DC7" w:rsidP="00F663A8">
            <w:r w:rsidRPr="00C72485">
              <w:t>0.3</w:t>
            </w:r>
            <w:r w:rsidR="0079361B">
              <w:t>20</w:t>
            </w:r>
          </w:p>
        </w:tc>
      </w:tr>
      <w:tr w:rsidR="00B32DC7" w:rsidRPr="00C72485" w:rsidTr="00597D26">
        <w:tc>
          <w:tcPr>
            <w:tcW w:w="0" w:type="auto"/>
          </w:tcPr>
          <w:p w:rsidR="00B32DC7" w:rsidRPr="00C72485" w:rsidRDefault="00B32DC7" w:rsidP="00F663A8">
            <w:r w:rsidRPr="00C72485">
              <w:lastRenderedPageBreak/>
              <w:t>RV dilatation (incl. upper normal)</w:t>
            </w:r>
          </w:p>
        </w:tc>
        <w:tc>
          <w:tcPr>
            <w:tcW w:w="2041" w:type="dxa"/>
          </w:tcPr>
          <w:p w:rsidR="00B32DC7" w:rsidRPr="00C72485" w:rsidRDefault="00B32DC7" w:rsidP="00F663A8">
            <w:r w:rsidRPr="00C72485">
              <w:t>31 (88.6%)</w:t>
            </w:r>
          </w:p>
        </w:tc>
        <w:tc>
          <w:tcPr>
            <w:tcW w:w="1985" w:type="dxa"/>
          </w:tcPr>
          <w:p w:rsidR="00B32DC7" w:rsidRPr="00C72485" w:rsidRDefault="00B32DC7" w:rsidP="00F663A8">
            <w:r w:rsidRPr="00C72485">
              <w:t>62 (63.9%)</w:t>
            </w:r>
          </w:p>
        </w:tc>
        <w:tc>
          <w:tcPr>
            <w:tcW w:w="850" w:type="dxa"/>
          </w:tcPr>
          <w:p w:rsidR="00B32DC7" w:rsidRPr="00C72485" w:rsidRDefault="00B32DC7" w:rsidP="00F663A8">
            <w:r w:rsidRPr="00C72485">
              <w:t>0.005</w:t>
            </w:r>
          </w:p>
        </w:tc>
        <w:tc>
          <w:tcPr>
            <w:tcW w:w="1012" w:type="dxa"/>
          </w:tcPr>
          <w:p w:rsidR="00B32DC7" w:rsidRPr="00C72485" w:rsidRDefault="00B32DC7" w:rsidP="00F663A8">
            <w:pPr>
              <w:rPr>
                <w:color w:val="FF0000"/>
              </w:rPr>
            </w:pPr>
            <w:r w:rsidRPr="00C72485">
              <w:rPr>
                <w:color w:val="FF0000"/>
              </w:rPr>
              <w:t>0.04</w:t>
            </w:r>
            <w:r w:rsidR="0079361B">
              <w:rPr>
                <w:color w:val="FF0000"/>
              </w:rPr>
              <w:t>9</w:t>
            </w:r>
          </w:p>
        </w:tc>
      </w:tr>
      <w:tr w:rsidR="00B32DC7" w:rsidRPr="00C72485" w:rsidTr="00597D26">
        <w:tc>
          <w:tcPr>
            <w:tcW w:w="0" w:type="auto"/>
          </w:tcPr>
          <w:p w:rsidR="00B32DC7" w:rsidRPr="00C72485" w:rsidRDefault="00B32DC7" w:rsidP="00F663A8">
            <w:r w:rsidRPr="00C72485">
              <w:t>RV dilatation (excl. upper normal)</w:t>
            </w:r>
          </w:p>
        </w:tc>
        <w:tc>
          <w:tcPr>
            <w:tcW w:w="2041" w:type="dxa"/>
          </w:tcPr>
          <w:p w:rsidR="00B32DC7" w:rsidRPr="00C72485" w:rsidRDefault="00B32DC7" w:rsidP="00F663A8">
            <w:r w:rsidRPr="00C72485">
              <w:t>29 (82.9%)</w:t>
            </w:r>
          </w:p>
        </w:tc>
        <w:tc>
          <w:tcPr>
            <w:tcW w:w="1985" w:type="dxa"/>
          </w:tcPr>
          <w:p w:rsidR="00B32DC7" w:rsidRPr="00C72485" w:rsidRDefault="00B32DC7" w:rsidP="00F663A8">
            <w:r w:rsidRPr="00C72485">
              <w:t>52 (53.6%)</w:t>
            </w:r>
          </w:p>
        </w:tc>
        <w:tc>
          <w:tcPr>
            <w:tcW w:w="850" w:type="dxa"/>
          </w:tcPr>
          <w:p w:rsidR="00B32DC7" w:rsidRPr="00C72485" w:rsidRDefault="00B32DC7" w:rsidP="00F663A8">
            <w:r w:rsidRPr="00C72485">
              <w:t>0.002</w:t>
            </w:r>
          </w:p>
        </w:tc>
        <w:tc>
          <w:tcPr>
            <w:tcW w:w="1012" w:type="dxa"/>
          </w:tcPr>
          <w:p w:rsidR="00B32DC7" w:rsidRPr="00C72485" w:rsidRDefault="00B32DC7" w:rsidP="00F663A8">
            <w:pPr>
              <w:rPr>
                <w:color w:val="FF0000"/>
              </w:rPr>
            </w:pPr>
            <w:r w:rsidRPr="00C72485">
              <w:rPr>
                <w:color w:val="FF0000"/>
              </w:rPr>
              <w:t>0.02</w:t>
            </w:r>
            <w:r w:rsidR="0079361B">
              <w:rPr>
                <w:color w:val="FF0000"/>
              </w:rPr>
              <w:t>8</w:t>
            </w:r>
          </w:p>
        </w:tc>
      </w:tr>
      <w:tr w:rsidR="00B32DC7" w:rsidRPr="00C72485" w:rsidTr="00597D26">
        <w:tc>
          <w:tcPr>
            <w:tcW w:w="0" w:type="auto"/>
          </w:tcPr>
          <w:p w:rsidR="00B32DC7" w:rsidRPr="00C72485" w:rsidRDefault="00B32DC7" w:rsidP="00F663A8">
            <w:r w:rsidRPr="00C72485">
              <w:t>RVOT PLAX (cm)</w:t>
            </w:r>
          </w:p>
        </w:tc>
        <w:tc>
          <w:tcPr>
            <w:tcW w:w="2041" w:type="dxa"/>
          </w:tcPr>
          <w:p w:rsidR="00B32DC7" w:rsidRPr="00C72485" w:rsidRDefault="00B32DC7" w:rsidP="00F663A8">
            <w:r w:rsidRPr="00C72485">
              <w:t>3.8 ± 0.4</w:t>
            </w:r>
          </w:p>
        </w:tc>
        <w:tc>
          <w:tcPr>
            <w:tcW w:w="1985" w:type="dxa"/>
          </w:tcPr>
          <w:p w:rsidR="00B32DC7" w:rsidRPr="00C72485" w:rsidRDefault="00B32DC7" w:rsidP="00F663A8">
            <w:r w:rsidRPr="00C72485">
              <w:t>3.5 ± 0.8</w:t>
            </w:r>
          </w:p>
        </w:tc>
        <w:tc>
          <w:tcPr>
            <w:tcW w:w="850" w:type="dxa"/>
          </w:tcPr>
          <w:p w:rsidR="00B32DC7" w:rsidRPr="00C72485" w:rsidRDefault="00B32DC7" w:rsidP="00F663A8">
            <w:r w:rsidRPr="00C72485">
              <w:t>0.144</w:t>
            </w:r>
          </w:p>
        </w:tc>
        <w:tc>
          <w:tcPr>
            <w:tcW w:w="1012" w:type="dxa"/>
          </w:tcPr>
          <w:p w:rsidR="00B32DC7" w:rsidRPr="00C72485" w:rsidRDefault="00B32DC7" w:rsidP="00F663A8">
            <w:r w:rsidRPr="00C72485">
              <w:t>0.4</w:t>
            </w:r>
            <w:r w:rsidR="0079361B">
              <w:t>69</w:t>
            </w:r>
          </w:p>
        </w:tc>
      </w:tr>
      <w:tr w:rsidR="00B32DC7" w:rsidRPr="00C72485" w:rsidTr="00597D26">
        <w:tc>
          <w:tcPr>
            <w:tcW w:w="0" w:type="auto"/>
          </w:tcPr>
          <w:p w:rsidR="00B32DC7" w:rsidRPr="00C72485" w:rsidRDefault="00B32DC7" w:rsidP="00F663A8">
            <w:r w:rsidRPr="00C72485">
              <w:t>RVOT PLAX ≥ 3.6 cm</w:t>
            </w:r>
          </w:p>
        </w:tc>
        <w:tc>
          <w:tcPr>
            <w:tcW w:w="2041" w:type="dxa"/>
          </w:tcPr>
          <w:p w:rsidR="00B32DC7" w:rsidRPr="00C72485" w:rsidRDefault="00B32DC7" w:rsidP="00F663A8">
            <w:r w:rsidRPr="00C72485">
              <w:t>17 (70.8%)</w:t>
            </w:r>
          </w:p>
        </w:tc>
        <w:tc>
          <w:tcPr>
            <w:tcW w:w="1985" w:type="dxa"/>
          </w:tcPr>
          <w:p w:rsidR="00B32DC7" w:rsidRPr="00C72485" w:rsidRDefault="00B32DC7" w:rsidP="00F663A8">
            <w:r w:rsidRPr="00C72485">
              <w:t>30 (42.3%)</w:t>
            </w:r>
          </w:p>
        </w:tc>
        <w:tc>
          <w:tcPr>
            <w:tcW w:w="850" w:type="dxa"/>
          </w:tcPr>
          <w:p w:rsidR="00B32DC7" w:rsidRPr="00C72485" w:rsidRDefault="00B32DC7" w:rsidP="00F663A8">
            <w:r w:rsidRPr="00C72485">
              <w:t>0.019</w:t>
            </w:r>
          </w:p>
        </w:tc>
        <w:tc>
          <w:tcPr>
            <w:tcW w:w="1012" w:type="dxa"/>
          </w:tcPr>
          <w:p w:rsidR="00B32DC7" w:rsidRPr="00C72485" w:rsidRDefault="00B32DC7" w:rsidP="00F663A8">
            <w:r w:rsidRPr="00C72485">
              <w:t>0.13</w:t>
            </w:r>
            <w:r w:rsidR="0079361B">
              <w:t>1</w:t>
            </w:r>
          </w:p>
        </w:tc>
      </w:tr>
      <w:tr w:rsidR="00B32DC7" w:rsidRPr="00C72485" w:rsidTr="00597D26">
        <w:tc>
          <w:tcPr>
            <w:tcW w:w="0" w:type="auto"/>
          </w:tcPr>
          <w:p w:rsidR="00B32DC7" w:rsidRPr="00C72485" w:rsidRDefault="00B32DC7" w:rsidP="00F663A8">
            <w:r w:rsidRPr="00C72485">
              <w:t>RVOT PLAX ≥ 3.4 cm</w:t>
            </w:r>
          </w:p>
        </w:tc>
        <w:tc>
          <w:tcPr>
            <w:tcW w:w="2041" w:type="dxa"/>
          </w:tcPr>
          <w:p w:rsidR="00B32DC7" w:rsidRPr="00C72485" w:rsidRDefault="00B32DC7" w:rsidP="00F663A8">
            <w:r w:rsidRPr="00C72485">
              <w:t>22 (91.7%)</w:t>
            </w:r>
          </w:p>
        </w:tc>
        <w:tc>
          <w:tcPr>
            <w:tcW w:w="1985" w:type="dxa"/>
          </w:tcPr>
          <w:p w:rsidR="00B32DC7" w:rsidRPr="00C72485" w:rsidRDefault="00B32DC7" w:rsidP="00F663A8">
            <w:r w:rsidRPr="00C72485">
              <w:t>41 (57.7%)</w:t>
            </w:r>
          </w:p>
        </w:tc>
        <w:tc>
          <w:tcPr>
            <w:tcW w:w="850" w:type="dxa"/>
          </w:tcPr>
          <w:p w:rsidR="00B32DC7" w:rsidRPr="00C72485" w:rsidRDefault="00B32DC7" w:rsidP="00F663A8">
            <w:r w:rsidRPr="00C72485">
              <w:t>0.002</w:t>
            </w:r>
          </w:p>
        </w:tc>
        <w:tc>
          <w:tcPr>
            <w:tcW w:w="1012" w:type="dxa"/>
          </w:tcPr>
          <w:p w:rsidR="00B32DC7" w:rsidRPr="00C72485" w:rsidRDefault="00B32DC7" w:rsidP="00F663A8">
            <w:r w:rsidRPr="00C72485">
              <w:rPr>
                <w:color w:val="FF0000"/>
              </w:rPr>
              <w:t>0.02</w:t>
            </w:r>
            <w:r w:rsidR="0079361B">
              <w:rPr>
                <w:color w:val="FF0000"/>
              </w:rPr>
              <w:t>8</w:t>
            </w:r>
          </w:p>
        </w:tc>
      </w:tr>
      <w:tr w:rsidR="00B32DC7" w:rsidRPr="00C72485" w:rsidTr="00597D26">
        <w:tc>
          <w:tcPr>
            <w:tcW w:w="0" w:type="auto"/>
          </w:tcPr>
          <w:p w:rsidR="00B32DC7" w:rsidRPr="00C72485" w:rsidRDefault="00B32DC7" w:rsidP="00F663A8">
            <w:r w:rsidRPr="00C72485">
              <w:t>RVOT PLAX/BSA</w:t>
            </w:r>
          </w:p>
        </w:tc>
        <w:tc>
          <w:tcPr>
            <w:tcW w:w="2041" w:type="dxa"/>
          </w:tcPr>
          <w:p w:rsidR="00B32DC7" w:rsidRPr="00C72485" w:rsidRDefault="00B32DC7" w:rsidP="00F663A8">
            <w:r w:rsidRPr="00C72485">
              <w:t>1.9 ± 0.2</w:t>
            </w:r>
          </w:p>
        </w:tc>
        <w:tc>
          <w:tcPr>
            <w:tcW w:w="1985" w:type="dxa"/>
          </w:tcPr>
          <w:p w:rsidR="00B32DC7" w:rsidRPr="00C72485" w:rsidRDefault="00B32DC7" w:rsidP="00F663A8">
            <w:r w:rsidRPr="00C72485">
              <w:t>1.8 ± 0.4</w:t>
            </w:r>
          </w:p>
        </w:tc>
        <w:tc>
          <w:tcPr>
            <w:tcW w:w="850" w:type="dxa"/>
          </w:tcPr>
          <w:p w:rsidR="00B32DC7" w:rsidRPr="00C72485" w:rsidRDefault="00B32DC7" w:rsidP="00F663A8">
            <w:r w:rsidRPr="00C72485">
              <w:t>0.367</w:t>
            </w:r>
          </w:p>
        </w:tc>
        <w:tc>
          <w:tcPr>
            <w:tcW w:w="1012" w:type="dxa"/>
          </w:tcPr>
          <w:p w:rsidR="00B32DC7" w:rsidRPr="00C72485" w:rsidRDefault="00B32DC7" w:rsidP="00F663A8">
            <w:r w:rsidRPr="00C72485">
              <w:t>0.7</w:t>
            </w:r>
            <w:r w:rsidR="0079361B">
              <w:t>27</w:t>
            </w:r>
          </w:p>
        </w:tc>
      </w:tr>
      <w:tr w:rsidR="00B32DC7" w:rsidRPr="00C72485" w:rsidTr="00597D26">
        <w:tc>
          <w:tcPr>
            <w:tcW w:w="0" w:type="auto"/>
          </w:tcPr>
          <w:p w:rsidR="00B32DC7" w:rsidRPr="00C72485" w:rsidRDefault="00B32DC7" w:rsidP="00F663A8">
            <w:r w:rsidRPr="00C72485">
              <w:t>RVOT PLAX/BSA ≥ 1.85</w:t>
            </w:r>
          </w:p>
        </w:tc>
        <w:tc>
          <w:tcPr>
            <w:tcW w:w="2041" w:type="dxa"/>
          </w:tcPr>
          <w:p w:rsidR="00B32DC7" w:rsidRPr="00C72485" w:rsidRDefault="00B32DC7" w:rsidP="00F663A8">
            <w:r w:rsidRPr="00C72485">
              <w:t>11 (64.7%)</w:t>
            </w:r>
          </w:p>
        </w:tc>
        <w:tc>
          <w:tcPr>
            <w:tcW w:w="1985" w:type="dxa"/>
          </w:tcPr>
          <w:p w:rsidR="00B32DC7" w:rsidRPr="00C72485" w:rsidRDefault="00B32DC7" w:rsidP="00F663A8">
            <w:r w:rsidRPr="00C72485">
              <w:t>20 (35.7%)</w:t>
            </w:r>
          </w:p>
        </w:tc>
        <w:tc>
          <w:tcPr>
            <w:tcW w:w="850" w:type="dxa"/>
          </w:tcPr>
          <w:p w:rsidR="00B32DC7" w:rsidRPr="00C72485" w:rsidRDefault="00B32DC7" w:rsidP="00F663A8">
            <w:r w:rsidRPr="00C72485">
              <w:t>0.050</w:t>
            </w:r>
          </w:p>
        </w:tc>
        <w:tc>
          <w:tcPr>
            <w:tcW w:w="1012" w:type="dxa"/>
          </w:tcPr>
          <w:p w:rsidR="00B32DC7" w:rsidRPr="00C72485" w:rsidRDefault="00B32DC7" w:rsidP="00F663A8">
            <w:r w:rsidRPr="00C72485">
              <w:t>0.25</w:t>
            </w:r>
            <w:r w:rsidR="0079361B">
              <w:t>2</w:t>
            </w:r>
          </w:p>
        </w:tc>
      </w:tr>
      <w:tr w:rsidR="00B32DC7" w:rsidRPr="00C72485" w:rsidTr="00597D26">
        <w:tc>
          <w:tcPr>
            <w:tcW w:w="0" w:type="auto"/>
          </w:tcPr>
          <w:p w:rsidR="00B32DC7" w:rsidRPr="00C72485" w:rsidRDefault="00B32DC7" w:rsidP="00F663A8">
            <w:r w:rsidRPr="00C72485">
              <w:t>RVOT PLAX/BSA ≥ 1.68</w:t>
            </w:r>
          </w:p>
        </w:tc>
        <w:tc>
          <w:tcPr>
            <w:tcW w:w="2041" w:type="dxa"/>
          </w:tcPr>
          <w:p w:rsidR="00B32DC7" w:rsidRPr="00C72485" w:rsidRDefault="00B32DC7" w:rsidP="00F663A8">
            <w:r w:rsidRPr="00C72485">
              <w:t>15 (88.2%)</w:t>
            </w:r>
          </w:p>
        </w:tc>
        <w:tc>
          <w:tcPr>
            <w:tcW w:w="1985" w:type="dxa"/>
          </w:tcPr>
          <w:p w:rsidR="00B32DC7" w:rsidRPr="00C72485" w:rsidRDefault="00B32DC7" w:rsidP="00F663A8">
            <w:r w:rsidRPr="00C72485">
              <w:t>30 (53.6%)</w:t>
            </w:r>
          </w:p>
        </w:tc>
        <w:tc>
          <w:tcPr>
            <w:tcW w:w="850" w:type="dxa"/>
          </w:tcPr>
          <w:p w:rsidR="00B32DC7" w:rsidRPr="00C72485" w:rsidRDefault="00B32DC7" w:rsidP="00F663A8">
            <w:r w:rsidRPr="00C72485">
              <w:t>0.011</w:t>
            </w:r>
          </w:p>
        </w:tc>
        <w:tc>
          <w:tcPr>
            <w:tcW w:w="1012" w:type="dxa"/>
          </w:tcPr>
          <w:p w:rsidR="00B32DC7" w:rsidRPr="00C72485" w:rsidRDefault="00B32DC7" w:rsidP="00F663A8">
            <w:r w:rsidRPr="00C72485">
              <w:t>0.095</w:t>
            </w:r>
          </w:p>
        </w:tc>
      </w:tr>
      <w:tr w:rsidR="00B32DC7" w:rsidRPr="00C72485" w:rsidTr="00597D26">
        <w:tc>
          <w:tcPr>
            <w:tcW w:w="0" w:type="auto"/>
          </w:tcPr>
          <w:p w:rsidR="00B32DC7" w:rsidRPr="00C72485" w:rsidRDefault="00B32DC7" w:rsidP="00F663A8">
            <w:r w:rsidRPr="00C72485">
              <w:t>RVOT PSAX (cm)</w:t>
            </w:r>
          </w:p>
        </w:tc>
        <w:tc>
          <w:tcPr>
            <w:tcW w:w="2041" w:type="dxa"/>
          </w:tcPr>
          <w:p w:rsidR="00B32DC7" w:rsidRPr="00C72485" w:rsidRDefault="00B32DC7" w:rsidP="00F663A8">
            <w:r w:rsidRPr="00C72485">
              <w:t>3.5 ± 0.6</w:t>
            </w:r>
          </w:p>
        </w:tc>
        <w:tc>
          <w:tcPr>
            <w:tcW w:w="1985" w:type="dxa"/>
          </w:tcPr>
          <w:p w:rsidR="00B32DC7" w:rsidRPr="00C72485" w:rsidRDefault="00B32DC7" w:rsidP="00F663A8">
            <w:r w:rsidRPr="00C72485">
              <w:t>3.2 ± 0.6</w:t>
            </w:r>
          </w:p>
        </w:tc>
        <w:tc>
          <w:tcPr>
            <w:tcW w:w="850" w:type="dxa"/>
          </w:tcPr>
          <w:p w:rsidR="00B32DC7" w:rsidRPr="00C72485" w:rsidRDefault="00B32DC7" w:rsidP="00F663A8">
            <w:r w:rsidRPr="00C72485">
              <w:t>0.190</w:t>
            </w:r>
          </w:p>
        </w:tc>
        <w:tc>
          <w:tcPr>
            <w:tcW w:w="1012" w:type="dxa"/>
          </w:tcPr>
          <w:p w:rsidR="00B32DC7" w:rsidRPr="00C72485" w:rsidRDefault="00B32DC7" w:rsidP="00F663A8">
            <w:r w:rsidRPr="00C72485">
              <w:t>0.5</w:t>
            </w:r>
            <w:r w:rsidR="0079361B">
              <w:t>44</w:t>
            </w:r>
          </w:p>
        </w:tc>
      </w:tr>
      <w:tr w:rsidR="00B32DC7" w:rsidRPr="00C72485" w:rsidTr="00597D26">
        <w:tc>
          <w:tcPr>
            <w:tcW w:w="0" w:type="auto"/>
          </w:tcPr>
          <w:p w:rsidR="00B32DC7" w:rsidRPr="00C72485" w:rsidRDefault="00B32DC7" w:rsidP="00F663A8">
            <w:r w:rsidRPr="00C72485">
              <w:t>RVOT PSAX/BSA</w:t>
            </w:r>
          </w:p>
        </w:tc>
        <w:tc>
          <w:tcPr>
            <w:tcW w:w="2041" w:type="dxa"/>
          </w:tcPr>
          <w:p w:rsidR="00B32DC7" w:rsidRPr="00C72485" w:rsidRDefault="00B32DC7" w:rsidP="00F663A8">
            <w:r w:rsidRPr="00C72485">
              <w:t>1.7 ± 0.3</w:t>
            </w:r>
          </w:p>
        </w:tc>
        <w:tc>
          <w:tcPr>
            <w:tcW w:w="1985" w:type="dxa"/>
          </w:tcPr>
          <w:p w:rsidR="00B32DC7" w:rsidRPr="00C72485" w:rsidRDefault="00B32DC7" w:rsidP="00F663A8">
            <w:r w:rsidRPr="00C72485">
              <w:t>1.6 ± 0.4</w:t>
            </w:r>
          </w:p>
        </w:tc>
        <w:tc>
          <w:tcPr>
            <w:tcW w:w="850" w:type="dxa"/>
          </w:tcPr>
          <w:p w:rsidR="00B32DC7" w:rsidRPr="00C72485" w:rsidRDefault="00B32DC7" w:rsidP="00F663A8">
            <w:r w:rsidRPr="00C72485">
              <w:t>0.686</w:t>
            </w:r>
          </w:p>
        </w:tc>
        <w:tc>
          <w:tcPr>
            <w:tcW w:w="1012" w:type="dxa"/>
          </w:tcPr>
          <w:p w:rsidR="00B32DC7" w:rsidRPr="00C72485" w:rsidRDefault="00B32DC7" w:rsidP="00F663A8">
            <w:r w:rsidRPr="00C72485">
              <w:t>0.8</w:t>
            </w:r>
            <w:r w:rsidR="0079361B">
              <w:t>63</w:t>
            </w:r>
          </w:p>
        </w:tc>
      </w:tr>
      <w:tr w:rsidR="00B32DC7" w:rsidRPr="00C72485" w:rsidTr="00597D26">
        <w:tc>
          <w:tcPr>
            <w:tcW w:w="0" w:type="auto"/>
          </w:tcPr>
          <w:p w:rsidR="00B32DC7" w:rsidRPr="00C72485" w:rsidRDefault="00B32DC7" w:rsidP="00F663A8">
            <w:r w:rsidRPr="00C72485">
              <w:t>RVIT (cm)</w:t>
            </w:r>
          </w:p>
        </w:tc>
        <w:tc>
          <w:tcPr>
            <w:tcW w:w="2041" w:type="dxa"/>
          </w:tcPr>
          <w:p w:rsidR="00B32DC7" w:rsidRPr="00C72485" w:rsidRDefault="00B32DC7" w:rsidP="00F663A8">
            <w:r w:rsidRPr="00C72485">
              <w:t>4.3 ± 0.8</w:t>
            </w:r>
          </w:p>
        </w:tc>
        <w:tc>
          <w:tcPr>
            <w:tcW w:w="1985" w:type="dxa"/>
          </w:tcPr>
          <w:p w:rsidR="00B32DC7" w:rsidRPr="00C72485" w:rsidRDefault="00B32DC7" w:rsidP="00F663A8">
            <w:r w:rsidRPr="00C72485">
              <w:t>3.6 ± 0.8</w:t>
            </w:r>
          </w:p>
        </w:tc>
        <w:tc>
          <w:tcPr>
            <w:tcW w:w="850" w:type="dxa"/>
          </w:tcPr>
          <w:p w:rsidR="00B32DC7" w:rsidRPr="00C72485" w:rsidRDefault="00B32DC7" w:rsidP="00F663A8">
            <w:r w:rsidRPr="00C72485">
              <w:t>0.001</w:t>
            </w:r>
          </w:p>
        </w:tc>
        <w:tc>
          <w:tcPr>
            <w:tcW w:w="1012" w:type="dxa"/>
          </w:tcPr>
          <w:p w:rsidR="00B32DC7" w:rsidRPr="00C72485" w:rsidRDefault="00B32DC7" w:rsidP="00F663A8">
            <w:pPr>
              <w:rPr>
                <w:color w:val="FF0000"/>
              </w:rPr>
            </w:pPr>
            <w:r w:rsidRPr="00C72485">
              <w:rPr>
                <w:color w:val="FF0000"/>
              </w:rPr>
              <w:t>0.02</w:t>
            </w:r>
            <w:r w:rsidR="0079361B">
              <w:rPr>
                <w:color w:val="FF0000"/>
              </w:rPr>
              <w:t>1</w:t>
            </w:r>
          </w:p>
        </w:tc>
      </w:tr>
      <w:tr w:rsidR="00B32DC7" w:rsidRPr="00C72485" w:rsidTr="00597D26">
        <w:tc>
          <w:tcPr>
            <w:tcW w:w="0" w:type="auto"/>
          </w:tcPr>
          <w:p w:rsidR="00B32DC7" w:rsidRPr="00C72485" w:rsidRDefault="00B32DC7" w:rsidP="00F663A8">
            <w:r w:rsidRPr="00C72485">
              <w:t>RVIT ≥ 3.7 cm</w:t>
            </w:r>
          </w:p>
        </w:tc>
        <w:tc>
          <w:tcPr>
            <w:tcW w:w="2041" w:type="dxa"/>
          </w:tcPr>
          <w:p w:rsidR="00B32DC7" w:rsidRPr="00C72485" w:rsidRDefault="00B32DC7" w:rsidP="00F663A8">
            <w:r w:rsidRPr="00C72485">
              <w:t>18 (81.8%)</w:t>
            </w:r>
          </w:p>
        </w:tc>
        <w:tc>
          <w:tcPr>
            <w:tcW w:w="1985" w:type="dxa"/>
          </w:tcPr>
          <w:p w:rsidR="00B32DC7" w:rsidRPr="00C72485" w:rsidRDefault="00B32DC7" w:rsidP="00F663A8">
            <w:r w:rsidRPr="00C72485">
              <w:t>27 (46.6%)</w:t>
            </w:r>
          </w:p>
        </w:tc>
        <w:tc>
          <w:tcPr>
            <w:tcW w:w="850" w:type="dxa"/>
          </w:tcPr>
          <w:p w:rsidR="00B32DC7" w:rsidRPr="00C72485" w:rsidRDefault="00B32DC7" w:rsidP="00F663A8">
            <w:r w:rsidRPr="00C72485">
              <w:t>0.005</w:t>
            </w:r>
          </w:p>
        </w:tc>
        <w:tc>
          <w:tcPr>
            <w:tcW w:w="1012" w:type="dxa"/>
          </w:tcPr>
          <w:p w:rsidR="00B32DC7" w:rsidRPr="00C72485" w:rsidRDefault="00B32DC7" w:rsidP="00F663A8">
            <w:pPr>
              <w:rPr>
                <w:color w:val="FF0000"/>
              </w:rPr>
            </w:pPr>
            <w:r w:rsidRPr="00C72485">
              <w:rPr>
                <w:color w:val="FF0000"/>
              </w:rPr>
              <w:t>0.04</w:t>
            </w:r>
            <w:r w:rsidR="0079361B">
              <w:rPr>
                <w:color w:val="FF0000"/>
              </w:rPr>
              <w:t>9</w:t>
            </w:r>
          </w:p>
        </w:tc>
      </w:tr>
      <w:tr w:rsidR="00B32DC7" w:rsidRPr="00C72485" w:rsidTr="00597D26">
        <w:tc>
          <w:tcPr>
            <w:tcW w:w="0" w:type="auto"/>
          </w:tcPr>
          <w:p w:rsidR="00B32DC7" w:rsidRPr="00C72485" w:rsidRDefault="00B32DC7" w:rsidP="00F663A8">
            <w:r w:rsidRPr="00C72485">
              <w:t>RV/LV</w:t>
            </w:r>
          </w:p>
        </w:tc>
        <w:tc>
          <w:tcPr>
            <w:tcW w:w="2041" w:type="dxa"/>
          </w:tcPr>
          <w:p w:rsidR="00B32DC7" w:rsidRPr="00C72485" w:rsidRDefault="00B32DC7" w:rsidP="00F663A8">
            <w:r w:rsidRPr="00C72485">
              <w:t>1.3 ± 0.7</w:t>
            </w:r>
          </w:p>
        </w:tc>
        <w:tc>
          <w:tcPr>
            <w:tcW w:w="1985" w:type="dxa"/>
          </w:tcPr>
          <w:p w:rsidR="00B32DC7" w:rsidRPr="00C72485" w:rsidRDefault="00B32DC7" w:rsidP="00F663A8">
            <w:r w:rsidRPr="00C72485">
              <w:t>0.9 ± 0.5</w:t>
            </w:r>
          </w:p>
        </w:tc>
        <w:tc>
          <w:tcPr>
            <w:tcW w:w="850" w:type="dxa"/>
          </w:tcPr>
          <w:p w:rsidR="00B32DC7" w:rsidRPr="00C72485" w:rsidRDefault="00B32DC7" w:rsidP="00F663A8">
            <w:r w:rsidRPr="00C72485">
              <w:t>0.005</w:t>
            </w:r>
          </w:p>
        </w:tc>
        <w:tc>
          <w:tcPr>
            <w:tcW w:w="1012" w:type="dxa"/>
          </w:tcPr>
          <w:p w:rsidR="00B32DC7" w:rsidRPr="00C72485" w:rsidRDefault="00B32DC7" w:rsidP="00F663A8">
            <w:pPr>
              <w:rPr>
                <w:color w:val="FF0000"/>
              </w:rPr>
            </w:pPr>
            <w:r w:rsidRPr="00C72485">
              <w:rPr>
                <w:color w:val="FF0000"/>
              </w:rPr>
              <w:t>0.04</w:t>
            </w:r>
            <w:r w:rsidR="0079361B">
              <w:rPr>
                <w:color w:val="FF0000"/>
              </w:rPr>
              <w:t>9</w:t>
            </w:r>
          </w:p>
        </w:tc>
      </w:tr>
      <w:tr w:rsidR="00B32DC7" w:rsidRPr="00C72485" w:rsidTr="00597D26">
        <w:tc>
          <w:tcPr>
            <w:tcW w:w="0" w:type="auto"/>
          </w:tcPr>
          <w:p w:rsidR="00B32DC7" w:rsidRPr="00C72485" w:rsidRDefault="00B32DC7" w:rsidP="00F663A8">
            <w:r w:rsidRPr="00C72485">
              <w:t>RV/LV ≥ 0.81</w:t>
            </w:r>
          </w:p>
        </w:tc>
        <w:tc>
          <w:tcPr>
            <w:tcW w:w="2041" w:type="dxa"/>
          </w:tcPr>
          <w:p w:rsidR="00B32DC7" w:rsidRPr="00C72485" w:rsidRDefault="00B32DC7" w:rsidP="00F663A8">
            <w:r w:rsidRPr="00C72485">
              <w:t>16 (80.0%)</w:t>
            </w:r>
          </w:p>
        </w:tc>
        <w:tc>
          <w:tcPr>
            <w:tcW w:w="1985" w:type="dxa"/>
          </w:tcPr>
          <w:p w:rsidR="00B32DC7" w:rsidRPr="00C72485" w:rsidRDefault="00B32DC7" w:rsidP="00F663A8">
            <w:r w:rsidRPr="00C72485">
              <w:t>15 (34.1%)</w:t>
            </w:r>
          </w:p>
        </w:tc>
        <w:tc>
          <w:tcPr>
            <w:tcW w:w="850" w:type="dxa"/>
          </w:tcPr>
          <w:p w:rsidR="00B32DC7" w:rsidRPr="00C72485" w:rsidRDefault="00B32DC7" w:rsidP="00F663A8">
            <w:r w:rsidRPr="00C72485">
              <w:t>0.001</w:t>
            </w:r>
          </w:p>
        </w:tc>
        <w:tc>
          <w:tcPr>
            <w:tcW w:w="1012" w:type="dxa"/>
          </w:tcPr>
          <w:p w:rsidR="00B32DC7" w:rsidRPr="00C72485" w:rsidRDefault="00B32DC7" w:rsidP="00F663A8">
            <w:pPr>
              <w:rPr>
                <w:color w:val="FF0000"/>
              </w:rPr>
            </w:pPr>
            <w:r w:rsidRPr="00C72485">
              <w:rPr>
                <w:color w:val="FF0000"/>
              </w:rPr>
              <w:t>0.02</w:t>
            </w:r>
            <w:r w:rsidR="003431DC">
              <w:rPr>
                <w:color w:val="FF0000"/>
              </w:rPr>
              <w:t>1</w:t>
            </w:r>
          </w:p>
        </w:tc>
      </w:tr>
      <w:tr w:rsidR="00B32DC7" w:rsidRPr="00C72485" w:rsidTr="00597D26">
        <w:tc>
          <w:tcPr>
            <w:tcW w:w="0" w:type="auto"/>
          </w:tcPr>
          <w:p w:rsidR="00B32DC7" w:rsidRPr="00C72485" w:rsidRDefault="00B32DC7" w:rsidP="00F663A8">
            <w:r w:rsidRPr="00C72485">
              <w:t>RV/LV ≥ 0.79</w:t>
            </w:r>
          </w:p>
        </w:tc>
        <w:tc>
          <w:tcPr>
            <w:tcW w:w="2041" w:type="dxa"/>
          </w:tcPr>
          <w:p w:rsidR="00B32DC7" w:rsidRPr="00C72485" w:rsidRDefault="00B32DC7" w:rsidP="00F663A8">
            <w:r w:rsidRPr="00C72485">
              <w:t>18 (90.0%)</w:t>
            </w:r>
          </w:p>
        </w:tc>
        <w:tc>
          <w:tcPr>
            <w:tcW w:w="1985" w:type="dxa"/>
          </w:tcPr>
          <w:p w:rsidR="00B32DC7" w:rsidRPr="00C72485" w:rsidRDefault="00B32DC7" w:rsidP="00F663A8">
            <w:r w:rsidRPr="00C72485">
              <w:t>20 (45.5%)</w:t>
            </w:r>
          </w:p>
        </w:tc>
        <w:tc>
          <w:tcPr>
            <w:tcW w:w="850" w:type="dxa"/>
          </w:tcPr>
          <w:p w:rsidR="00B32DC7" w:rsidRPr="00C72485" w:rsidRDefault="00B32DC7" w:rsidP="00F663A8">
            <w:r w:rsidRPr="00C72485">
              <w:t>0.001</w:t>
            </w:r>
          </w:p>
        </w:tc>
        <w:tc>
          <w:tcPr>
            <w:tcW w:w="1012" w:type="dxa"/>
          </w:tcPr>
          <w:p w:rsidR="00B32DC7" w:rsidRPr="00C72485" w:rsidRDefault="00B32DC7" w:rsidP="00F663A8">
            <w:r w:rsidRPr="00C72485">
              <w:rPr>
                <w:color w:val="FF0000"/>
              </w:rPr>
              <w:t>0.02</w:t>
            </w:r>
            <w:r w:rsidR="003431DC">
              <w:rPr>
                <w:color w:val="FF0000"/>
              </w:rPr>
              <w:t>1</w:t>
            </w:r>
          </w:p>
        </w:tc>
      </w:tr>
      <w:tr w:rsidR="00B32DC7" w:rsidRPr="00C72485" w:rsidTr="00597D26">
        <w:tc>
          <w:tcPr>
            <w:tcW w:w="0" w:type="auto"/>
          </w:tcPr>
          <w:p w:rsidR="00B32DC7" w:rsidRPr="00C72485" w:rsidRDefault="00B32DC7" w:rsidP="00F663A8">
            <w:r w:rsidRPr="00C72485">
              <w:t>RV regional wall motion abnormalities</w:t>
            </w:r>
          </w:p>
        </w:tc>
        <w:tc>
          <w:tcPr>
            <w:tcW w:w="2041" w:type="dxa"/>
          </w:tcPr>
          <w:p w:rsidR="00B32DC7" w:rsidRPr="00C72485" w:rsidRDefault="00B32DC7" w:rsidP="00F663A8">
            <w:r w:rsidRPr="00C72485">
              <w:t>23 (67.6%)</w:t>
            </w:r>
          </w:p>
        </w:tc>
        <w:tc>
          <w:tcPr>
            <w:tcW w:w="1985" w:type="dxa"/>
          </w:tcPr>
          <w:p w:rsidR="00B32DC7" w:rsidRPr="00C72485" w:rsidRDefault="00B32DC7" w:rsidP="00F663A8">
            <w:r w:rsidRPr="00C72485">
              <w:t>51 (52.6%)</w:t>
            </w:r>
          </w:p>
        </w:tc>
        <w:tc>
          <w:tcPr>
            <w:tcW w:w="850" w:type="dxa"/>
          </w:tcPr>
          <w:p w:rsidR="00B32DC7" w:rsidRPr="00C72485" w:rsidRDefault="00B32DC7" w:rsidP="00F663A8">
            <w:r w:rsidRPr="00C72485">
              <w:t>0.160</w:t>
            </w:r>
          </w:p>
        </w:tc>
        <w:tc>
          <w:tcPr>
            <w:tcW w:w="1012" w:type="dxa"/>
          </w:tcPr>
          <w:p w:rsidR="00B32DC7" w:rsidRPr="00C72485" w:rsidRDefault="00B32DC7" w:rsidP="00F663A8">
            <w:r w:rsidRPr="00C72485">
              <w:t>0.</w:t>
            </w:r>
            <w:r w:rsidR="003431DC">
              <w:t>495</w:t>
            </w:r>
          </w:p>
        </w:tc>
      </w:tr>
      <w:tr w:rsidR="00B32DC7" w:rsidRPr="00C72485" w:rsidTr="00597D26">
        <w:tc>
          <w:tcPr>
            <w:tcW w:w="0" w:type="auto"/>
          </w:tcPr>
          <w:p w:rsidR="00B32DC7" w:rsidRPr="00C72485" w:rsidRDefault="00B32DC7" w:rsidP="00F663A8">
            <w:r w:rsidRPr="00C72485">
              <w:t>Akinesia or dyskinesia RV</w:t>
            </w:r>
          </w:p>
        </w:tc>
        <w:tc>
          <w:tcPr>
            <w:tcW w:w="2041" w:type="dxa"/>
          </w:tcPr>
          <w:p w:rsidR="00B32DC7" w:rsidRPr="00C72485" w:rsidRDefault="00B32DC7" w:rsidP="00F663A8">
            <w:r w:rsidRPr="00C72485">
              <w:t>9 (27.3%)</w:t>
            </w:r>
          </w:p>
        </w:tc>
        <w:tc>
          <w:tcPr>
            <w:tcW w:w="1985" w:type="dxa"/>
          </w:tcPr>
          <w:p w:rsidR="00B32DC7" w:rsidRPr="00C72485" w:rsidRDefault="00B32DC7" w:rsidP="00F663A8">
            <w:r w:rsidRPr="00C72485">
              <w:t>23 (23.7%)</w:t>
            </w:r>
          </w:p>
        </w:tc>
        <w:tc>
          <w:tcPr>
            <w:tcW w:w="850" w:type="dxa"/>
          </w:tcPr>
          <w:p w:rsidR="00B32DC7" w:rsidRPr="00C72485" w:rsidRDefault="00B32DC7" w:rsidP="00F663A8">
            <w:r w:rsidRPr="00C72485">
              <w:t>0.815</w:t>
            </w:r>
          </w:p>
        </w:tc>
        <w:tc>
          <w:tcPr>
            <w:tcW w:w="1012" w:type="dxa"/>
          </w:tcPr>
          <w:p w:rsidR="00B32DC7" w:rsidRPr="00C72485" w:rsidRDefault="00B32DC7" w:rsidP="00F663A8">
            <w:r w:rsidRPr="00C72485">
              <w:t>0.96</w:t>
            </w:r>
            <w:r w:rsidR="003431DC">
              <w:t>6</w:t>
            </w:r>
          </w:p>
        </w:tc>
      </w:tr>
      <w:tr w:rsidR="00B32DC7" w:rsidRPr="00C72485" w:rsidTr="00597D26">
        <w:tc>
          <w:tcPr>
            <w:tcW w:w="0" w:type="auto"/>
          </w:tcPr>
          <w:p w:rsidR="00B32DC7" w:rsidRPr="00C72485" w:rsidRDefault="00B32DC7" w:rsidP="00F663A8">
            <w:r w:rsidRPr="00C72485">
              <w:t>Dyskinesia RV</w:t>
            </w:r>
          </w:p>
        </w:tc>
        <w:tc>
          <w:tcPr>
            <w:tcW w:w="2041" w:type="dxa"/>
          </w:tcPr>
          <w:p w:rsidR="00B32DC7" w:rsidRPr="00C72485" w:rsidRDefault="00B32DC7" w:rsidP="00F663A8">
            <w:r w:rsidRPr="00C72485">
              <w:t>6 (18.2%)</w:t>
            </w:r>
          </w:p>
        </w:tc>
        <w:tc>
          <w:tcPr>
            <w:tcW w:w="1985" w:type="dxa"/>
          </w:tcPr>
          <w:p w:rsidR="00B32DC7" w:rsidRPr="00C72485" w:rsidRDefault="00B32DC7" w:rsidP="00F663A8">
            <w:r w:rsidRPr="00C72485">
              <w:t>12 (12.4%)</w:t>
            </w:r>
          </w:p>
        </w:tc>
        <w:tc>
          <w:tcPr>
            <w:tcW w:w="850" w:type="dxa"/>
          </w:tcPr>
          <w:p w:rsidR="00B32DC7" w:rsidRPr="00C72485" w:rsidRDefault="00B32DC7" w:rsidP="00F663A8">
            <w:r w:rsidRPr="00C72485">
              <w:t>0.395</w:t>
            </w:r>
          </w:p>
        </w:tc>
        <w:tc>
          <w:tcPr>
            <w:tcW w:w="1012" w:type="dxa"/>
          </w:tcPr>
          <w:p w:rsidR="00B32DC7" w:rsidRPr="00C72485" w:rsidRDefault="00B32DC7" w:rsidP="00F663A8">
            <w:r w:rsidRPr="00C72485">
              <w:t>0.7</w:t>
            </w:r>
            <w:r w:rsidR="003431DC">
              <w:t>27</w:t>
            </w:r>
          </w:p>
        </w:tc>
      </w:tr>
      <w:tr w:rsidR="00B32DC7" w:rsidRPr="00C72485" w:rsidTr="00597D26">
        <w:tc>
          <w:tcPr>
            <w:tcW w:w="0" w:type="auto"/>
          </w:tcPr>
          <w:p w:rsidR="00B32DC7" w:rsidRPr="00C72485" w:rsidRDefault="00B32DC7" w:rsidP="00F663A8">
            <w:r w:rsidRPr="00C72485">
              <w:t>Bulge RV</w:t>
            </w:r>
          </w:p>
        </w:tc>
        <w:tc>
          <w:tcPr>
            <w:tcW w:w="2041" w:type="dxa"/>
          </w:tcPr>
          <w:p w:rsidR="00B32DC7" w:rsidRPr="00C72485" w:rsidRDefault="00B32DC7" w:rsidP="00F663A8">
            <w:r w:rsidRPr="00C72485">
              <w:t>4 (12.1%)</w:t>
            </w:r>
          </w:p>
        </w:tc>
        <w:tc>
          <w:tcPr>
            <w:tcW w:w="1985" w:type="dxa"/>
          </w:tcPr>
          <w:p w:rsidR="00B32DC7" w:rsidRPr="00C72485" w:rsidRDefault="00B32DC7" w:rsidP="00F663A8">
            <w:r w:rsidRPr="00C72485">
              <w:t>12 (12.6%)</w:t>
            </w:r>
          </w:p>
        </w:tc>
        <w:tc>
          <w:tcPr>
            <w:tcW w:w="850" w:type="dxa"/>
          </w:tcPr>
          <w:p w:rsidR="00B32DC7" w:rsidRPr="00C72485" w:rsidRDefault="00B32DC7" w:rsidP="00F663A8">
            <w:r w:rsidRPr="00C72485">
              <w:t>1.000</w:t>
            </w:r>
          </w:p>
        </w:tc>
        <w:tc>
          <w:tcPr>
            <w:tcW w:w="1012" w:type="dxa"/>
          </w:tcPr>
          <w:p w:rsidR="00B32DC7" w:rsidRPr="00C72485" w:rsidRDefault="00B32DC7" w:rsidP="00F663A8">
            <w:r w:rsidRPr="00C72485">
              <w:t>1</w:t>
            </w:r>
            <w:r w:rsidR="003431DC">
              <w:t>.000</w:t>
            </w:r>
          </w:p>
        </w:tc>
      </w:tr>
      <w:tr w:rsidR="00B32DC7" w:rsidRPr="00C72485" w:rsidTr="00597D26">
        <w:tc>
          <w:tcPr>
            <w:tcW w:w="0" w:type="auto"/>
          </w:tcPr>
          <w:p w:rsidR="00B32DC7" w:rsidRPr="00C72485" w:rsidRDefault="00B32DC7" w:rsidP="00F663A8">
            <w:r w:rsidRPr="00C72485">
              <w:t>RV aneurysm</w:t>
            </w:r>
          </w:p>
        </w:tc>
        <w:tc>
          <w:tcPr>
            <w:tcW w:w="2041" w:type="dxa"/>
          </w:tcPr>
          <w:p w:rsidR="00B32DC7" w:rsidRPr="00C72485" w:rsidRDefault="00B32DC7" w:rsidP="00F663A8">
            <w:r w:rsidRPr="00C72485">
              <w:t>4 (12.1%)</w:t>
            </w:r>
          </w:p>
        </w:tc>
        <w:tc>
          <w:tcPr>
            <w:tcW w:w="1985" w:type="dxa"/>
          </w:tcPr>
          <w:p w:rsidR="00B32DC7" w:rsidRPr="00C72485" w:rsidRDefault="00B32DC7" w:rsidP="00F663A8">
            <w:r w:rsidRPr="00C72485">
              <w:t>11 (11.6%)</w:t>
            </w:r>
          </w:p>
        </w:tc>
        <w:tc>
          <w:tcPr>
            <w:tcW w:w="850" w:type="dxa"/>
          </w:tcPr>
          <w:p w:rsidR="00B32DC7" w:rsidRPr="00C72485" w:rsidRDefault="00B32DC7" w:rsidP="00F663A8">
            <w:r w:rsidRPr="00C72485">
              <w:t>1.000</w:t>
            </w:r>
          </w:p>
        </w:tc>
        <w:tc>
          <w:tcPr>
            <w:tcW w:w="1012" w:type="dxa"/>
          </w:tcPr>
          <w:p w:rsidR="00B32DC7" w:rsidRPr="00C72485" w:rsidRDefault="00B32DC7" w:rsidP="00F663A8">
            <w:r w:rsidRPr="00C72485">
              <w:t>1</w:t>
            </w:r>
            <w:r w:rsidR="003431DC">
              <w:t>.000</w:t>
            </w:r>
          </w:p>
        </w:tc>
      </w:tr>
      <w:tr w:rsidR="00B32DC7" w:rsidRPr="00C72485" w:rsidTr="00597D26">
        <w:tc>
          <w:tcPr>
            <w:tcW w:w="0" w:type="auto"/>
          </w:tcPr>
          <w:p w:rsidR="00B32DC7" w:rsidRPr="00C72485" w:rsidRDefault="00B32DC7" w:rsidP="00F663A8">
            <w:r w:rsidRPr="00C72485">
              <w:t>LVEDD</w:t>
            </w:r>
          </w:p>
        </w:tc>
        <w:tc>
          <w:tcPr>
            <w:tcW w:w="2041" w:type="dxa"/>
          </w:tcPr>
          <w:p w:rsidR="00B32DC7" w:rsidRPr="00C72485" w:rsidRDefault="00B32DC7" w:rsidP="00F663A8">
            <w:r w:rsidRPr="00C72485">
              <w:t>5.0 ± 0.5</w:t>
            </w:r>
          </w:p>
        </w:tc>
        <w:tc>
          <w:tcPr>
            <w:tcW w:w="1985" w:type="dxa"/>
          </w:tcPr>
          <w:p w:rsidR="00B32DC7" w:rsidRPr="00C72485" w:rsidRDefault="00B32DC7" w:rsidP="00F663A8">
            <w:r w:rsidRPr="00C72485">
              <w:t>5.2 ± 0.6</w:t>
            </w:r>
          </w:p>
        </w:tc>
        <w:tc>
          <w:tcPr>
            <w:tcW w:w="850" w:type="dxa"/>
          </w:tcPr>
          <w:p w:rsidR="00B32DC7" w:rsidRPr="00C72485" w:rsidRDefault="00B32DC7" w:rsidP="00F663A8">
            <w:r w:rsidRPr="00C72485">
              <w:t>0.363</w:t>
            </w:r>
          </w:p>
        </w:tc>
        <w:tc>
          <w:tcPr>
            <w:tcW w:w="1012" w:type="dxa"/>
          </w:tcPr>
          <w:p w:rsidR="00B32DC7" w:rsidRPr="00C72485" w:rsidRDefault="00B32DC7" w:rsidP="00F663A8">
            <w:r w:rsidRPr="00C72485">
              <w:t>0.7</w:t>
            </w:r>
            <w:r w:rsidR="003431DC">
              <w:t>27</w:t>
            </w:r>
          </w:p>
        </w:tc>
      </w:tr>
      <w:tr w:rsidR="00B32DC7" w:rsidRPr="00C72485" w:rsidTr="00597D26">
        <w:tc>
          <w:tcPr>
            <w:tcW w:w="0" w:type="auto"/>
          </w:tcPr>
          <w:p w:rsidR="00B32DC7" w:rsidRPr="00C72485" w:rsidRDefault="00B32DC7" w:rsidP="00F663A8">
            <w:r w:rsidRPr="00C72485">
              <w:t>LVESD</w:t>
            </w:r>
          </w:p>
        </w:tc>
        <w:tc>
          <w:tcPr>
            <w:tcW w:w="2041" w:type="dxa"/>
          </w:tcPr>
          <w:p w:rsidR="00B32DC7" w:rsidRPr="00C72485" w:rsidRDefault="00B32DC7" w:rsidP="00F663A8">
            <w:r w:rsidRPr="00C72485">
              <w:t>3.5 ± 0.6</w:t>
            </w:r>
          </w:p>
        </w:tc>
        <w:tc>
          <w:tcPr>
            <w:tcW w:w="1985" w:type="dxa"/>
          </w:tcPr>
          <w:p w:rsidR="00B32DC7" w:rsidRPr="00C72485" w:rsidRDefault="00B32DC7" w:rsidP="00F663A8">
            <w:r w:rsidRPr="00C72485">
              <w:t>3.6 ± 0.7</w:t>
            </w:r>
          </w:p>
        </w:tc>
        <w:tc>
          <w:tcPr>
            <w:tcW w:w="850" w:type="dxa"/>
          </w:tcPr>
          <w:p w:rsidR="00B32DC7" w:rsidRPr="00C72485" w:rsidRDefault="00B32DC7" w:rsidP="00F663A8">
            <w:r w:rsidRPr="00C72485">
              <w:t>0.368</w:t>
            </w:r>
          </w:p>
        </w:tc>
        <w:tc>
          <w:tcPr>
            <w:tcW w:w="1012" w:type="dxa"/>
          </w:tcPr>
          <w:p w:rsidR="00B32DC7" w:rsidRPr="00C72485" w:rsidRDefault="00B32DC7" w:rsidP="00F663A8">
            <w:r w:rsidRPr="00C72485">
              <w:t>0.7</w:t>
            </w:r>
            <w:r w:rsidR="003431DC">
              <w:t>27</w:t>
            </w:r>
          </w:p>
        </w:tc>
      </w:tr>
      <w:tr w:rsidR="00B32DC7" w:rsidRPr="00C72485" w:rsidTr="00597D26">
        <w:tc>
          <w:tcPr>
            <w:tcW w:w="0" w:type="auto"/>
          </w:tcPr>
          <w:p w:rsidR="00B32DC7" w:rsidRPr="00C72485" w:rsidRDefault="00B32DC7" w:rsidP="00F663A8">
            <w:r w:rsidRPr="00C72485">
              <w:t>IVS</w:t>
            </w:r>
          </w:p>
        </w:tc>
        <w:tc>
          <w:tcPr>
            <w:tcW w:w="2041" w:type="dxa"/>
          </w:tcPr>
          <w:p w:rsidR="00B32DC7" w:rsidRPr="00C72485" w:rsidRDefault="00B32DC7" w:rsidP="00F663A8">
            <w:r w:rsidRPr="00C72485">
              <w:t>0.9 ± 0.2</w:t>
            </w:r>
          </w:p>
        </w:tc>
        <w:tc>
          <w:tcPr>
            <w:tcW w:w="1985" w:type="dxa"/>
          </w:tcPr>
          <w:p w:rsidR="00B32DC7" w:rsidRPr="00C72485" w:rsidRDefault="00B32DC7" w:rsidP="00F663A8">
            <w:r w:rsidRPr="00C72485">
              <w:t>0.8 ± 0.2</w:t>
            </w:r>
          </w:p>
        </w:tc>
        <w:tc>
          <w:tcPr>
            <w:tcW w:w="850" w:type="dxa"/>
          </w:tcPr>
          <w:p w:rsidR="00B32DC7" w:rsidRPr="00C72485" w:rsidRDefault="00B32DC7" w:rsidP="00F663A8">
            <w:r w:rsidRPr="00C72485">
              <w:t>0.363</w:t>
            </w:r>
          </w:p>
        </w:tc>
        <w:tc>
          <w:tcPr>
            <w:tcW w:w="1012" w:type="dxa"/>
          </w:tcPr>
          <w:p w:rsidR="00B32DC7" w:rsidRPr="00C72485" w:rsidRDefault="00B32DC7" w:rsidP="00F663A8">
            <w:r w:rsidRPr="00C72485">
              <w:t>0.7</w:t>
            </w:r>
            <w:r w:rsidR="003431DC">
              <w:t>27</w:t>
            </w:r>
          </w:p>
        </w:tc>
      </w:tr>
      <w:tr w:rsidR="00B32DC7" w:rsidRPr="00C72485" w:rsidTr="00597D26">
        <w:tc>
          <w:tcPr>
            <w:tcW w:w="0" w:type="auto"/>
          </w:tcPr>
          <w:p w:rsidR="00B32DC7" w:rsidRPr="00C72485" w:rsidRDefault="00B32DC7" w:rsidP="00F663A8">
            <w:r w:rsidRPr="00C72485">
              <w:t>Posterior LV wall</w:t>
            </w:r>
          </w:p>
        </w:tc>
        <w:tc>
          <w:tcPr>
            <w:tcW w:w="2041" w:type="dxa"/>
          </w:tcPr>
          <w:p w:rsidR="00B32DC7" w:rsidRPr="00C72485" w:rsidRDefault="00B32DC7" w:rsidP="00F663A8">
            <w:r w:rsidRPr="00C72485">
              <w:t>0.8 ± 0.2</w:t>
            </w:r>
          </w:p>
        </w:tc>
        <w:tc>
          <w:tcPr>
            <w:tcW w:w="1985" w:type="dxa"/>
          </w:tcPr>
          <w:p w:rsidR="00B32DC7" w:rsidRPr="00C72485" w:rsidRDefault="00B32DC7" w:rsidP="00F663A8">
            <w:r w:rsidRPr="00C72485">
              <w:t>0.8 ± 0.2</w:t>
            </w:r>
          </w:p>
        </w:tc>
        <w:tc>
          <w:tcPr>
            <w:tcW w:w="850" w:type="dxa"/>
          </w:tcPr>
          <w:p w:rsidR="00B32DC7" w:rsidRPr="00C72485" w:rsidRDefault="00B32DC7" w:rsidP="00F663A8">
            <w:r w:rsidRPr="00C72485">
              <w:t>0.526</w:t>
            </w:r>
          </w:p>
        </w:tc>
        <w:tc>
          <w:tcPr>
            <w:tcW w:w="1012" w:type="dxa"/>
          </w:tcPr>
          <w:p w:rsidR="00B32DC7" w:rsidRPr="00C72485" w:rsidRDefault="00B32DC7" w:rsidP="00F663A8">
            <w:r w:rsidRPr="00C72485">
              <w:t>0.80</w:t>
            </w:r>
            <w:r w:rsidR="003431DC">
              <w:t>2</w:t>
            </w:r>
          </w:p>
        </w:tc>
      </w:tr>
      <w:tr w:rsidR="00B32DC7" w:rsidRPr="00C72485" w:rsidTr="00597D26">
        <w:tc>
          <w:tcPr>
            <w:tcW w:w="0" w:type="auto"/>
          </w:tcPr>
          <w:p w:rsidR="00B32DC7" w:rsidRPr="00C72485" w:rsidRDefault="00B32DC7" w:rsidP="00F663A8">
            <w:r w:rsidRPr="00C72485">
              <w:t>Left atrium</w:t>
            </w:r>
          </w:p>
        </w:tc>
        <w:tc>
          <w:tcPr>
            <w:tcW w:w="2041" w:type="dxa"/>
          </w:tcPr>
          <w:p w:rsidR="00B32DC7" w:rsidRPr="00C72485" w:rsidRDefault="00B32DC7" w:rsidP="00F663A8">
            <w:r w:rsidRPr="00C72485">
              <w:t>3.5 ± 0.7</w:t>
            </w:r>
          </w:p>
        </w:tc>
        <w:tc>
          <w:tcPr>
            <w:tcW w:w="1985" w:type="dxa"/>
          </w:tcPr>
          <w:p w:rsidR="00B32DC7" w:rsidRPr="00C72485" w:rsidRDefault="00B32DC7" w:rsidP="00F663A8">
            <w:r w:rsidRPr="00C72485">
              <w:t>3.7 ± 0.5</w:t>
            </w:r>
          </w:p>
        </w:tc>
        <w:tc>
          <w:tcPr>
            <w:tcW w:w="850" w:type="dxa"/>
          </w:tcPr>
          <w:p w:rsidR="00B32DC7" w:rsidRPr="00C72485" w:rsidRDefault="00B32DC7" w:rsidP="00F663A8">
            <w:r w:rsidRPr="00C72485">
              <w:t>0.017</w:t>
            </w:r>
          </w:p>
        </w:tc>
        <w:tc>
          <w:tcPr>
            <w:tcW w:w="1012" w:type="dxa"/>
          </w:tcPr>
          <w:p w:rsidR="00B32DC7" w:rsidRPr="00C72485" w:rsidRDefault="00B32DC7" w:rsidP="00F663A8">
            <w:r w:rsidRPr="00C72485">
              <w:t>0.122</w:t>
            </w:r>
          </w:p>
        </w:tc>
      </w:tr>
      <w:tr w:rsidR="00B32DC7" w:rsidRPr="00C72485" w:rsidTr="00597D26">
        <w:tc>
          <w:tcPr>
            <w:tcW w:w="0" w:type="auto"/>
          </w:tcPr>
          <w:p w:rsidR="00B32DC7" w:rsidRPr="00C72485" w:rsidRDefault="00B32DC7" w:rsidP="00F663A8">
            <w:r w:rsidRPr="00C72485">
              <w:t>EF</w:t>
            </w:r>
          </w:p>
        </w:tc>
        <w:tc>
          <w:tcPr>
            <w:tcW w:w="2041" w:type="dxa"/>
          </w:tcPr>
          <w:p w:rsidR="00B32DC7" w:rsidRPr="00C72485" w:rsidRDefault="00B32DC7" w:rsidP="00F663A8">
            <w:r w:rsidRPr="00C72485">
              <w:t>57.8 ± 12.3</w:t>
            </w:r>
          </w:p>
        </w:tc>
        <w:tc>
          <w:tcPr>
            <w:tcW w:w="1985" w:type="dxa"/>
          </w:tcPr>
          <w:p w:rsidR="00B32DC7" w:rsidRPr="00C72485" w:rsidRDefault="00B32DC7" w:rsidP="00F663A8">
            <w:r w:rsidRPr="00C72485">
              <w:t>57.8 ± 12.2</w:t>
            </w:r>
          </w:p>
        </w:tc>
        <w:tc>
          <w:tcPr>
            <w:tcW w:w="850" w:type="dxa"/>
          </w:tcPr>
          <w:p w:rsidR="00B32DC7" w:rsidRPr="00C72485" w:rsidRDefault="00B32DC7" w:rsidP="00F663A8">
            <w:r w:rsidRPr="00C72485">
              <w:t>0.988</w:t>
            </w:r>
          </w:p>
        </w:tc>
        <w:tc>
          <w:tcPr>
            <w:tcW w:w="1012" w:type="dxa"/>
          </w:tcPr>
          <w:p w:rsidR="00B32DC7" w:rsidRPr="00C72485" w:rsidRDefault="00B32DC7" w:rsidP="00F663A8">
            <w:r w:rsidRPr="00C72485">
              <w:t>1</w:t>
            </w:r>
            <w:r w:rsidR="003431DC">
              <w:t>.000</w:t>
            </w:r>
          </w:p>
        </w:tc>
      </w:tr>
      <w:tr w:rsidR="00B32DC7" w:rsidRPr="00C72485" w:rsidTr="00597D26">
        <w:tc>
          <w:tcPr>
            <w:tcW w:w="0" w:type="auto"/>
          </w:tcPr>
          <w:p w:rsidR="00B32DC7" w:rsidRPr="00C72485" w:rsidRDefault="00B32DC7" w:rsidP="00F663A8">
            <w:r w:rsidRPr="00C72485">
              <w:t>LV regional wall motion abnormalities</w:t>
            </w:r>
          </w:p>
        </w:tc>
        <w:tc>
          <w:tcPr>
            <w:tcW w:w="2041" w:type="dxa"/>
          </w:tcPr>
          <w:p w:rsidR="00B32DC7" w:rsidRPr="00C72485" w:rsidRDefault="00B32DC7" w:rsidP="00F663A8">
            <w:r w:rsidRPr="00C72485">
              <w:t>9 (26.5%)</w:t>
            </w:r>
          </w:p>
        </w:tc>
        <w:tc>
          <w:tcPr>
            <w:tcW w:w="1985" w:type="dxa"/>
          </w:tcPr>
          <w:p w:rsidR="00B32DC7" w:rsidRPr="00C72485" w:rsidRDefault="00B32DC7" w:rsidP="00F663A8">
            <w:r w:rsidRPr="00C72485">
              <w:t>20 (20.6%)</w:t>
            </w:r>
          </w:p>
        </w:tc>
        <w:tc>
          <w:tcPr>
            <w:tcW w:w="850" w:type="dxa"/>
          </w:tcPr>
          <w:p w:rsidR="00B32DC7" w:rsidRPr="00C72485" w:rsidRDefault="00B32DC7" w:rsidP="00F663A8">
            <w:r w:rsidRPr="00C72485">
              <w:t>0.480</w:t>
            </w:r>
          </w:p>
        </w:tc>
        <w:tc>
          <w:tcPr>
            <w:tcW w:w="1012" w:type="dxa"/>
          </w:tcPr>
          <w:p w:rsidR="00B32DC7" w:rsidRPr="00C72485" w:rsidRDefault="00B32DC7" w:rsidP="00F663A8">
            <w:r w:rsidRPr="00C72485">
              <w:t>0.7</w:t>
            </w:r>
            <w:r w:rsidR="003431DC">
              <w:t>89</w:t>
            </w:r>
          </w:p>
        </w:tc>
      </w:tr>
      <w:tr w:rsidR="00B32DC7" w:rsidRPr="00C72485" w:rsidTr="00597D26">
        <w:tc>
          <w:tcPr>
            <w:tcW w:w="0" w:type="auto"/>
          </w:tcPr>
          <w:p w:rsidR="00B32DC7" w:rsidRPr="00C72485" w:rsidRDefault="00B32DC7" w:rsidP="00F663A8">
            <w:r w:rsidRPr="00C72485">
              <w:t>LV akinesia or dyskinesia</w:t>
            </w:r>
          </w:p>
        </w:tc>
        <w:tc>
          <w:tcPr>
            <w:tcW w:w="2041" w:type="dxa"/>
          </w:tcPr>
          <w:p w:rsidR="00B32DC7" w:rsidRPr="00C72485" w:rsidRDefault="00B32DC7" w:rsidP="00F663A8">
            <w:r w:rsidRPr="00C72485">
              <w:t>4 (11.8%)</w:t>
            </w:r>
          </w:p>
        </w:tc>
        <w:tc>
          <w:tcPr>
            <w:tcW w:w="1985" w:type="dxa"/>
          </w:tcPr>
          <w:p w:rsidR="00B32DC7" w:rsidRPr="00C72485" w:rsidRDefault="00B32DC7" w:rsidP="00F663A8">
            <w:r w:rsidRPr="00C72485">
              <w:t>5 (5.2%)</w:t>
            </w:r>
          </w:p>
        </w:tc>
        <w:tc>
          <w:tcPr>
            <w:tcW w:w="850" w:type="dxa"/>
          </w:tcPr>
          <w:p w:rsidR="00B32DC7" w:rsidRPr="00C72485" w:rsidRDefault="00B32DC7" w:rsidP="00F663A8">
            <w:r w:rsidRPr="00C72485">
              <w:t>0.237</w:t>
            </w:r>
          </w:p>
        </w:tc>
        <w:tc>
          <w:tcPr>
            <w:tcW w:w="1012" w:type="dxa"/>
          </w:tcPr>
          <w:p w:rsidR="00B32DC7" w:rsidRPr="00C72485" w:rsidRDefault="00B32DC7" w:rsidP="00F663A8">
            <w:r w:rsidRPr="00C72485">
              <w:t>0.6</w:t>
            </w:r>
            <w:r w:rsidR="003431DC">
              <w:t>15</w:t>
            </w:r>
          </w:p>
        </w:tc>
      </w:tr>
      <w:tr w:rsidR="00B32DC7" w:rsidRPr="00C72485" w:rsidTr="00597D26">
        <w:tc>
          <w:tcPr>
            <w:tcW w:w="0" w:type="auto"/>
          </w:tcPr>
          <w:p w:rsidR="00B32DC7" w:rsidRPr="00C72485" w:rsidRDefault="00B32DC7" w:rsidP="00F663A8">
            <w:r w:rsidRPr="00C72485">
              <w:t>LV dyskinesia</w:t>
            </w:r>
          </w:p>
        </w:tc>
        <w:tc>
          <w:tcPr>
            <w:tcW w:w="2041" w:type="dxa"/>
          </w:tcPr>
          <w:p w:rsidR="00B32DC7" w:rsidRPr="00C72485" w:rsidRDefault="00B32DC7" w:rsidP="00F663A8">
            <w:r w:rsidRPr="00C72485">
              <w:t>2 (5.9%)</w:t>
            </w:r>
          </w:p>
        </w:tc>
        <w:tc>
          <w:tcPr>
            <w:tcW w:w="1985" w:type="dxa"/>
          </w:tcPr>
          <w:p w:rsidR="00B32DC7" w:rsidRPr="00C72485" w:rsidRDefault="00B32DC7" w:rsidP="00F663A8">
            <w:r w:rsidRPr="00C72485">
              <w:t>4 (4.1%)</w:t>
            </w:r>
          </w:p>
        </w:tc>
        <w:tc>
          <w:tcPr>
            <w:tcW w:w="850" w:type="dxa"/>
          </w:tcPr>
          <w:p w:rsidR="00B32DC7" w:rsidRPr="00C72485" w:rsidRDefault="00B32DC7" w:rsidP="00F663A8">
            <w:r w:rsidRPr="00C72485">
              <w:t>0.649</w:t>
            </w:r>
          </w:p>
        </w:tc>
        <w:tc>
          <w:tcPr>
            <w:tcW w:w="1012" w:type="dxa"/>
          </w:tcPr>
          <w:p w:rsidR="00B32DC7" w:rsidRPr="00C72485" w:rsidRDefault="00B32DC7" w:rsidP="00F663A8">
            <w:r w:rsidRPr="00C72485">
              <w:t>0.83</w:t>
            </w:r>
            <w:r w:rsidR="003431DC">
              <w:t>5</w:t>
            </w:r>
          </w:p>
        </w:tc>
      </w:tr>
      <w:tr w:rsidR="00B32DC7" w:rsidRPr="00C72485" w:rsidTr="00597D26">
        <w:tc>
          <w:tcPr>
            <w:tcW w:w="0" w:type="auto"/>
          </w:tcPr>
          <w:p w:rsidR="00B32DC7" w:rsidRPr="00C72485" w:rsidRDefault="00B32DC7" w:rsidP="00F663A8">
            <w:r w:rsidRPr="00C72485">
              <w:t>LV aneurysm</w:t>
            </w:r>
          </w:p>
        </w:tc>
        <w:tc>
          <w:tcPr>
            <w:tcW w:w="2041" w:type="dxa"/>
          </w:tcPr>
          <w:p w:rsidR="00B32DC7" w:rsidRPr="00C72485" w:rsidRDefault="00B32DC7" w:rsidP="00F663A8">
            <w:r w:rsidRPr="00C72485">
              <w:t>1 (3.0%)</w:t>
            </w:r>
          </w:p>
        </w:tc>
        <w:tc>
          <w:tcPr>
            <w:tcW w:w="1985" w:type="dxa"/>
          </w:tcPr>
          <w:p w:rsidR="00B32DC7" w:rsidRPr="00C72485" w:rsidRDefault="00B32DC7" w:rsidP="00F663A8">
            <w:r w:rsidRPr="00C72485">
              <w:t>2 (2.1%)</w:t>
            </w:r>
          </w:p>
        </w:tc>
        <w:tc>
          <w:tcPr>
            <w:tcW w:w="850" w:type="dxa"/>
          </w:tcPr>
          <w:p w:rsidR="00B32DC7" w:rsidRPr="00C72485" w:rsidRDefault="00B32DC7" w:rsidP="00F663A8">
            <w:r w:rsidRPr="00C72485">
              <w:t>1.000</w:t>
            </w:r>
          </w:p>
        </w:tc>
        <w:tc>
          <w:tcPr>
            <w:tcW w:w="1012" w:type="dxa"/>
          </w:tcPr>
          <w:p w:rsidR="00B32DC7" w:rsidRPr="00C72485" w:rsidRDefault="00B32DC7" w:rsidP="00F663A8">
            <w:r w:rsidRPr="00C72485">
              <w:t>1</w:t>
            </w:r>
            <w:r w:rsidR="003431DC">
              <w:t>.000</w:t>
            </w:r>
          </w:p>
        </w:tc>
      </w:tr>
    </w:tbl>
    <w:p w:rsidR="00B32DC7" w:rsidRPr="00C72485" w:rsidRDefault="00B32DC7" w:rsidP="00B32DC7">
      <w:r w:rsidRPr="00C72485">
        <w:t>Echo characteristics at baseline. AUC: area under the curve, CI: confidence interval, MACE: major adverse cardiac events, OR: odds ratio, PLAX: parasternal long axis view, RV: right ventricle/ventricular, RVOT: right ventricular outflow tract, BSA: body surface area, PSAX: parasternal short axis view, RVIT: right ventricular inflow tract, LV: left ventricle/ventricular, LVEDD: left ventricular end-diastolic diameter, LVESD: left ventricular end-systolic diameter, IVS: interventricular septum thickness, EF: ejection fraction</w:t>
      </w:r>
    </w:p>
    <w:p w:rsidR="00B32DC7" w:rsidRDefault="00B32DC7" w:rsidP="00B67860">
      <w:pPr>
        <w:rPr>
          <w:color w:val="000000" w:themeColor="text1"/>
        </w:rPr>
      </w:pPr>
    </w:p>
    <w:p w:rsidR="00B32DC7" w:rsidRDefault="00B32DC7">
      <w:pPr>
        <w:spacing w:after="160" w:line="259" w:lineRule="auto"/>
        <w:rPr>
          <w:rFonts w:asciiTheme="majorHAnsi" w:eastAsiaTheme="majorEastAsia" w:hAnsiTheme="majorHAnsi" w:cstheme="majorBidi"/>
          <w:i/>
          <w:iCs/>
          <w:color w:val="2E74B5" w:themeColor="accent1" w:themeShade="BF"/>
        </w:rPr>
      </w:pPr>
      <w:r>
        <w:br w:type="page"/>
      </w:r>
    </w:p>
    <w:p w:rsidR="00B32DC7" w:rsidRDefault="00B32DC7" w:rsidP="00B32DC7">
      <w:pPr>
        <w:pStyle w:val="berschrift4"/>
        <w:sectPr w:rsidR="00B32DC7">
          <w:pgSz w:w="11906" w:h="16838"/>
          <w:pgMar w:top="1417" w:right="1417" w:bottom="1134" w:left="1417" w:header="708" w:footer="708" w:gutter="0"/>
          <w:cols w:space="708"/>
          <w:docGrid w:linePitch="360"/>
        </w:sectPr>
      </w:pPr>
    </w:p>
    <w:p w:rsidR="00B32DC7" w:rsidRDefault="00B32DC7" w:rsidP="00B32DC7">
      <w:pPr>
        <w:pStyle w:val="berschrift4"/>
      </w:pPr>
      <w:r>
        <w:lastRenderedPageBreak/>
        <w:t xml:space="preserve">Table </w:t>
      </w:r>
      <w:r w:rsidR="00597D26">
        <w:t>A.</w:t>
      </w:r>
      <w:r>
        <w:t>9</w:t>
      </w:r>
      <w:r w:rsidRPr="00561C9D">
        <w:t>:</w:t>
      </w:r>
      <w:r>
        <w:t xml:space="preserve"> Risk Score Proposals</w:t>
      </w:r>
    </w:p>
    <w:p w:rsidR="00B32DC7" w:rsidRPr="00E40854" w:rsidRDefault="00B32DC7" w:rsidP="00B32DC7"/>
    <w:tbl>
      <w:tblPr>
        <w:tblStyle w:val="Tabellenraster"/>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0A0" w:firstRow="1" w:lastRow="0" w:firstColumn="1" w:lastColumn="0" w:noHBand="0" w:noVBand="0"/>
      </w:tblPr>
      <w:tblGrid>
        <w:gridCol w:w="709"/>
        <w:gridCol w:w="1588"/>
        <w:gridCol w:w="1204"/>
        <w:gridCol w:w="1325"/>
        <w:gridCol w:w="1656"/>
        <w:gridCol w:w="813"/>
        <w:gridCol w:w="1344"/>
        <w:gridCol w:w="740"/>
        <w:gridCol w:w="1351"/>
        <w:gridCol w:w="1335"/>
        <w:gridCol w:w="1059"/>
        <w:gridCol w:w="1162"/>
      </w:tblGrid>
      <w:tr w:rsidR="001B35A0" w:rsidRPr="00E40854" w:rsidTr="00597D26">
        <w:tc>
          <w:tcPr>
            <w:tcW w:w="0" w:type="auto"/>
          </w:tcPr>
          <w:p w:rsidR="00B32DC7" w:rsidRPr="00E40854" w:rsidRDefault="00B32DC7" w:rsidP="00F663A8">
            <w:pPr>
              <w:rPr>
                <w:b/>
                <w:lang w:val="en-GB"/>
              </w:rPr>
            </w:pPr>
          </w:p>
        </w:tc>
        <w:tc>
          <w:tcPr>
            <w:tcW w:w="0" w:type="auto"/>
            <w:hideMark/>
          </w:tcPr>
          <w:p w:rsidR="00B32DC7" w:rsidRPr="00E40854" w:rsidRDefault="00B32DC7" w:rsidP="00F663A8">
            <w:pPr>
              <w:rPr>
                <w:b/>
              </w:rPr>
            </w:pPr>
            <w:r w:rsidRPr="00E40854">
              <w:rPr>
                <w:b/>
              </w:rPr>
              <w:t>SAECG</w:t>
            </w:r>
          </w:p>
        </w:tc>
        <w:tc>
          <w:tcPr>
            <w:tcW w:w="0" w:type="auto"/>
            <w:hideMark/>
          </w:tcPr>
          <w:p w:rsidR="00B32DC7" w:rsidRPr="00E40854" w:rsidRDefault="00B32DC7" w:rsidP="00F663A8">
            <w:pPr>
              <w:rPr>
                <w:b/>
              </w:rPr>
            </w:pPr>
            <w:r w:rsidRPr="00E40854">
              <w:rPr>
                <w:b/>
              </w:rPr>
              <w:t>24h-ECG</w:t>
            </w:r>
          </w:p>
        </w:tc>
        <w:tc>
          <w:tcPr>
            <w:tcW w:w="0" w:type="auto"/>
            <w:hideMark/>
          </w:tcPr>
          <w:p w:rsidR="00B32DC7" w:rsidRPr="00E40854" w:rsidRDefault="00B32DC7" w:rsidP="00F663A8">
            <w:pPr>
              <w:rPr>
                <w:b/>
              </w:rPr>
            </w:pPr>
            <w:r w:rsidRPr="00E40854">
              <w:rPr>
                <w:b/>
              </w:rPr>
              <w:t>ECG</w:t>
            </w:r>
          </w:p>
        </w:tc>
        <w:tc>
          <w:tcPr>
            <w:tcW w:w="0" w:type="auto"/>
            <w:hideMark/>
          </w:tcPr>
          <w:p w:rsidR="00B32DC7" w:rsidRPr="00E40854" w:rsidRDefault="00B32DC7" w:rsidP="00F663A8">
            <w:pPr>
              <w:rPr>
                <w:b/>
              </w:rPr>
            </w:pPr>
            <w:r w:rsidRPr="00E40854">
              <w:rPr>
                <w:b/>
              </w:rPr>
              <w:t>CPEX</w:t>
            </w:r>
          </w:p>
        </w:tc>
        <w:tc>
          <w:tcPr>
            <w:tcW w:w="0" w:type="auto"/>
            <w:hideMark/>
          </w:tcPr>
          <w:p w:rsidR="00B32DC7" w:rsidRPr="00E40854" w:rsidRDefault="00B32DC7" w:rsidP="00F663A8">
            <w:pPr>
              <w:rPr>
                <w:b/>
              </w:rPr>
            </w:pPr>
            <w:r w:rsidRPr="00E40854">
              <w:rPr>
                <w:b/>
              </w:rPr>
              <w:t>P value</w:t>
            </w:r>
          </w:p>
        </w:tc>
        <w:tc>
          <w:tcPr>
            <w:tcW w:w="0" w:type="auto"/>
            <w:hideMark/>
          </w:tcPr>
          <w:p w:rsidR="00B32DC7" w:rsidRPr="00E40854" w:rsidRDefault="00B32DC7" w:rsidP="00F663A8">
            <w:pPr>
              <w:rPr>
                <w:b/>
              </w:rPr>
            </w:pPr>
            <w:r w:rsidRPr="00E40854">
              <w:rPr>
                <w:b/>
              </w:rPr>
              <w:t xml:space="preserve">Nagelkerke </w:t>
            </w:r>
          </w:p>
          <w:p w:rsidR="00B32DC7" w:rsidRPr="00E40854" w:rsidRDefault="00B32DC7" w:rsidP="00F663A8">
            <w:pPr>
              <w:rPr>
                <w:b/>
              </w:rPr>
            </w:pPr>
            <w:r w:rsidRPr="00E40854">
              <w:rPr>
                <w:b/>
              </w:rPr>
              <w:t>R</w:t>
            </w:r>
            <w:r w:rsidRPr="00E40854">
              <w:rPr>
                <w:b/>
                <w:vertAlign w:val="superscript"/>
              </w:rPr>
              <w:t>2</w:t>
            </w:r>
          </w:p>
        </w:tc>
        <w:tc>
          <w:tcPr>
            <w:tcW w:w="0" w:type="auto"/>
            <w:hideMark/>
          </w:tcPr>
          <w:p w:rsidR="00B32DC7" w:rsidRPr="00E40854" w:rsidRDefault="00B32DC7" w:rsidP="00F663A8">
            <w:pPr>
              <w:rPr>
                <w:b/>
              </w:rPr>
            </w:pPr>
            <w:r w:rsidRPr="00E40854">
              <w:rPr>
                <w:b/>
              </w:rPr>
              <w:t>PAC (%)</w:t>
            </w:r>
          </w:p>
        </w:tc>
        <w:tc>
          <w:tcPr>
            <w:tcW w:w="0" w:type="auto"/>
            <w:hideMark/>
          </w:tcPr>
          <w:p w:rsidR="00B32DC7" w:rsidRPr="00E40854" w:rsidRDefault="00B32DC7" w:rsidP="00F663A8">
            <w:pPr>
              <w:rPr>
                <w:b/>
              </w:rPr>
            </w:pPr>
            <w:r w:rsidRPr="00E40854">
              <w:rPr>
                <w:b/>
              </w:rPr>
              <w:t>Sensitivity (%)</w:t>
            </w:r>
          </w:p>
        </w:tc>
        <w:tc>
          <w:tcPr>
            <w:tcW w:w="0" w:type="auto"/>
            <w:hideMark/>
          </w:tcPr>
          <w:p w:rsidR="00B32DC7" w:rsidRPr="00E40854" w:rsidRDefault="00B32DC7" w:rsidP="00F663A8">
            <w:pPr>
              <w:rPr>
                <w:b/>
              </w:rPr>
            </w:pPr>
            <w:r w:rsidRPr="00E40854">
              <w:rPr>
                <w:b/>
              </w:rPr>
              <w:t>Specificity (%)</w:t>
            </w:r>
          </w:p>
        </w:tc>
        <w:tc>
          <w:tcPr>
            <w:tcW w:w="0" w:type="auto"/>
            <w:hideMark/>
          </w:tcPr>
          <w:p w:rsidR="00B32DC7" w:rsidRPr="00E40854" w:rsidRDefault="00B32DC7" w:rsidP="00F663A8">
            <w:pPr>
              <w:rPr>
                <w:b/>
              </w:rPr>
            </w:pPr>
            <w:r w:rsidRPr="00E40854">
              <w:rPr>
                <w:b/>
              </w:rPr>
              <w:t>AUC</w:t>
            </w:r>
          </w:p>
        </w:tc>
        <w:tc>
          <w:tcPr>
            <w:tcW w:w="0" w:type="auto"/>
            <w:hideMark/>
          </w:tcPr>
          <w:p w:rsidR="00B32DC7" w:rsidRPr="00E40854" w:rsidRDefault="00B32DC7" w:rsidP="00F663A8">
            <w:pPr>
              <w:rPr>
                <w:b/>
              </w:rPr>
            </w:pPr>
            <w:r w:rsidRPr="00E40854">
              <w:rPr>
                <w:b/>
              </w:rPr>
              <w:t>OR</w:t>
            </w:r>
          </w:p>
        </w:tc>
      </w:tr>
      <w:tr w:rsidR="001B35A0" w:rsidRPr="00E40854" w:rsidTr="00597D26">
        <w:tc>
          <w:tcPr>
            <w:tcW w:w="0" w:type="auto"/>
            <w:hideMark/>
          </w:tcPr>
          <w:p w:rsidR="00B32DC7" w:rsidRPr="00E40854" w:rsidRDefault="00B32DC7" w:rsidP="00F663A8">
            <w:r w:rsidRPr="00E40854">
              <w:t>Test 1</w:t>
            </w:r>
          </w:p>
        </w:tc>
        <w:tc>
          <w:tcPr>
            <w:tcW w:w="0" w:type="auto"/>
            <w:hideMark/>
          </w:tcPr>
          <w:p w:rsidR="00B32DC7" w:rsidRPr="00E40854" w:rsidRDefault="00B32DC7" w:rsidP="00F663A8">
            <w:r w:rsidRPr="00E40854">
              <w:t>fQRSd≥106ms</w:t>
            </w:r>
          </w:p>
        </w:tc>
        <w:tc>
          <w:tcPr>
            <w:tcW w:w="0" w:type="auto"/>
            <w:hideMark/>
          </w:tcPr>
          <w:p w:rsidR="00B32DC7" w:rsidRPr="00E40854" w:rsidRDefault="00B32DC7" w:rsidP="00F663A8">
            <w:r w:rsidRPr="00E40854">
              <w:t>≥800 VPB</w:t>
            </w:r>
          </w:p>
        </w:tc>
        <w:tc>
          <w:tcPr>
            <w:tcW w:w="0" w:type="auto"/>
          </w:tcPr>
          <w:p w:rsidR="00B32DC7" w:rsidRPr="00E40854" w:rsidRDefault="00B32DC7" w:rsidP="00F663A8"/>
        </w:tc>
        <w:tc>
          <w:tcPr>
            <w:tcW w:w="0" w:type="auto"/>
            <w:hideMark/>
          </w:tcPr>
          <w:p w:rsidR="00B32DC7" w:rsidRPr="00E40854" w:rsidRDefault="00B32DC7" w:rsidP="00F663A8">
            <w:r w:rsidRPr="00E40854">
              <w:t>Arrhythmias exercise</w:t>
            </w:r>
          </w:p>
        </w:tc>
        <w:tc>
          <w:tcPr>
            <w:tcW w:w="0" w:type="auto"/>
            <w:hideMark/>
          </w:tcPr>
          <w:p w:rsidR="00B32DC7" w:rsidRPr="00E40854" w:rsidRDefault="00B32DC7" w:rsidP="00F663A8">
            <w:r w:rsidRPr="00E40854">
              <w:t>0.00</w:t>
            </w:r>
            <w:r w:rsidR="00D91F8D">
              <w:t>1</w:t>
            </w:r>
          </w:p>
        </w:tc>
        <w:tc>
          <w:tcPr>
            <w:tcW w:w="0" w:type="auto"/>
            <w:hideMark/>
          </w:tcPr>
          <w:p w:rsidR="00B32DC7" w:rsidRPr="00E40854" w:rsidRDefault="00B32DC7" w:rsidP="00F663A8">
            <w:r w:rsidRPr="00E40854">
              <w:t>0.36</w:t>
            </w:r>
            <w:r w:rsidR="00D91F8D">
              <w:t>5</w:t>
            </w:r>
          </w:p>
        </w:tc>
        <w:tc>
          <w:tcPr>
            <w:tcW w:w="0" w:type="auto"/>
            <w:hideMark/>
          </w:tcPr>
          <w:p w:rsidR="00B32DC7" w:rsidRPr="00E40854" w:rsidRDefault="00B32DC7" w:rsidP="00F663A8">
            <w:r w:rsidRPr="00E40854">
              <w:t>83.9</w:t>
            </w:r>
          </w:p>
        </w:tc>
        <w:tc>
          <w:tcPr>
            <w:tcW w:w="0" w:type="auto"/>
            <w:hideMark/>
          </w:tcPr>
          <w:p w:rsidR="00B32DC7" w:rsidRPr="00E40854" w:rsidRDefault="00B32DC7" w:rsidP="00F663A8">
            <w:r w:rsidRPr="00E40854">
              <w:t>54.5</w:t>
            </w:r>
          </w:p>
        </w:tc>
        <w:tc>
          <w:tcPr>
            <w:tcW w:w="0" w:type="auto"/>
            <w:hideMark/>
          </w:tcPr>
          <w:p w:rsidR="00B32DC7" w:rsidRPr="00E40854" w:rsidRDefault="00B32DC7" w:rsidP="00F663A8">
            <w:r w:rsidRPr="00E40854">
              <w:t>90.2</w:t>
            </w:r>
          </w:p>
        </w:tc>
        <w:tc>
          <w:tcPr>
            <w:tcW w:w="0" w:type="auto"/>
            <w:hideMark/>
          </w:tcPr>
          <w:p w:rsidR="00B32DC7" w:rsidRPr="00E40854" w:rsidRDefault="00B32DC7" w:rsidP="00F663A8">
            <w:r w:rsidRPr="00E40854">
              <w:t>0.83 (0.71-0.94)</w:t>
            </w:r>
          </w:p>
        </w:tc>
        <w:tc>
          <w:tcPr>
            <w:tcW w:w="0" w:type="auto"/>
            <w:hideMark/>
          </w:tcPr>
          <w:p w:rsidR="00B32DC7" w:rsidRPr="00E40854" w:rsidRDefault="00B32DC7" w:rsidP="00F663A8">
            <w:r w:rsidRPr="00E40854">
              <w:t>7.82 (2.16-28.32)</w:t>
            </w:r>
          </w:p>
        </w:tc>
      </w:tr>
      <w:tr w:rsidR="001B35A0" w:rsidRPr="00E40854" w:rsidTr="00597D26">
        <w:tc>
          <w:tcPr>
            <w:tcW w:w="0" w:type="auto"/>
            <w:hideMark/>
          </w:tcPr>
          <w:p w:rsidR="00B32DC7" w:rsidRPr="00E40854" w:rsidRDefault="00B32DC7" w:rsidP="00F663A8">
            <w:r w:rsidRPr="00E40854">
              <w:t>Test 2</w:t>
            </w:r>
          </w:p>
        </w:tc>
        <w:tc>
          <w:tcPr>
            <w:tcW w:w="0" w:type="auto"/>
            <w:hideMark/>
          </w:tcPr>
          <w:p w:rsidR="00B32DC7" w:rsidRPr="00E40854" w:rsidRDefault="00B32DC7" w:rsidP="00F663A8">
            <w:r w:rsidRPr="00E40854">
              <w:t>fQRSd≥108ms</w:t>
            </w:r>
          </w:p>
        </w:tc>
        <w:tc>
          <w:tcPr>
            <w:tcW w:w="0" w:type="auto"/>
            <w:hideMark/>
          </w:tcPr>
          <w:p w:rsidR="00B32DC7" w:rsidRPr="00E40854" w:rsidRDefault="00B32DC7" w:rsidP="00F663A8">
            <w:r w:rsidRPr="00E40854">
              <w:t>≥800 VPB</w:t>
            </w:r>
          </w:p>
        </w:tc>
        <w:tc>
          <w:tcPr>
            <w:tcW w:w="0" w:type="auto"/>
          </w:tcPr>
          <w:p w:rsidR="00B32DC7" w:rsidRPr="00E40854" w:rsidRDefault="00B32DC7" w:rsidP="00F663A8"/>
        </w:tc>
        <w:tc>
          <w:tcPr>
            <w:tcW w:w="0" w:type="auto"/>
            <w:hideMark/>
          </w:tcPr>
          <w:p w:rsidR="00B32DC7" w:rsidRPr="00E40854" w:rsidRDefault="00B32DC7" w:rsidP="00F663A8">
            <w:r w:rsidRPr="00E40854">
              <w:t>Arrhythmias exercise</w:t>
            </w:r>
          </w:p>
        </w:tc>
        <w:tc>
          <w:tcPr>
            <w:tcW w:w="0" w:type="auto"/>
            <w:hideMark/>
          </w:tcPr>
          <w:p w:rsidR="00B32DC7" w:rsidRPr="00E40854" w:rsidRDefault="00B32DC7" w:rsidP="00F663A8">
            <w:r w:rsidRPr="00E40854">
              <w:t>0.00</w:t>
            </w:r>
            <w:r w:rsidR="00D91F8D">
              <w:t>1</w:t>
            </w:r>
          </w:p>
        </w:tc>
        <w:tc>
          <w:tcPr>
            <w:tcW w:w="0" w:type="auto"/>
            <w:hideMark/>
          </w:tcPr>
          <w:p w:rsidR="00B32DC7" w:rsidRPr="00E40854" w:rsidRDefault="00B32DC7" w:rsidP="00F663A8">
            <w:r w:rsidRPr="00E40854">
              <w:t>0.3</w:t>
            </w:r>
            <w:r w:rsidR="00D91F8D">
              <w:t>20</w:t>
            </w:r>
          </w:p>
        </w:tc>
        <w:tc>
          <w:tcPr>
            <w:tcW w:w="0" w:type="auto"/>
            <w:hideMark/>
          </w:tcPr>
          <w:p w:rsidR="00B32DC7" w:rsidRPr="00E40854" w:rsidRDefault="00B32DC7" w:rsidP="00F663A8">
            <w:r w:rsidRPr="00E40854">
              <w:t>82.</w:t>
            </w:r>
            <w:r w:rsidR="00D91F8D">
              <w:t>0</w:t>
            </w:r>
          </w:p>
        </w:tc>
        <w:tc>
          <w:tcPr>
            <w:tcW w:w="0" w:type="auto"/>
            <w:hideMark/>
          </w:tcPr>
          <w:p w:rsidR="00B32DC7" w:rsidRPr="00E40854" w:rsidRDefault="00B32DC7" w:rsidP="00F663A8">
            <w:r w:rsidRPr="00E40854">
              <w:t>45.5</w:t>
            </w:r>
          </w:p>
        </w:tc>
        <w:tc>
          <w:tcPr>
            <w:tcW w:w="0" w:type="auto"/>
            <w:hideMark/>
          </w:tcPr>
          <w:p w:rsidR="00B32DC7" w:rsidRPr="00E40854" w:rsidRDefault="00B32DC7" w:rsidP="00F663A8">
            <w:r w:rsidRPr="00E40854">
              <w:t>90.</w:t>
            </w:r>
            <w:r w:rsidR="00D91F8D">
              <w:t>0</w:t>
            </w:r>
          </w:p>
        </w:tc>
        <w:tc>
          <w:tcPr>
            <w:tcW w:w="0" w:type="auto"/>
            <w:hideMark/>
          </w:tcPr>
          <w:p w:rsidR="00B32DC7" w:rsidRPr="00E40854" w:rsidRDefault="00B32DC7" w:rsidP="00F663A8">
            <w:r w:rsidRPr="00E40854">
              <w:t>0.81 (0.69-0.93)</w:t>
            </w:r>
          </w:p>
        </w:tc>
        <w:tc>
          <w:tcPr>
            <w:tcW w:w="0" w:type="auto"/>
            <w:hideMark/>
          </w:tcPr>
          <w:p w:rsidR="00B32DC7" w:rsidRPr="00E40854" w:rsidRDefault="00B32DC7" w:rsidP="00F663A8">
            <w:r w:rsidRPr="00E40854">
              <w:t>6.18 (1.87-20.40)</w:t>
            </w:r>
          </w:p>
        </w:tc>
      </w:tr>
      <w:tr w:rsidR="001B35A0" w:rsidRPr="00E40854" w:rsidTr="00597D26">
        <w:tc>
          <w:tcPr>
            <w:tcW w:w="0" w:type="auto"/>
            <w:hideMark/>
          </w:tcPr>
          <w:p w:rsidR="00B32DC7" w:rsidRPr="00E40854" w:rsidRDefault="00B32DC7" w:rsidP="00F663A8">
            <w:r w:rsidRPr="00E40854">
              <w:t>Test 3</w:t>
            </w:r>
          </w:p>
        </w:tc>
        <w:tc>
          <w:tcPr>
            <w:tcW w:w="0" w:type="auto"/>
            <w:hideMark/>
          </w:tcPr>
          <w:p w:rsidR="00B32DC7" w:rsidRPr="00E40854" w:rsidRDefault="00B32DC7" w:rsidP="00F663A8">
            <w:r w:rsidRPr="00E40854">
              <w:t>LAS≥38ms</w:t>
            </w:r>
          </w:p>
        </w:tc>
        <w:tc>
          <w:tcPr>
            <w:tcW w:w="0" w:type="auto"/>
            <w:hideMark/>
          </w:tcPr>
          <w:p w:rsidR="00B32DC7" w:rsidRPr="00E40854" w:rsidRDefault="00B32DC7" w:rsidP="00F663A8">
            <w:r w:rsidRPr="00E40854">
              <w:t>≥800 VPB</w:t>
            </w:r>
          </w:p>
        </w:tc>
        <w:tc>
          <w:tcPr>
            <w:tcW w:w="0" w:type="auto"/>
          </w:tcPr>
          <w:p w:rsidR="00B32DC7" w:rsidRPr="00E40854" w:rsidRDefault="00B32DC7" w:rsidP="00F663A8"/>
        </w:tc>
        <w:tc>
          <w:tcPr>
            <w:tcW w:w="0" w:type="auto"/>
            <w:hideMark/>
          </w:tcPr>
          <w:p w:rsidR="00B32DC7" w:rsidRPr="00E40854" w:rsidRDefault="00B32DC7" w:rsidP="00F663A8">
            <w:r w:rsidRPr="00E40854">
              <w:t>Arrhythmias exercise</w:t>
            </w:r>
          </w:p>
        </w:tc>
        <w:tc>
          <w:tcPr>
            <w:tcW w:w="0" w:type="auto"/>
            <w:hideMark/>
          </w:tcPr>
          <w:p w:rsidR="00B32DC7" w:rsidRPr="00E40854" w:rsidRDefault="00B32DC7" w:rsidP="00F663A8">
            <w:r w:rsidRPr="00E40854">
              <w:t>0.00</w:t>
            </w:r>
            <w:r w:rsidR="00A10664">
              <w:t>1</w:t>
            </w:r>
          </w:p>
        </w:tc>
        <w:tc>
          <w:tcPr>
            <w:tcW w:w="0" w:type="auto"/>
            <w:hideMark/>
          </w:tcPr>
          <w:p w:rsidR="00B32DC7" w:rsidRPr="00E40854" w:rsidRDefault="00B32DC7" w:rsidP="00F663A8">
            <w:r w:rsidRPr="00E40854">
              <w:t>0.34</w:t>
            </w:r>
            <w:r w:rsidR="00A10664">
              <w:t>1</w:t>
            </w:r>
          </w:p>
        </w:tc>
        <w:tc>
          <w:tcPr>
            <w:tcW w:w="0" w:type="auto"/>
            <w:hideMark/>
          </w:tcPr>
          <w:p w:rsidR="00B32DC7" w:rsidRPr="00E40854" w:rsidRDefault="00B32DC7" w:rsidP="00F663A8">
            <w:r w:rsidRPr="00E40854">
              <w:t>82.3</w:t>
            </w:r>
          </w:p>
        </w:tc>
        <w:tc>
          <w:tcPr>
            <w:tcW w:w="0" w:type="auto"/>
            <w:hideMark/>
          </w:tcPr>
          <w:p w:rsidR="00B32DC7" w:rsidRPr="00E40854" w:rsidRDefault="00B32DC7" w:rsidP="00F663A8">
            <w:r w:rsidRPr="00E40854">
              <w:t>45.5</w:t>
            </w:r>
          </w:p>
        </w:tc>
        <w:tc>
          <w:tcPr>
            <w:tcW w:w="0" w:type="auto"/>
            <w:hideMark/>
          </w:tcPr>
          <w:p w:rsidR="00B32DC7" w:rsidRPr="00E40854" w:rsidRDefault="00B32DC7" w:rsidP="00F663A8">
            <w:r w:rsidRPr="00E40854">
              <w:t>90.2</w:t>
            </w:r>
          </w:p>
        </w:tc>
        <w:tc>
          <w:tcPr>
            <w:tcW w:w="0" w:type="auto"/>
            <w:hideMark/>
          </w:tcPr>
          <w:p w:rsidR="00B32DC7" w:rsidRPr="00E40854" w:rsidRDefault="00B32DC7" w:rsidP="00F663A8">
            <w:r w:rsidRPr="00E40854">
              <w:t>0.82 (0.71-0.93)</w:t>
            </w:r>
          </w:p>
        </w:tc>
        <w:tc>
          <w:tcPr>
            <w:tcW w:w="0" w:type="auto"/>
            <w:hideMark/>
          </w:tcPr>
          <w:p w:rsidR="00B32DC7" w:rsidRPr="00E40854" w:rsidRDefault="00B32DC7" w:rsidP="00F663A8">
            <w:r w:rsidRPr="00E40854">
              <w:t>6.06 (1.90-19.37)</w:t>
            </w:r>
          </w:p>
        </w:tc>
      </w:tr>
      <w:tr w:rsidR="001B35A0" w:rsidRPr="00E40854" w:rsidTr="00597D26">
        <w:tc>
          <w:tcPr>
            <w:tcW w:w="0" w:type="auto"/>
            <w:hideMark/>
          </w:tcPr>
          <w:p w:rsidR="00B32DC7" w:rsidRPr="00E40854" w:rsidRDefault="00B32DC7" w:rsidP="00F663A8">
            <w:r w:rsidRPr="00E40854">
              <w:t>Test 4</w:t>
            </w:r>
          </w:p>
        </w:tc>
        <w:tc>
          <w:tcPr>
            <w:tcW w:w="0" w:type="auto"/>
            <w:hideMark/>
          </w:tcPr>
          <w:p w:rsidR="00B32DC7" w:rsidRPr="00E40854" w:rsidRDefault="00B32DC7" w:rsidP="00F663A8">
            <w:r w:rsidRPr="00E40854">
              <w:t>LAS≥42ms</w:t>
            </w:r>
          </w:p>
        </w:tc>
        <w:tc>
          <w:tcPr>
            <w:tcW w:w="0" w:type="auto"/>
            <w:hideMark/>
          </w:tcPr>
          <w:p w:rsidR="00B32DC7" w:rsidRPr="00E40854" w:rsidRDefault="00B32DC7" w:rsidP="00F663A8">
            <w:r w:rsidRPr="00E40854">
              <w:t>≥440 VPB</w:t>
            </w:r>
          </w:p>
        </w:tc>
        <w:tc>
          <w:tcPr>
            <w:tcW w:w="0" w:type="auto"/>
          </w:tcPr>
          <w:p w:rsidR="00B32DC7" w:rsidRPr="00E40854" w:rsidRDefault="00B32DC7" w:rsidP="00F663A8"/>
        </w:tc>
        <w:tc>
          <w:tcPr>
            <w:tcW w:w="0" w:type="auto"/>
            <w:hideMark/>
          </w:tcPr>
          <w:p w:rsidR="00B32DC7" w:rsidRPr="00E40854" w:rsidRDefault="00B32DC7" w:rsidP="00F663A8">
            <w:r w:rsidRPr="00E40854">
              <w:t>Arrhythmias exercise</w:t>
            </w:r>
          </w:p>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419</w:t>
            </w:r>
          </w:p>
        </w:tc>
        <w:tc>
          <w:tcPr>
            <w:tcW w:w="0" w:type="auto"/>
            <w:hideMark/>
          </w:tcPr>
          <w:p w:rsidR="00B32DC7" w:rsidRPr="00E40854" w:rsidRDefault="00B32DC7" w:rsidP="00F663A8">
            <w:r w:rsidRPr="00E40854">
              <w:t>85.5</w:t>
            </w:r>
          </w:p>
        </w:tc>
        <w:tc>
          <w:tcPr>
            <w:tcW w:w="0" w:type="auto"/>
            <w:hideMark/>
          </w:tcPr>
          <w:p w:rsidR="00B32DC7" w:rsidRPr="00E40854" w:rsidRDefault="00B32DC7" w:rsidP="00F663A8">
            <w:r w:rsidRPr="00E40854">
              <w:t>54.5</w:t>
            </w:r>
          </w:p>
        </w:tc>
        <w:tc>
          <w:tcPr>
            <w:tcW w:w="0" w:type="auto"/>
            <w:hideMark/>
          </w:tcPr>
          <w:p w:rsidR="00B32DC7" w:rsidRPr="00E40854" w:rsidRDefault="00B32DC7" w:rsidP="00F663A8">
            <w:r w:rsidRPr="00E40854">
              <w:t>92.2</w:t>
            </w:r>
          </w:p>
        </w:tc>
        <w:tc>
          <w:tcPr>
            <w:tcW w:w="0" w:type="auto"/>
            <w:hideMark/>
          </w:tcPr>
          <w:p w:rsidR="00B32DC7" w:rsidRPr="00E40854" w:rsidRDefault="00B32DC7" w:rsidP="00F663A8">
            <w:r w:rsidRPr="00E40854">
              <w:t>0.85 (0.74-0.96)</w:t>
            </w:r>
          </w:p>
        </w:tc>
        <w:tc>
          <w:tcPr>
            <w:tcW w:w="0" w:type="auto"/>
            <w:hideMark/>
          </w:tcPr>
          <w:p w:rsidR="00B32DC7" w:rsidRPr="00E40854" w:rsidRDefault="00B32DC7" w:rsidP="00F663A8">
            <w:r w:rsidRPr="00E40854">
              <w:t>8.76 (2.27-33.71)</w:t>
            </w:r>
          </w:p>
        </w:tc>
      </w:tr>
      <w:tr w:rsidR="001B35A0" w:rsidRPr="00E40854" w:rsidTr="00597D26">
        <w:tc>
          <w:tcPr>
            <w:tcW w:w="0" w:type="auto"/>
            <w:hideMark/>
          </w:tcPr>
          <w:p w:rsidR="00B32DC7" w:rsidRPr="00E40854" w:rsidRDefault="00B32DC7" w:rsidP="00F663A8">
            <w:r w:rsidRPr="00E40854">
              <w:t>Test 5</w:t>
            </w:r>
          </w:p>
        </w:tc>
        <w:tc>
          <w:tcPr>
            <w:tcW w:w="0" w:type="auto"/>
            <w:hideMark/>
          </w:tcPr>
          <w:p w:rsidR="00B32DC7" w:rsidRPr="00E40854" w:rsidRDefault="00B32DC7" w:rsidP="00F663A8">
            <w:r w:rsidRPr="00E40854">
              <w:t>LAS≥42ms</w:t>
            </w:r>
          </w:p>
        </w:tc>
        <w:tc>
          <w:tcPr>
            <w:tcW w:w="0" w:type="auto"/>
            <w:hideMark/>
          </w:tcPr>
          <w:p w:rsidR="00B32DC7" w:rsidRPr="00E40854" w:rsidRDefault="00B32DC7" w:rsidP="00F663A8">
            <w:r w:rsidRPr="00E40854">
              <w:t>≥800 VPB</w:t>
            </w:r>
          </w:p>
        </w:tc>
        <w:tc>
          <w:tcPr>
            <w:tcW w:w="0" w:type="auto"/>
          </w:tcPr>
          <w:p w:rsidR="00B32DC7" w:rsidRPr="00E40854" w:rsidRDefault="00B32DC7" w:rsidP="00F663A8"/>
        </w:tc>
        <w:tc>
          <w:tcPr>
            <w:tcW w:w="0" w:type="auto"/>
            <w:hideMark/>
          </w:tcPr>
          <w:p w:rsidR="00B32DC7" w:rsidRPr="00E40854" w:rsidRDefault="00B32DC7" w:rsidP="00F663A8">
            <w:r w:rsidRPr="00E40854">
              <w:t>Arrhythmias exercise</w:t>
            </w:r>
          </w:p>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41</w:t>
            </w:r>
            <w:r w:rsidR="00D331B4">
              <w:t>6</w:t>
            </w:r>
          </w:p>
        </w:tc>
        <w:tc>
          <w:tcPr>
            <w:tcW w:w="0" w:type="auto"/>
            <w:hideMark/>
          </w:tcPr>
          <w:p w:rsidR="00B32DC7" w:rsidRPr="00E40854" w:rsidRDefault="00B32DC7" w:rsidP="00F663A8">
            <w:r w:rsidRPr="00E40854">
              <w:t>85.5</w:t>
            </w:r>
          </w:p>
        </w:tc>
        <w:tc>
          <w:tcPr>
            <w:tcW w:w="0" w:type="auto"/>
            <w:hideMark/>
          </w:tcPr>
          <w:p w:rsidR="00B32DC7" w:rsidRPr="00E40854" w:rsidRDefault="00B32DC7" w:rsidP="00F663A8">
            <w:r w:rsidRPr="00E40854">
              <w:t>45.5</w:t>
            </w:r>
          </w:p>
        </w:tc>
        <w:tc>
          <w:tcPr>
            <w:tcW w:w="0" w:type="auto"/>
            <w:hideMark/>
          </w:tcPr>
          <w:p w:rsidR="00B32DC7" w:rsidRPr="00E40854" w:rsidRDefault="00B32DC7" w:rsidP="00F663A8">
            <w:r w:rsidRPr="00E40854">
              <w:t>94.1</w:t>
            </w:r>
          </w:p>
        </w:tc>
        <w:tc>
          <w:tcPr>
            <w:tcW w:w="0" w:type="auto"/>
            <w:hideMark/>
          </w:tcPr>
          <w:p w:rsidR="00B32DC7" w:rsidRPr="00E40854" w:rsidRDefault="00B32DC7" w:rsidP="00F663A8">
            <w:r w:rsidRPr="00E40854">
              <w:t>0.85 (0.74-0.95)</w:t>
            </w:r>
          </w:p>
        </w:tc>
        <w:tc>
          <w:tcPr>
            <w:tcW w:w="0" w:type="auto"/>
            <w:hideMark/>
          </w:tcPr>
          <w:p w:rsidR="00B32DC7" w:rsidRPr="00E40854" w:rsidRDefault="00B32DC7" w:rsidP="00F663A8">
            <w:r w:rsidRPr="00E40854">
              <w:t>8.93 (2.25-35.48)</w:t>
            </w:r>
          </w:p>
        </w:tc>
      </w:tr>
      <w:tr w:rsidR="001B35A0" w:rsidRPr="00E40854" w:rsidTr="00597D26">
        <w:tc>
          <w:tcPr>
            <w:tcW w:w="0" w:type="auto"/>
            <w:hideMark/>
          </w:tcPr>
          <w:p w:rsidR="00B32DC7" w:rsidRPr="00E40854" w:rsidRDefault="00B32DC7" w:rsidP="00F663A8">
            <w:r w:rsidRPr="00E40854">
              <w:t>Test 6</w:t>
            </w:r>
          </w:p>
        </w:tc>
        <w:tc>
          <w:tcPr>
            <w:tcW w:w="0" w:type="auto"/>
            <w:hideMark/>
          </w:tcPr>
          <w:p w:rsidR="00B32DC7" w:rsidRPr="00E40854" w:rsidRDefault="00B32DC7" w:rsidP="00F663A8">
            <w:r w:rsidRPr="00E40854">
              <w:t>fQRSd≥117ms</w:t>
            </w:r>
          </w:p>
        </w:tc>
        <w:tc>
          <w:tcPr>
            <w:tcW w:w="0" w:type="auto"/>
            <w:hideMark/>
          </w:tcPr>
          <w:p w:rsidR="00B32DC7" w:rsidRPr="00E40854" w:rsidRDefault="00B32DC7" w:rsidP="00F663A8">
            <w:r w:rsidRPr="00E40854">
              <w:t>Triplets</w:t>
            </w:r>
          </w:p>
        </w:tc>
        <w:tc>
          <w:tcPr>
            <w:tcW w:w="0" w:type="auto"/>
            <w:hideMark/>
          </w:tcPr>
          <w:p w:rsidR="00B32DC7" w:rsidRPr="00E40854" w:rsidRDefault="00B32DC7" w:rsidP="00F663A8">
            <w:r w:rsidRPr="00E40854">
              <w:t>Absence neg T aVR</w:t>
            </w:r>
          </w:p>
        </w:tc>
        <w:tc>
          <w:tcPr>
            <w:tcW w:w="0" w:type="auto"/>
          </w:tcPr>
          <w:p w:rsidR="00B32DC7" w:rsidRPr="00E40854" w:rsidRDefault="00B32DC7" w:rsidP="00F663A8"/>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5</w:t>
            </w:r>
            <w:r w:rsidR="00D331B4">
              <w:t>57</w:t>
            </w:r>
          </w:p>
        </w:tc>
        <w:tc>
          <w:tcPr>
            <w:tcW w:w="0" w:type="auto"/>
            <w:hideMark/>
          </w:tcPr>
          <w:p w:rsidR="00B32DC7" w:rsidRPr="00E40854" w:rsidRDefault="00B32DC7" w:rsidP="00F663A8">
            <w:r w:rsidRPr="00E40854">
              <w:t>86.9</w:t>
            </w:r>
          </w:p>
        </w:tc>
        <w:tc>
          <w:tcPr>
            <w:tcW w:w="0" w:type="auto"/>
            <w:hideMark/>
          </w:tcPr>
          <w:p w:rsidR="00B32DC7" w:rsidRPr="00E40854" w:rsidRDefault="00D331B4" w:rsidP="00F663A8">
            <w:r>
              <w:t>36.4</w:t>
            </w:r>
          </w:p>
        </w:tc>
        <w:tc>
          <w:tcPr>
            <w:tcW w:w="0" w:type="auto"/>
            <w:hideMark/>
          </w:tcPr>
          <w:p w:rsidR="00B32DC7" w:rsidRPr="00E40854" w:rsidRDefault="00D331B4" w:rsidP="00F663A8">
            <w:r>
              <w:t>100</w:t>
            </w:r>
            <w:r w:rsidR="00B32DC7" w:rsidRPr="00E40854">
              <w:t>.0</w:t>
            </w:r>
          </w:p>
        </w:tc>
        <w:tc>
          <w:tcPr>
            <w:tcW w:w="0" w:type="auto"/>
            <w:hideMark/>
          </w:tcPr>
          <w:p w:rsidR="00B32DC7" w:rsidRPr="00E40854" w:rsidRDefault="00B32DC7" w:rsidP="00F663A8">
            <w:r w:rsidRPr="00E40854">
              <w:t>0.90 (0.80-0.99)</w:t>
            </w:r>
          </w:p>
        </w:tc>
        <w:tc>
          <w:tcPr>
            <w:tcW w:w="0" w:type="auto"/>
            <w:hideMark/>
          </w:tcPr>
          <w:p w:rsidR="00B32DC7" w:rsidRPr="00E40854" w:rsidRDefault="00B32DC7" w:rsidP="00F663A8">
            <w:r w:rsidRPr="00E40854">
              <w:t>12.14 (2.84-51.80)</w:t>
            </w:r>
          </w:p>
        </w:tc>
      </w:tr>
      <w:tr w:rsidR="001B35A0" w:rsidRPr="00E40854" w:rsidTr="00597D26">
        <w:tc>
          <w:tcPr>
            <w:tcW w:w="0" w:type="auto"/>
            <w:hideMark/>
          </w:tcPr>
          <w:p w:rsidR="00B32DC7" w:rsidRPr="00E40854" w:rsidRDefault="00B32DC7" w:rsidP="00F663A8">
            <w:r w:rsidRPr="00E40854">
              <w:t>Test 7</w:t>
            </w:r>
          </w:p>
        </w:tc>
        <w:tc>
          <w:tcPr>
            <w:tcW w:w="0" w:type="auto"/>
            <w:hideMark/>
          </w:tcPr>
          <w:p w:rsidR="00B32DC7" w:rsidRPr="00E40854" w:rsidRDefault="00B32DC7" w:rsidP="00F663A8">
            <w:r w:rsidRPr="00E40854">
              <w:t>RMS≤23.6mV</w:t>
            </w:r>
          </w:p>
        </w:tc>
        <w:tc>
          <w:tcPr>
            <w:tcW w:w="0" w:type="auto"/>
            <w:hideMark/>
          </w:tcPr>
          <w:p w:rsidR="00B32DC7" w:rsidRPr="00E40854" w:rsidRDefault="00B32DC7" w:rsidP="00F663A8">
            <w:r w:rsidRPr="00E40854">
              <w:t>Triplets</w:t>
            </w:r>
          </w:p>
        </w:tc>
        <w:tc>
          <w:tcPr>
            <w:tcW w:w="0" w:type="auto"/>
            <w:hideMark/>
          </w:tcPr>
          <w:p w:rsidR="00B32DC7" w:rsidRPr="00E40854" w:rsidRDefault="00B32DC7" w:rsidP="00F663A8">
            <w:r w:rsidRPr="00E40854">
              <w:t>Absence neg T aVR</w:t>
            </w:r>
          </w:p>
        </w:tc>
        <w:tc>
          <w:tcPr>
            <w:tcW w:w="0" w:type="auto"/>
          </w:tcPr>
          <w:p w:rsidR="00B32DC7" w:rsidRPr="00E40854" w:rsidRDefault="00B32DC7" w:rsidP="00F663A8"/>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5</w:t>
            </w:r>
            <w:r w:rsidR="00D331B4">
              <w:t>22</w:t>
            </w:r>
          </w:p>
        </w:tc>
        <w:tc>
          <w:tcPr>
            <w:tcW w:w="0" w:type="auto"/>
            <w:hideMark/>
          </w:tcPr>
          <w:p w:rsidR="00B32DC7" w:rsidRPr="00E40854" w:rsidRDefault="00B32DC7" w:rsidP="00F663A8">
            <w:r w:rsidRPr="00E40854">
              <w:t>88.5</w:t>
            </w:r>
          </w:p>
        </w:tc>
        <w:tc>
          <w:tcPr>
            <w:tcW w:w="0" w:type="auto"/>
            <w:hideMark/>
          </w:tcPr>
          <w:p w:rsidR="00B32DC7" w:rsidRPr="00E40854" w:rsidRDefault="00B32DC7" w:rsidP="00F663A8">
            <w:r w:rsidRPr="00E40854">
              <w:t>45.5</w:t>
            </w:r>
          </w:p>
        </w:tc>
        <w:tc>
          <w:tcPr>
            <w:tcW w:w="0" w:type="auto"/>
            <w:hideMark/>
          </w:tcPr>
          <w:p w:rsidR="00B32DC7" w:rsidRPr="00E40854" w:rsidRDefault="00B32DC7" w:rsidP="00F663A8">
            <w:r w:rsidRPr="00E40854">
              <w:t>98.0</w:t>
            </w:r>
          </w:p>
        </w:tc>
        <w:tc>
          <w:tcPr>
            <w:tcW w:w="0" w:type="auto"/>
            <w:hideMark/>
          </w:tcPr>
          <w:p w:rsidR="00B32DC7" w:rsidRPr="00E40854" w:rsidRDefault="00B32DC7" w:rsidP="00F663A8">
            <w:r w:rsidRPr="00E40854">
              <w:t>0.8</w:t>
            </w:r>
            <w:r w:rsidR="00D331B4">
              <w:t>9</w:t>
            </w:r>
            <w:r w:rsidRPr="00E40854">
              <w:t xml:space="preserve"> (0.</w:t>
            </w:r>
            <w:r w:rsidR="00D331B4">
              <w:t>80</w:t>
            </w:r>
            <w:r w:rsidRPr="00E40854">
              <w:t>-0.9</w:t>
            </w:r>
            <w:r w:rsidR="00D331B4">
              <w:t>9</w:t>
            </w:r>
            <w:r w:rsidRPr="00E40854">
              <w:t>)</w:t>
            </w:r>
          </w:p>
        </w:tc>
        <w:tc>
          <w:tcPr>
            <w:tcW w:w="0" w:type="auto"/>
            <w:hideMark/>
          </w:tcPr>
          <w:p w:rsidR="00B32DC7" w:rsidRPr="00E40854" w:rsidRDefault="00B32DC7" w:rsidP="00F663A8">
            <w:r w:rsidRPr="00E40854">
              <w:t>10.58 (2.57-43.54)</w:t>
            </w:r>
          </w:p>
        </w:tc>
      </w:tr>
      <w:tr w:rsidR="001B35A0" w:rsidRPr="00E40854" w:rsidTr="00597D26">
        <w:tc>
          <w:tcPr>
            <w:tcW w:w="0" w:type="auto"/>
            <w:hideMark/>
          </w:tcPr>
          <w:p w:rsidR="00B32DC7" w:rsidRPr="00E40854" w:rsidRDefault="00B32DC7" w:rsidP="00F663A8">
            <w:r w:rsidRPr="00E40854">
              <w:t>Test 8</w:t>
            </w:r>
          </w:p>
        </w:tc>
        <w:tc>
          <w:tcPr>
            <w:tcW w:w="0" w:type="auto"/>
            <w:hideMark/>
          </w:tcPr>
          <w:p w:rsidR="00B32DC7" w:rsidRPr="00E40854" w:rsidRDefault="00B32DC7" w:rsidP="00F663A8">
            <w:r w:rsidRPr="00E40854">
              <w:t>LAS≥36ms</w:t>
            </w:r>
          </w:p>
        </w:tc>
        <w:tc>
          <w:tcPr>
            <w:tcW w:w="0" w:type="auto"/>
            <w:hideMark/>
          </w:tcPr>
          <w:p w:rsidR="00B32DC7" w:rsidRPr="00E40854" w:rsidRDefault="00B32DC7" w:rsidP="00F663A8">
            <w:r w:rsidRPr="00E40854">
              <w:t>≥8 couplets</w:t>
            </w:r>
          </w:p>
        </w:tc>
        <w:tc>
          <w:tcPr>
            <w:tcW w:w="0" w:type="auto"/>
            <w:hideMark/>
          </w:tcPr>
          <w:p w:rsidR="00B32DC7" w:rsidRPr="00E40854" w:rsidRDefault="00B32DC7" w:rsidP="00F663A8">
            <w:r w:rsidRPr="00E40854">
              <w:t>Absence neg T aVR</w:t>
            </w:r>
          </w:p>
        </w:tc>
        <w:tc>
          <w:tcPr>
            <w:tcW w:w="0" w:type="auto"/>
          </w:tcPr>
          <w:p w:rsidR="00B32DC7" w:rsidRPr="00E40854" w:rsidRDefault="00B32DC7" w:rsidP="00F663A8"/>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4</w:t>
            </w:r>
            <w:r w:rsidR="001B35A0">
              <w:t>68</w:t>
            </w:r>
          </w:p>
        </w:tc>
        <w:tc>
          <w:tcPr>
            <w:tcW w:w="0" w:type="auto"/>
            <w:hideMark/>
          </w:tcPr>
          <w:p w:rsidR="00B32DC7" w:rsidRPr="00E40854" w:rsidRDefault="00B32DC7" w:rsidP="00F663A8">
            <w:r w:rsidRPr="00E40854">
              <w:t>88.7</w:t>
            </w:r>
          </w:p>
        </w:tc>
        <w:tc>
          <w:tcPr>
            <w:tcW w:w="0" w:type="auto"/>
            <w:hideMark/>
          </w:tcPr>
          <w:p w:rsidR="00B32DC7" w:rsidRPr="00E40854" w:rsidRDefault="00B32DC7" w:rsidP="00F663A8">
            <w:r w:rsidRPr="00E40854">
              <w:t>54.5</w:t>
            </w:r>
          </w:p>
        </w:tc>
        <w:tc>
          <w:tcPr>
            <w:tcW w:w="0" w:type="auto"/>
            <w:hideMark/>
          </w:tcPr>
          <w:p w:rsidR="00B32DC7" w:rsidRPr="00E40854" w:rsidRDefault="00B32DC7" w:rsidP="00F663A8">
            <w:r w:rsidRPr="00E40854">
              <w:t>96.1</w:t>
            </w:r>
          </w:p>
        </w:tc>
        <w:tc>
          <w:tcPr>
            <w:tcW w:w="0" w:type="auto"/>
            <w:hideMark/>
          </w:tcPr>
          <w:p w:rsidR="00B32DC7" w:rsidRPr="00E40854" w:rsidRDefault="00B32DC7" w:rsidP="00F663A8">
            <w:r w:rsidRPr="00E40854">
              <w:t>0.87 (0.76-0.98)</w:t>
            </w:r>
          </w:p>
        </w:tc>
        <w:tc>
          <w:tcPr>
            <w:tcW w:w="0" w:type="auto"/>
            <w:hideMark/>
          </w:tcPr>
          <w:p w:rsidR="00B32DC7" w:rsidRPr="00E40854" w:rsidRDefault="00B32DC7" w:rsidP="00F663A8">
            <w:r w:rsidRPr="00E40854">
              <w:t>8.52 (2.36-30.78)</w:t>
            </w:r>
          </w:p>
        </w:tc>
      </w:tr>
      <w:tr w:rsidR="001B35A0" w:rsidRPr="00E40854" w:rsidTr="00597D26">
        <w:tc>
          <w:tcPr>
            <w:tcW w:w="0" w:type="auto"/>
            <w:hideMark/>
          </w:tcPr>
          <w:p w:rsidR="00B32DC7" w:rsidRPr="00E40854" w:rsidRDefault="00B32DC7" w:rsidP="00F663A8">
            <w:r w:rsidRPr="00E40854">
              <w:lastRenderedPageBreak/>
              <w:t>Test 9</w:t>
            </w:r>
          </w:p>
        </w:tc>
        <w:tc>
          <w:tcPr>
            <w:tcW w:w="0" w:type="auto"/>
            <w:hideMark/>
          </w:tcPr>
          <w:p w:rsidR="00B32DC7" w:rsidRPr="00E40854" w:rsidRDefault="00B32DC7" w:rsidP="00F663A8">
            <w:r w:rsidRPr="00E40854">
              <w:t>LAS≥36ms</w:t>
            </w:r>
          </w:p>
        </w:tc>
        <w:tc>
          <w:tcPr>
            <w:tcW w:w="0" w:type="auto"/>
            <w:hideMark/>
          </w:tcPr>
          <w:p w:rsidR="00B32DC7" w:rsidRPr="00E40854" w:rsidRDefault="00B32DC7" w:rsidP="00F663A8">
            <w:r w:rsidRPr="00E40854">
              <w:t>Triplets</w:t>
            </w:r>
          </w:p>
        </w:tc>
        <w:tc>
          <w:tcPr>
            <w:tcW w:w="0" w:type="auto"/>
            <w:hideMark/>
          </w:tcPr>
          <w:p w:rsidR="00B32DC7" w:rsidRPr="00E40854" w:rsidRDefault="00B32DC7" w:rsidP="00F663A8">
            <w:r w:rsidRPr="00E40854">
              <w:t>Absence neg T aVR</w:t>
            </w:r>
          </w:p>
        </w:tc>
        <w:tc>
          <w:tcPr>
            <w:tcW w:w="0" w:type="auto"/>
          </w:tcPr>
          <w:p w:rsidR="00B32DC7" w:rsidRPr="00E40854" w:rsidRDefault="00B32DC7" w:rsidP="00F663A8"/>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5</w:t>
            </w:r>
            <w:r w:rsidR="001B35A0">
              <w:t>3</w:t>
            </w:r>
            <w:r w:rsidRPr="00E40854">
              <w:t>7</w:t>
            </w:r>
          </w:p>
        </w:tc>
        <w:tc>
          <w:tcPr>
            <w:tcW w:w="0" w:type="auto"/>
            <w:hideMark/>
          </w:tcPr>
          <w:p w:rsidR="00B32DC7" w:rsidRPr="00E40854" w:rsidRDefault="00B32DC7" w:rsidP="00F663A8">
            <w:r w:rsidRPr="00E40854">
              <w:t>90.2</w:t>
            </w:r>
          </w:p>
        </w:tc>
        <w:tc>
          <w:tcPr>
            <w:tcW w:w="0" w:type="auto"/>
            <w:hideMark/>
          </w:tcPr>
          <w:p w:rsidR="00B32DC7" w:rsidRPr="00E40854" w:rsidRDefault="00B32DC7" w:rsidP="00F663A8">
            <w:r w:rsidRPr="00E40854">
              <w:t>54.5</w:t>
            </w:r>
          </w:p>
        </w:tc>
        <w:tc>
          <w:tcPr>
            <w:tcW w:w="0" w:type="auto"/>
            <w:hideMark/>
          </w:tcPr>
          <w:p w:rsidR="00B32DC7" w:rsidRPr="00E40854" w:rsidRDefault="00B32DC7" w:rsidP="00F663A8">
            <w:r w:rsidRPr="00E40854">
              <w:t>98.0</w:t>
            </w:r>
          </w:p>
        </w:tc>
        <w:tc>
          <w:tcPr>
            <w:tcW w:w="0" w:type="auto"/>
            <w:hideMark/>
          </w:tcPr>
          <w:p w:rsidR="00B32DC7" w:rsidRPr="00E40854" w:rsidRDefault="00B32DC7" w:rsidP="00F663A8">
            <w:r w:rsidRPr="00E40854">
              <w:t>0.89 (0.79-0.99)</w:t>
            </w:r>
          </w:p>
        </w:tc>
        <w:tc>
          <w:tcPr>
            <w:tcW w:w="0" w:type="auto"/>
            <w:hideMark/>
          </w:tcPr>
          <w:p w:rsidR="00B32DC7" w:rsidRPr="00E40854" w:rsidRDefault="00B32DC7" w:rsidP="00F663A8">
            <w:r w:rsidRPr="00E40854">
              <w:t>11.72 (2.69-51.09)</w:t>
            </w:r>
          </w:p>
        </w:tc>
      </w:tr>
      <w:tr w:rsidR="001B35A0" w:rsidRPr="00E40854" w:rsidTr="00597D26">
        <w:tc>
          <w:tcPr>
            <w:tcW w:w="0" w:type="auto"/>
            <w:hideMark/>
          </w:tcPr>
          <w:p w:rsidR="00B32DC7" w:rsidRPr="00E40854" w:rsidRDefault="00B32DC7" w:rsidP="00F663A8">
            <w:r w:rsidRPr="00E40854">
              <w:t>Test 10</w:t>
            </w:r>
          </w:p>
        </w:tc>
        <w:tc>
          <w:tcPr>
            <w:tcW w:w="0" w:type="auto"/>
            <w:hideMark/>
          </w:tcPr>
          <w:p w:rsidR="00B32DC7" w:rsidRPr="00E40854" w:rsidRDefault="00B32DC7" w:rsidP="00F663A8">
            <w:r w:rsidRPr="00E40854">
              <w:t>fQRSd≥117ms</w:t>
            </w:r>
          </w:p>
        </w:tc>
        <w:tc>
          <w:tcPr>
            <w:tcW w:w="0" w:type="auto"/>
            <w:hideMark/>
          </w:tcPr>
          <w:p w:rsidR="00B32DC7" w:rsidRPr="00E40854" w:rsidRDefault="00B32DC7" w:rsidP="00F663A8">
            <w:r w:rsidRPr="00E40854">
              <w:t>NSVT ≥3 beats</w:t>
            </w:r>
          </w:p>
        </w:tc>
        <w:tc>
          <w:tcPr>
            <w:tcW w:w="0" w:type="auto"/>
            <w:hideMark/>
          </w:tcPr>
          <w:p w:rsidR="00B32DC7" w:rsidRPr="00E40854" w:rsidRDefault="00B32DC7" w:rsidP="00F663A8">
            <w:r w:rsidRPr="00E40854">
              <w:t>Absence neg T aVR</w:t>
            </w:r>
          </w:p>
        </w:tc>
        <w:tc>
          <w:tcPr>
            <w:tcW w:w="0" w:type="auto"/>
          </w:tcPr>
          <w:p w:rsidR="00B32DC7" w:rsidRPr="00E40854" w:rsidRDefault="00B32DC7" w:rsidP="00F663A8"/>
        </w:tc>
        <w:tc>
          <w:tcPr>
            <w:tcW w:w="0" w:type="auto"/>
            <w:hideMark/>
          </w:tcPr>
          <w:p w:rsidR="00B32DC7" w:rsidRPr="00E40854" w:rsidRDefault="00B32DC7" w:rsidP="00F663A8">
            <w:r w:rsidRPr="00E40854">
              <w:t>0.000</w:t>
            </w:r>
          </w:p>
        </w:tc>
        <w:tc>
          <w:tcPr>
            <w:tcW w:w="0" w:type="auto"/>
            <w:hideMark/>
          </w:tcPr>
          <w:p w:rsidR="00B32DC7" w:rsidRPr="00E40854" w:rsidRDefault="00B32DC7" w:rsidP="00F663A8">
            <w:r w:rsidRPr="00E40854">
              <w:t>0.5</w:t>
            </w:r>
            <w:r w:rsidR="001B35A0">
              <w:t>56</w:t>
            </w:r>
          </w:p>
        </w:tc>
        <w:tc>
          <w:tcPr>
            <w:tcW w:w="0" w:type="auto"/>
            <w:hideMark/>
          </w:tcPr>
          <w:p w:rsidR="00B32DC7" w:rsidRPr="00E40854" w:rsidRDefault="00B32DC7" w:rsidP="00F663A8">
            <w:r w:rsidRPr="00E40854">
              <w:t>8</w:t>
            </w:r>
            <w:r w:rsidR="001B35A0">
              <w:t>8.9</w:t>
            </w:r>
          </w:p>
        </w:tc>
        <w:tc>
          <w:tcPr>
            <w:tcW w:w="0" w:type="auto"/>
            <w:hideMark/>
          </w:tcPr>
          <w:p w:rsidR="00B32DC7" w:rsidRPr="00E40854" w:rsidRDefault="001B35A0" w:rsidP="00F663A8">
            <w:r>
              <w:t>36.4</w:t>
            </w:r>
          </w:p>
        </w:tc>
        <w:tc>
          <w:tcPr>
            <w:tcW w:w="0" w:type="auto"/>
            <w:hideMark/>
          </w:tcPr>
          <w:p w:rsidR="00B32DC7" w:rsidRPr="00E40854" w:rsidRDefault="001B35A0" w:rsidP="00F663A8">
            <w:r>
              <w:t>100.0</w:t>
            </w:r>
          </w:p>
        </w:tc>
        <w:tc>
          <w:tcPr>
            <w:tcW w:w="0" w:type="auto"/>
            <w:hideMark/>
          </w:tcPr>
          <w:p w:rsidR="00B32DC7" w:rsidRPr="00E40854" w:rsidRDefault="00B32DC7" w:rsidP="00F663A8">
            <w:r w:rsidRPr="00E40854">
              <w:t>0.90 (0.80-0.99)</w:t>
            </w:r>
          </w:p>
        </w:tc>
        <w:tc>
          <w:tcPr>
            <w:tcW w:w="0" w:type="auto"/>
            <w:hideMark/>
          </w:tcPr>
          <w:p w:rsidR="00B32DC7" w:rsidRPr="00E40854" w:rsidRDefault="00B32DC7" w:rsidP="00F663A8">
            <w:r w:rsidRPr="00E40854">
              <w:t>13.03 (2.99-56.87)</w:t>
            </w:r>
          </w:p>
        </w:tc>
      </w:tr>
    </w:tbl>
    <w:p w:rsidR="00B32DC7" w:rsidRPr="00E40854" w:rsidRDefault="00B32DC7" w:rsidP="00B32DC7">
      <w:pPr>
        <w:rPr>
          <w:lang w:val="en-GB" w:eastAsia="ja-JP"/>
        </w:rPr>
      </w:pPr>
      <w:r w:rsidRPr="00E40854">
        <w:t>Significant models in multivariable logistic regression. AUC: area under the curve, CPEX: cardiopulmonary exercise test, fQRSd: filtered QRS duration, LAS: low amplitude signal duration, neg: negative, OR: odds ratio, PAC: percentage accuracy in classification, RMS: root-mean-square of the last 40 ms, SAECG signal averaged ECG, VPB: ventricular premature beats.</w:t>
      </w:r>
    </w:p>
    <w:p w:rsidR="00B32DC7" w:rsidRPr="00B32DC7" w:rsidRDefault="00B32DC7" w:rsidP="00B67860">
      <w:pPr>
        <w:rPr>
          <w:color w:val="000000" w:themeColor="text1"/>
          <w:lang w:val="en-GB"/>
        </w:rPr>
      </w:pPr>
    </w:p>
    <w:p w:rsidR="00B32DC7" w:rsidRDefault="00B32DC7">
      <w:pPr>
        <w:spacing w:after="160" w:line="259" w:lineRule="auto"/>
      </w:pPr>
    </w:p>
    <w:p w:rsidR="00B32DC7" w:rsidRDefault="00B32DC7" w:rsidP="00B32DC7">
      <w:pPr>
        <w:pStyle w:val="berschrift4"/>
      </w:pPr>
      <w:r>
        <w:t xml:space="preserve">Table </w:t>
      </w:r>
      <w:r w:rsidR="00597D26">
        <w:t>A.</w:t>
      </w:r>
      <w:r>
        <w:t>10:</w:t>
      </w:r>
    </w:p>
    <w:p w:rsidR="00B32DC7" w:rsidRPr="00C72485" w:rsidRDefault="00B32DC7" w:rsidP="00B32DC7"/>
    <w:tbl>
      <w:tblPr>
        <w:tblStyle w:val="Tabellenraster"/>
        <w:tblW w:w="0" w:type="auto"/>
        <w:tblBorders>
          <w:top w:val="single" w:sz="2" w:space="0" w:color="auto"/>
          <w:left w:val="none" w:sz="0" w:space="0" w:color="auto"/>
          <w:bottom w:val="single" w:sz="2" w:space="0" w:color="auto"/>
          <w:right w:val="none" w:sz="0" w:space="0" w:color="auto"/>
          <w:insideH w:val="single" w:sz="2" w:space="0" w:color="auto"/>
          <w:insideV w:val="none" w:sz="0" w:space="0" w:color="auto"/>
        </w:tblBorders>
        <w:tblLook w:val="00A0" w:firstRow="1" w:lastRow="0" w:firstColumn="1" w:lastColumn="0" w:noHBand="0" w:noVBand="0"/>
      </w:tblPr>
      <w:tblGrid>
        <w:gridCol w:w="1835"/>
        <w:gridCol w:w="4783"/>
        <w:gridCol w:w="1246"/>
        <w:gridCol w:w="1381"/>
        <w:gridCol w:w="808"/>
        <w:gridCol w:w="809"/>
        <w:gridCol w:w="1701"/>
        <w:gridCol w:w="1723"/>
      </w:tblGrid>
      <w:tr w:rsidR="00B32DC7" w:rsidRPr="000D5D90" w:rsidTr="00597D26">
        <w:tc>
          <w:tcPr>
            <w:tcW w:w="0" w:type="auto"/>
          </w:tcPr>
          <w:p w:rsidR="00B32DC7" w:rsidRPr="000D5D90" w:rsidRDefault="00B32DC7" w:rsidP="00F663A8">
            <w:pPr>
              <w:rPr>
                <w:b/>
              </w:rPr>
            </w:pPr>
            <w:r w:rsidRPr="000D5D90">
              <w:rPr>
                <w:b/>
              </w:rPr>
              <w:t>Risk Score</w:t>
            </w:r>
          </w:p>
        </w:tc>
        <w:tc>
          <w:tcPr>
            <w:tcW w:w="4688" w:type="dxa"/>
          </w:tcPr>
          <w:p w:rsidR="00B32DC7" w:rsidRPr="000D5D90" w:rsidRDefault="00B32DC7" w:rsidP="00F663A8">
            <w:pPr>
              <w:rPr>
                <w:b/>
              </w:rPr>
            </w:pPr>
            <w:r w:rsidRPr="000D5D90">
              <w:rPr>
                <w:b/>
              </w:rPr>
              <w:t>Parameter</w:t>
            </w:r>
          </w:p>
        </w:tc>
        <w:tc>
          <w:tcPr>
            <w:tcW w:w="1208" w:type="dxa"/>
          </w:tcPr>
          <w:p w:rsidR="00B32DC7" w:rsidRPr="000D5D90" w:rsidRDefault="00B32DC7" w:rsidP="00F663A8">
            <w:pPr>
              <w:rPr>
                <w:b/>
              </w:rPr>
            </w:pPr>
            <w:r w:rsidRPr="000D5D90">
              <w:rPr>
                <w:b/>
              </w:rPr>
              <w:t>Sensitivity (%)</w:t>
            </w:r>
          </w:p>
        </w:tc>
        <w:tc>
          <w:tcPr>
            <w:tcW w:w="1414" w:type="dxa"/>
          </w:tcPr>
          <w:p w:rsidR="00B32DC7" w:rsidRPr="000D5D90" w:rsidRDefault="00B32DC7" w:rsidP="00F663A8">
            <w:pPr>
              <w:rPr>
                <w:b/>
              </w:rPr>
            </w:pPr>
            <w:r w:rsidRPr="000D5D90">
              <w:rPr>
                <w:b/>
              </w:rPr>
              <w:t>Specificity (%)</w:t>
            </w:r>
          </w:p>
        </w:tc>
        <w:tc>
          <w:tcPr>
            <w:tcW w:w="844" w:type="dxa"/>
          </w:tcPr>
          <w:p w:rsidR="00B32DC7" w:rsidRPr="000D5D90" w:rsidRDefault="00B32DC7" w:rsidP="00F663A8">
            <w:pPr>
              <w:rPr>
                <w:b/>
              </w:rPr>
            </w:pPr>
            <w:r w:rsidRPr="000D5D90">
              <w:rPr>
                <w:b/>
              </w:rPr>
              <w:t>PPV (%)</w:t>
            </w:r>
          </w:p>
        </w:tc>
        <w:tc>
          <w:tcPr>
            <w:tcW w:w="845" w:type="dxa"/>
          </w:tcPr>
          <w:p w:rsidR="00B32DC7" w:rsidRPr="000D5D90" w:rsidRDefault="00B32DC7" w:rsidP="00F663A8">
            <w:pPr>
              <w:rPr>
                <w:b/>
              </w:rPr>
            </w:pPr>
            <w:r w:rsidRPr="000D5D90">
              <w:rPr>
                <w:b/>
              </w:rPr>
              <w:t>NPV (%)</w:t>
            </w:r>
          </w:p>
        </w:tc>
        <w:tc>
          <w:tcPr>
            <w:tcW w:w="1842" w:type="dxa"/>
          </w:tcPr>
          <w:p w:rsidR="00B32DC7" w:rsidRPr="000D5D90" w:rsidRDefault="00B32DC7" w:rsidP="00F663A8">
            <w:pPr>
              <w:rPr>
                <w:b/>
              </w:rPr>
            </w:pPr>
            <w:r w:rsidRPr="000D5D90">
              <w:rPr>
                <w:b/>
              </w:rPr>
              <w:t>OR</w:t>
            </w:r>
          </w:p>
        </w:tc>
        <w:tc>
          <w:tcPr>
            <w:tcW w:w="1899" w:type="dxa"/>
          </w:tcPr>
          <w:p w:rsidR="00B32DC7" w:rsidRPr="000D5D90" w:rsidRDefault="00B32DC7" w:rsidP="00F663A8">
            <w:pPr>
              <w:rPr>
                <w:b/>
              </w:rPr>
            </w:pPr>
            <w:r w:rsidRPr="000D5D90">
              <w:rPr>
                <w:b/>
              </w:rPr>
              <w:t>AUC</w:t>
            </w:r>
          </w:p>
        </w:tc>
      </w:tr>
      <w:tr w:rsidR="00B32DC7" w:rsidRPr="000D5D90" w:rsidTr="00597D26">
        <w:tc>
          <w:tcPr>
            <w:tcW w:w="0" w:type="auto"/>
          </w:tcPr>
          <w:p w:rsidR="00B32DC7" w:rsidRPr="000D5D90" w:rsidRDefault="00B32DC7" w:rsidP="00F663A8">
            <w:r>
              <w:t>Protonotarios</w: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 </w:instrTex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DATA </w:instrText>
            </w:r>
            <w:r>
              <w:fldChar w:fldCharType="end"/>
            </w:r>
            <w:r>
              <w:fldChar w:fldCharType="separate"/>
            </w:r>
            <w:r>
              <w:rPr>
                <w:noProof/>
              </w:rPr>
              <w:t>[1]</w:t>
            </w:r>
            <w:r>
              <w:fldChar w:fldCharType="end"/>
            </w:r>
          </w:p>
        </w:tc>
        <w:tc>
          <w:tcPr>
            <w:tcW w:w="0" w:type="auto"/>
          </w:tcPr>
          <w:p w:rsidR="00B32DC7" w:rsidRPr="000D5D90" w:rsidRDefault="00B32DC7" w:rsidP="00F663A8">
            <w:r w:rsidRPr="000D5D90">
              <w:t>1 of male sex, repolarisation abnormalities, LV RWMA</w:t>
            </w:r>
          </w:p>
        </w:tc>
        <w:tc>
          <w:tcPr>
            <w:tcW w:w="0" w:type="auto"/>
          </w:tcPr>
          <w:p w:rsidR="00B32DC7" w:rsidRPr="000D5D90" w:rsidRDefault="00B32DC7" w:rsidP="00F663A8">
            <w:r w:rsidRPr="000D5D90">
              <w:t>85.7</w:t>
            </w:r>
          </w:p>
        </w:tc>
        <w:tc>
          <w:tcPr>
            <w:tcW w:w="0" w:type="auto"/>
          </w:tcPr>
          <w:p w:rsidR="00B32DC7" w:rsidRPr="000D5D90" w:rsidRDefault="00B32DC7" w:rsidP="00F663A8">
            <w:r w:rsidRPr="000D5D90">
              <w:t>9.0</w:t>
            </w:r>
          </w:p>
        </w:tc>
        <w:tc>
          <w:tcPr>
            <w:tcW w:w="0" w:type="auto"/>
          </w:tcPr>
          <w:p w:rsidR="00B32DC7" w:rsidRPr="000D5D90" w:rsidRDefault="00B32DC7" w:rsidP="00F663A8">
            <w:r w:rsidRPr="000D5D90">
              <w:t>24.8</w:t>
            </w:r>
          </w:p>
        </w:tc>
        <w:tc>
          <w:tcPr>
            <w:tcW w:w="0" w:type="auto"/>
          </w:tcPr>
          <w:p w:rsidR="00B32DC7" w:rsidRPr="000D5D90" w:rsidRDefault="00B32DC7" w:rsidP="00F663A8">
            <w:r w:rsidRPr="000D5D90">
              <w:t>64.3</w:t>
            </w:r>
          </w:p>
        </w:tc>
        <w:tc>
          <w:tcPr>
            <w:tcW w:w="0" w:type="auto"/>
          </w:tcPr>
          <w:p w:rsidR="00B32DC7" w:rsidRPr="000D5D90" w:rsidRDefault="00B32DC7" w:rsidP="00F663A8">
            <w:r w:rsidRPr="000D5D90">
              <w:t>0.59 (0.18-1.91)</w:t>
            </w:r>
          </w:p>
        </w:tc>
        <w:tc>
          <w:tcPr>
            <w:tcW w:w="0" w:type="auto"/>
          </w:tcPr>
          <w:p w:rsidR="00B32DC7" w:rsidRPr="000D5D90" w:rsidRDefault="00B32DC7" w:rsidP="00F663A8">
            <w:r w:rsidRPr="000D5D90">
              <w:t>0.53 (0.41-0.64)</w:t>
            </w:r>
          </w:p>
        </w:tc>
      </w:tr>
      <w:tr w:rsidR="00B32DC7" w:rsidRPr="000D5D90" w:rsidTr="00597D26">
        <w:tc>
          <w:tcPr>
            <w:tcW w:w="0" w:type="auto"/>
          </w:tcPr>
          <w:p w:rsidR="00B32DC7" w:rsidRPr="000D5D90" w:rsidRDefault="00B32DC7" w:rsidP="00F663A8">
            <w:r>
              <w:t>Protonotarios</w: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 </w:instrTex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DATA </w:instrText>
            </w:r>
            <w:r>
              <w:fldChar w:fldCharType="end"/>
            </w:r>
            <w:r>
              <w:fldChar w:fldCharType="separate"/>
            </w:r>
            <w:r>
              <w:rPr>
                <w:noProof/>
              </w:rPr>
              <w:t>[1]</w:t>
            </w:r>
            <w:r>
              <w:fldChar w:fldCharType="end"/>
            </w:r>
          </w:p>
        </w:tc>
        <w:tc>
          <w:tcPr>
            <w:tcW w:w="0" w:type="auto"/>
          </w:tcPr>
          <w:p w:rsidR="00B32DC7" w:rsidRPr="000D5D90" w:rsidRDefault="00B32DC7" w:rsidP="00F663A8">
            <w:r w:rsidRPr="000D5D90">
              <w:t>2 of male sex, repolarisation abnormalities, LV RWMA</w:t>
            </w:r>
          </w:p>
        </w:tc>
        <w:tc>
          <w:tcPr>
            <w:tcW w:w="0" w:type="auto"/>
          </w:tcPr>
          <w:p w:rsidR="00B32DC7" w:rsidRPr="000D5D90" w:rsidRDefault="00B32DC7" w:rsidP="00F663A8">
            <w:r w:rsidRPr="000D5D90">
              <w:t>64.7</w:t>
            </w:r>
          </w:p>
        </w:tc>
        <w:tc>
          <w:tcPr>
            <w:tcW w:w="0" w:type="auto"/>
          </w:tcPr>
          <w:p w:rsidR="00B32DC7" w:rsidRPr="000D5D90" w:rsidRDefault="00B32DC7" w:rsidP="00F663A8">
            <w:r w:rsidRPr="000D5D90">
              <w:t>58.3</w:t>
            </w:r>
          </w:p>
        </w:tc>
        <w:tc>
          <w:tcPr>
            <w:tcW w:w="0" w:type="auto"/>
          </w:tcPr>
          <w:p w:rsidR="00B32DC7" w:rsidRPr="000D5D90" w:rsidRDefault="00B32DC7" w:rsidP="00F663A8">
            <w:r w:rsidRPr="000D5D90">
              <w:t>35.5</w:t>
            </w:r>
          </w:p>
        </w:tc>
        <w:tc>
          <w:tcPr>
            <w:tcW w:w="0" w:type="auto"/>
          </w:tcPr>
          <w:p w:rsidR="00B32DC7" w:rsidRPr="000D5D90" w:rsidRDefault="00B32DC7" w:rsidP="00F663A8">
            <w:r w:rsidRPr="000D5D90">
              <w:t>82.4</w:t>
            </w:r>
          </w:p>
        </w:tc>
        <w:tc>
          <w:tcPr>
            <w:tcW w:w="0" w:type="auto"/>
          </w:tcPr>
          <w:p w:rsidR="00B32DC7" w:rsidRPr="000D5D90" w:rsidRDefault="00B32DC7" w:rsidP="00F663A8">
            <w:r w:rsidRPr="000D5D90">
              <w:t>2.57 (1.14-5.78)</w:t>
            </w:r>
          </w:p>
        </w:tc>
        <w:tc>
          <w:tcPr>
            <w:tcW w:w="0" w:type="auto"/>
          </w:tcPr>
          <w:p w:rsidR="00B32DC7" w:rsidRPr="000D5D90" w:rsidRDefault="00B32DC7" w:rsidP="00F663A8">
            <w:r w:rsidRPr="000D5D90">
              <w:t>0.62 (0.51-0.73)</w:t>
            </w:r>
          </w:p>
        </w:tc>
      </w:tr>
      <w:tr w:rsidR="00B32DC7" w:rsidRPr="000D5D90" w:rsidTr="00597D26">
        <w:tc>
          <w:tcPr>
            <w:tcW w:w="0" w:type="auto"/>
          </w:tcPr>
          <w:p w:rsidR="00B32DC7" w:rsidRPr="000D5D90" w:rsidRDefault="00B32DC7" w:rsidP="00F663A8">
            <w:r>
              <w:t>Protonotarios</w: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 </w:instrText>
            </w:r>
            <w:r>
              <w:fldChar w:fldCharType="begin">
                <w:fldData xml:space="preserve">PEVuZE5vdGU+PENpdGU+PEF1dGhvcj5Qcm90b25vdGFyaW9zPC9BdXRob3I+PFllYXI+MjAxNjwv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</w:fldData>
              </w:fldChar>
            </w:r>
            <w:r>
              <w:instrText xml:space="preserve"> ADDIN EN.CITE.DATA </w:instrText>
            </w:r>
            <w:r>
              <w:fldChar w:fldCharType="end"/>
            </w:r>
            <w:r>
              <w:fldChar w:fldCharType="separate"/>
            </w:r>
            <w:r>
              <w:rPr>
                <w:noProof/>
              </w:rPr>
              <w:t>[1]</w:t>
            </w:r>
            <w:r>
              <w:fldChar w:fldCharType="end"/>
            </w:r>
          </w:p>
        </w:tc>
        <w:tc>
          <w:tcPr>
            <w:tcW w:w="0" w:type="auto"/>
          </w:tcPr>
          <w:p w:rsidR="00B32DC7" w:rsidRPr="000D5D90" w:rsidRDefault="00B32DC7" w:rsidP="00F663A8">
            <w:r w:rsidRPr="000D5D90">
              <w:t>3 of male sex, repolarisation abnormalities, LV RWMA</w:t>
            </w:r>
          </w:p>
        </w:tc>
        <w:tc>
          <w:tcPr>
            <w:tcW w:w="0" w:type="auto"/>
          </w:tcPr>
          <w:p w:rsidR="00B32DC7" w:rsidRPr="000D5D90" w:rsidRDefault="00B32DC7" w:rsidP="00F663A8">
            <w:r w:rsidRPr="000D5D90">
              <w:t>8.6</w:t>
            </w:r>
          </w:p>
        </w:tc>
        <w:tc>
          <w:tcPr>
            <w:tcW w:w="0" w:type="auto"/>
          </w:tcPr>
          <w:p w:rsidR="00B32DC7" w:rsidRPr="000D5D90" w:rsidRDefault="00B32DC7" w:rsidP="00F663A8">
            <w:r w:rsidRPr="000D5D90">
              <w:t>93.0</w:t>
            </w:r>
          </w:p>
        </w:tc>
        <w:tc>
          <w:tcPr>
            <w:tcW w:w="0" w:type="auto"/>
          </w:tcPr>
          <w:p w:rsidR="00B32DC7" w:rsidRPr="000D5D90" w:rsidRDefault="00B32DC7" w:rsidP="00F663A8">
            <w:r w:rsidRPr="000D5D90">
              <w:t>30.0</w:t>
            </w:r>
          </w:p>
        </w:tc>
        <w:tc>
          <w:tcPr>
            <w:tcW w:w="0" w:type="auto"/>
          </w:tcPr>
          <w:p w:rsidR="00B32DC7" w:rsidRPr="000D5D90" w:rsidRDefault="00B32DC7" w:rsidP="00F663A8">
            <w:r w:rsidRPr="000D5D90">
              <w:t>74.4</w:t>
            </w:r>
          </w:p>
        </w:tc>
        <w:tc>
          <w:tcPr>
            <w:tcW w:w="0" w:type="auto"/>
          </w:tcPr>
          <w:p w:rsidR="00B32DC7" w:rsidRPr="000D5D90" w:rsidRDefault="00B32DC7" w:rsidP="00F663A8">
            <w:r w:rsidRPr="000D5D90">
              <w:t>1.25 (0.30-5.11)</w:t>
            </w:r>
          </w:p>
        </w:tc>
        <w:tc>
          <w:tcPr>
            <w:tcW w:w="0" w:type="auto"/>
          </w:tcPr>
          <w:p w:rsidR="00B32DC7" w:rsidRPr="000D5D90" w:rsidRDefault="00B32DC7" w:rsidP="00F663A8">
            <w:r w:rsidRPr="000D5D90">
              <w:t>0.51 (0.40-0.62)</w:t>
            </w:r>
          </w:p>
        </w:tc>
      </w:tr>
      <w:tr w:rsidR="00B32DC7" w:rsidRPr="000D5D90" w:rsidTr="00597D26">
        <w:tc>
          <w:tcPr>
            <w:tcW w:w="0" w:type="auto"/>
          </w:tcPr>
          <w:p w:rsidR="00B32DC7" w:rsidRPr="000D5D90" w:rsidRDefault="00B32DC7" w:rsidP="00F663A8">
            <w:r w:rsidRPr="000D5D90">
              <w:t>Mast</w:t>
            </w:r>
            <w:r>
              <w:fldChar w:fldCharType="begin">
                <w:fldData xml:space="preserve">PEVuZE5vdGU+PENpdGU+PEF1dGhvcj5NYXN0PC9BdXRob3I+PFllYXI+MjAxNTwvWWVhcj48UmVj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NYXN0PC9BdXRob3I+PFllYXI+MjAxNTwvWWVhcj48UmVj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2]</w:t>
            </w:r>
            <w:r>
              <w:fldChar w:fldCharType="end"/>
            </w:r>
          </w:p>
        </w:tc>
        <w:tc>
          <w:tcPr>
            <w:tcW w:w="0" w:type="auto"/>
          </w:tcPr>
          <w:p w:rsidR="00B32DC7" w:rsidRPr="000D5D90" w:rsidRDefault="00B32DC7" w:rsidP="00F663A8">
            <w:r w:rsidRPr="000D5D90">
              <w:t>LVEF &lt; 50%</w:t>
            </w:r>
          </w:p>
        </w:tc>
        <w:tc>
          <w:tcPr>
            <w:tcW w:w="0" w:type="auto"/>
          </w:tcPr>
          <w:p w:rsidR="00B32DC7" w:rsidRPr="000D5D90" w:rsidRDefault="00B32DC7" w:rsidP="00F663A8">
            <w:r w:rsidRPr="000D5D90">
              <w:t>25.7</w:t>
            </w:r>
          </w:p>
        </w:tc>
        <w:tc>
          <w:tcPr>
            <w:tcW w:w="0" w:type="auto"/>
          </w:tcPr>
          <w:p w:rsidR="00B32DC7" w:rsidRPr="000D5D90" w:rsidRDefault="00B32DC7" w:rsidP="00F663A8">
            <w:r w:rsidRPr="000D5D90">
              <w:t>80.4</w:t>
            </w:r>
          </w:p>
        </w:tc>
        <w:tc>
          <w:tcPr>
            <w:tcW w:w="0" w:type="auto"/>
          </w:tcPr>
          <w:p w:rsidR="00B32DC7" w:rsidRPr="000D5D90" w:rsidRDefault="00B32DC7" w:rsidP="00F663A8">
            <w:r w:rsidRPr="000D5D90">
              <w:t>32.1</w:t>
            </w:r>
          </w:p>
        </w:tc>
        <w:tc>
          <w:tcPr>
            <w:tcW w:w="0" w:type="auto"/>
          </w:tcPr>
          <w:p w:rsidR="00B32DC7" w:rsidRPr="000D5D90" w:rsidRDefault="00B32DC7" w:rsidP="00F663A8">
            <w:r w:rsidRPr="000D5D90">
              <w:t>75.0</w:t>
            </w:r>
          </w:p>
        </w:tc>
        <w:tc>
          <w:tcPr>
            <w:tcW w:w="0" w:type="auto"/>
          </w:tcPr>
          <w:p w:rsidR="00B32DC7" w:rsidRPr="000D5D90" w:rsidRDefault="00B32DC7" w:rsidP="00F663A8">
            <w:r w:rsidRPr="000D5D90">
              <w:t>1.42 (0.57-3.53)</w:t>
            </w:r>
          </w:p>
        </w:tc>
        <w:tc>
          <w:tcPr>
            <w:tcW w:w="0" w:type="auto"/>
          </w:tcPr>
          <w:p w:rsidR="00B32DC7" w:rsidRPr="000D5D90" w:rsidRDefault="00B32DC7" w:rsidP="00F663A8">
            <w:r w:rsidRPr="000D5D90">
              <w:t>0.53 (0.42-0.64)</w:t>
            </w:r>
          </w:p>
        </w:tc>
      </w:tr>
      <w:tr w:rsidR="00B32DC7" w:rsidRPr="000D5D90" w:rsidTr="00597D26">
        <w:tc>
          <w:tcPr>
            <w:tcW w:w="0" w:type="auto"/>
          </w:tcPr>
          <w:p w:rsidR="00B32DC7" w:rsidRPr="000D5D90" w:rsidRDefault="00B32DC7" w:rsidP="00B32DC7">
            <w:r w:rsidRPr="000D5D90">
              <w:t>Liao</w:t>
            </w:r>
            <w:r>
              <w:fldChar w:fldCharType="begin">
                <w:fldData xml:space="preserve">PEVuZE5vdGU+PENpdGU+PEF1dGhvcj5MaWFvPC9BdXRob3I+PFllYXI+MjAxNDwvWWVhcj48UmVj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MaWFvPC9BdXRob3I+PFllYXI+MjAxNDwvWWVhcj48UmVj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fldChar w:fldCharType="separate"/>
            </w:r>
            <w:r>
              <w:rPr>
                <w:noProof/>
              </w:rPr>
              <w:t>[5]</w:t>
            </w:r>
            <w:r>
              <w:fldChar w:fldCharType="end"/>
            </w:r>
          </w:p>
        </w:tc>
        <w:tc>
          <w:tcPr>
            <w:tcW w:w="0" w:type="auto"/>
          </w:tcPr>
          <w:p w:rsidR="00B32DC7" w:rsidRPr="000D5D90" w:rsidRDefault="00B32DC7" w:rsidP="00F663A8">
            <w:r w:rsidRPr="000D5D90">
              <w:t>All 3 SAECG parameters positive</w:t>
            </w:r>
          </w:p>
        </w:tc>
        <w:tc>
          <w:tcPr>
            <w:tcW w:w="0" w:type="auto"/>
          </w:tcPr>
          <w:p w:rsidR="00B32DC7" w:rsidRPr="000D5D90" w:rsidRDefault="00B32DC7" w:rsidP="00F663A8">
            <w:r w:rsidRPr="000D5D90">
              <w:t>59.1</w:t>
            </w:r>
          </w:p>
        </w:tc>
        <w:tc>
          <w:tcPr>
            <w:tcW w:w="0" w:type="auto"/>
          </w:tcPr>
          <w:p w:rsidR="00B32DC7" w:rsidRPr="000D5D90" w:rsidRDefault="00B32DC7" w:rsidP="00F663A8">
            <w:r w:rsidRPr="000D5D90">
              <w:t>66.2</w:t>
            </w:r>
          </w:p>
        </w:tc>
        <w:tc>
          <w:tcPr>
            <w:tcW w:w="0" w:type="auto"/>
          </w:tcPr>
          <w:p w:rsidR="00B32DC7" w:rsidRPr="000D5D90" w:rsidRDefault="00B32DC7" w:rsidP="00F663A8">
            <w:r w:rsidRPr="000D5D90">
              <w:t>35.1</w:t>
            </w:r>
          </w:p>
        </w:tc>
        <w:tc>
          <w:tcPr>
            <w:tcW w:w="0" w:type="auto"/>
          </w:tcPr>
          <w:p w:rsidR="00B32DC7" w:rsidRPr="000D5D90" w:rsidRDefault="00B32DC7" w:rsidP="00F663A8">
            <w:r w:rsidRPr="000D5D90">
              <w:t>83.0</w:t>
            </w:r>
          </w:p>
        </w:tc>
        <w:tc>
          <w:tcPr>
            <w:tcW w:w="0" w:type="auto"/>
          </w:tcPr>
          <w:p w:rsidR="00B32DC7" w:rsidRPr="000D5D90" w:rsidRDefault="00B32DC7" w:rsidP="00F663A8">
            <w:r w:rsidRPr="000D5D90">
              <w:t>2.83 (1.06-7.55)</w:t>
            </w:r>
          </w:p>
        </w:tc>
        <w:tc>
          <w:tcPr>
            <w:tcW w:w="0" w:type="auto"/>
          </w:tcPr>
          <w:p w:rsidR="00B32DC7" w:rsidRPr="000D5D90" w:rsidRDefault="00B32DC7" w:rsidP="00F663A8">
            <w:r w:rsidRPr="000D5D90">
              <w:t>0.63 (0.049-0.76)</w:t>
            </w:r>
          </w:p>
        </w:tc>
      </w:tr>
      <w:tr w:rsidR="00B32DC7" w:rsidRPr="000D5D90" w:rsidTr="00597D26">
        <w:tc>
          <w:tcPr>
            <w:tcW w:w="0" w:type="auto"/>
          </w:tcPr>
          <w:p w:rsidR="00B32DC7" w:rsidRPr="000D5D90" w:rsidRDefault="00B32DC7" w:rsidP="00B32DC7">
            <w:r w:rsidRPr="000D5D90">
              <w:t>Bhonsale 2013</w:t>
            </w:r>
            <w:r>
              <w:fldChar w:fldCharType="begin">
                <w:fldData xml:space="preserve">PEVuZE5vdGU+PENpdGU+PEF1dGhvcj5CaG9uc2FsZTwvQXV0aG9yPjxZZWFyPjIwMTM8L1llYXI+
PFJlY051bT40ODwvUmVjTnVtPjxEaXNwbGF5VGV4dD5bMTN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instrText xml:space="preserve"> ADDIN EN.CITE </w:instrText>
            </w:r>
            <w:r>
              <w:fldChar w:fldCharType="begin">
                <w:fldData xml:space="preserve">PEVuZE5vdGU+PENpdGU+PEF1dGhvcj5CaG9uc2FsZTwvQXV0aG9yPjxZZWFyPjIwMTM8L1llYXI+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</w:fldData>
              </w:fldChar>
            </w:r>
            <w:r>
              <w:instrText xml:space="preserve"> ADDIN EN.CITE.DATA </w:instrText>
            </w:r>
            <w:r>
              <w:fldChar w:fldCharType="end"/>
            </w:r>
            <w:r>
              <w:fldChar w:fldCharType="separate"/>
            </w:r>
            <w:r>
              <w:rPr>
                <w:noProof/>
              </w:rPr>
              <w:t>[13]</w:t>
            </w:r>
            <w:r>
              <w:fldChar w:fldCharType="end"/>
            </w:r>
          </w:p>
        </w:tc>
        <w:tc>
          <w:tcPr>
            <w:tcW w:w="0" w:type="auto"/>
          </w:tcPr>
          <w:p w:rsidR="00B32DC7" w:rsidRPr="000D5D90" w:rsidRDefault="00B32DC7" w:rsidP="00F663A8">
            <w:r w:rsidRPr="000D5D90">
              <w:t>Proband, Male and 3 or more TWI</w:t>
            </w:r>
          </w:p>
        </w:tc>
        <w:tc>
          <w:tcPr>
            <w:tcW w:w="0" w:type="auto"/>
          </w:tcPr>
          <w:p w:rsidR="00B32DC7" w:rsidRPr="000D5D90" w:rsidRDefault="00B32DC7" w:rsidP="00F663A8">
            <w:r w:rsidRPr="000D5D90">
              <w:t>31.4</w:t>
            </w:r>
          </w:p>
        </w:tc>
        <w:tc>
          <w:tcPr>
            <w:tcW w:w="0" w:type="auto"/>
          </w:tcPr>
          <w:p w:rsidR="00B32DC7" w:rsidRPr="000D5D90" w:rsidRDefault="00B32DC7" w:rsidP="00F663A8">
            <w:r w:rsidRPr="000D5D90">
              <w:t>77.1</w:t>
            </w:r>
          </w:p>
        </w:tc>
        <w:tc>
          <w:tcPr>
            <w:tcW w:w="0" w:type="auto"/>
          </w:tcPr>
          <w:p w:rsidR="00B32DC7" w:rsidRPr="000D5D90" w:rsidRDefault="00B32DC7" w:rsidP="00F663A8">
            <w:r w:rsidRPr="000D5D90">
              <w:t>33.3</w:t>
            </w:r>
          </w:p>
        </w:tc>
        <w:tc>
          <w:tcPr>
            <w:tcW w:w="0" w:type="auto"/>
          </w:tcPr>
          <w:p w:rsidR="00B32DC7" w:rsidRPr="000D5D90" w:rsidRDefault="00B32DC7" w:rsidP="00F663A8">
            <w:r w:rsidRPr="000D5D90">
              <w:t>75.5</w:t>
            </w:r>
          </w:p>
        </w:tc>
        <w:tc>
          <w:tcPr>
            <w:tcW w:w="0" w:type="auto"/>
          </w:tcPr>
          <w:p w:rsidR="00B32DC7" w:rsidRPr="000D5D90" w:rsidRDefault="00B32DC7" w:rsidP="00F663A8">
            <w:r w:rsidRPr="000D5D90">
              <w:t>1.54 (0.65-3.64)</w:t>
            </w:r>
          </w:p>
        </w:tc>
        <w:tc>
          <w:tcPr>
            <w:tcW w:w="0" w:type="auto"/>
          </w:tcPr>
          <w:p w:rsidR="00B32DC7" w:rsidRPr="000D5D90" w:rsidRDefault="00B32DC7" w:rsidP="00F663A8">
            <w:r w:rsidRPr="000D5D90">
              <w:t>0.54 (0.43-0.66)</w:t>
            </w:r>
          </w:p>
        </w:tc>
      </w:tr>
      <w:tr w:rsidR="00B32DC7" w:rsidRPr="000D5D90" w:rsidTr="00597D26">
        <w:tc>
          <w:tcPr>
            <w:tcW w:w="0" w:type="auto"/>
          </w:tcPr>
          <w:p w:rsidR="00B32DC7" w:rsidRPr="000D5D90" w:rsidRDefault="00B32DC7" w:rsidP="00B32DC7">
            <w:r w:rsidRPr="000D5D90">
              <w:t>Corrado 2010</w:t>
            </w:r>
            <w:r>
              <w:fldChar w:fldCharType="begin">
                <w:fldData xml:space="preserve">PEVuZE5vdGU+PENpdGU+PEF1dGhvcj5Db3JyYWRvPC9BdXRob3I+PFllYXI+MjAxMDwvWWVhcj48
UmVjTnVtPjM4PC9SZWNOdW0+PERpc3BsYXlUZXh0PlsyMl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Db3JyYWRvPC9BdXRob3I+PFllYXI+MjAxMDwvWWVhcj48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22]</w:t>
            </w:r>
            <w:r>
              <w:fldChar w:fldCharType="end"/>
            </w:r>
          </w:p>
        </w:tc>
        <w:tc>
          <w:tcPr>
            <w:tcW w:w="0" w:type="auto"/>
          </w:tcPr>
          <w:p w:rsidR="00B32DC7" w:rsidRPr="000D5D90" w:rsidRDefault="00B32DC7" w:rsidP="00F663A8">
            <w:r w:rsidRPr="000D5D90">
              <w:t>Syncope and NSVT</w:t>
            </w:r>
          </w:p>
        </w:tc>
        <w:tc>
          <w:tcPr>
            <w:tcW w:w="0" w:type="auto"/>
          </w:tcPr>
          <w:p w:rsidR="00B32DC7" w:rsidRPr="000D5D90" w:rsidRDefault="00B32DC7" w:rsidP="00F663A8">
            <w:r w:rsidRPr="000D5D90">
              <w:t>7.4</w:t>
            </w:r>
          </w:p>
        </w:tc>
        <w:tc>
          <w:tcPr>
            <w:tcW w:w="0" w:type="auto"/>
          </w:tcPr>
          <w:p w:rsidR="00B32DC7" w:rsidRPr="000D5D90" w:rsidRDefault="00B32DC7" w:rsidP="00F663A8">
            <w:r w:rsidRPr="000D5D90">
              <w:t>90.8</w:t>
            </w:r>
          </w:p>
        </w:tc>
        <w:tc>
          <w:tcPr>
            <w:tcW w:w="0" w:type="auto"/>
          </w:tcPr>
          <w:p w:rsidR="00B32DC7" w:rsidRPr="000D5D90" w:rsidRDefault="00B32DC7" w:rsidP="00F663A8">
            <w:r w:rsidRPr="000D5D90">
              <w:t>20.0</w:t>
            </w:r>
          </w:p>
        </w:tc>
        <w:tc>
          <w:tcPr>
            <w:tcW w:w="0" w:type="auto"/>
          </w:tcPr>
          <w:p w:rsidR="00B32DC7" w:rsidRPr="000D5D90" w:rsidRDefault="00B32DC7" w:rsidP="00F663A8">
            <w:r w:rsidRPr="000D5D90">
              <w:t>76.0</w:t>
            </w:r>
          </w:p>
        </w:tc>
        <w:tc>
          <w:tcPr>
            <w:tcW w:w="0" w:type="auto"/>
          </w:tcPr>
          <w:p w:rsidR="00B32DC7" w:rsidRPr="000D5D90" w:rsidRDefault="00B32DC7" w:rsidP="00F663A8">
            <w:r w:rsidRPr="000D5D90">
              <w:t>0.79 (0.16-3.97)</w:t>
            </w:r>
          </w:p>
        </w:tc>
        <w:tc>
          <w:tcPr>
            <w:tcW w:w="0" w:type="auto"/>
          </w:tcPr>
          <w:p w:rsidR="00B32DC7" w:rsidRPr="000D5D90" w:rsidRDefault="00B32DC7" w:rsidP="00F663A8">
            <w:r w:rsidRPr="000D5D90">
              <w:t>0.49 (0.37-0.62)</w:t>
            </w:r>
          </w:p>
        </w:tc>
      </w:tr>
      <w:tr w:rsidR="00B32DC7" w:rsidRPr="000D5D90" w:rsidTr="00597D26">
        <w:tc>
          <w:tcPr>
            <w:tcW w:w="0" w:type="auto"/>
          </w:tcPr>
          <w:p w:rsidR="00B32DC7" w:rsidRPr="000D5D90" w:rsidRDefault="00B32DC7" w:rsidP="00B32DC7">
            <w:r w:rsidRPr="000D5D90">
              <w:lastRenderedPageBreak/>
              <w:t>Piccini</w:t>
            </w:r>
            <w:r>
              <w:fldChar w:fldCharType="begin">
                <w:fldData xml:space="preserve">PEVuZE5vdGU+PENpdGU+PEF1dGhvcj5QaWNjaW5pPC9BdXRob3I+PFllYXI+MjAwNTwvWWVhcj48
UmVjTnVtPjQxPC9SZWNOdW0+PERpc3BsYXlUZXh0PlsyM1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QaWNjaW5pPC9BdXRob3I+PFllYXI+MjAwNTwvWWVhcj48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23]</w:t>
            </w:r>
            <w:r>
              <w:fldChar w:fldCharType="end"/>
            </w:r>
          </w:p>
        </w:tc>
        <w:tc>
          <w:tcPr>
            <w:tcW w:w="0" w:type="auto"/>
          </w:tcPr>
          <w:p w:rsidR="00B32DC7" w:rsidRPr="000D5D90" w:rsidRDefault="00B32DC7" w:rsidP="00F663A8">
            <w:r w:rsidRPr="000D5D90">
              <w:t>VT or VF</w:t>
            </w:r>
          </w:p>
        </w:tc>
        <w:tc>
          <w:tcPr>
            <w:tcW w:w="0" w:type="auto"/>
          </w:tcPr>
          <w:p w:rsidR="00B32DC7" w:rsidRPr="000D5D90" w:rsidRDefault="00B32DC7" w:rsidP="00F663A8">
            <w:r w:rsidRPr="000D5D90">
              <w:t>57.1</w:t>
            </w:r>
          </w:p>
        </w:tc>
        <w:tc>
          <w:tcPr>
            <w:tcW w:w="0" w:type="auto"/>
          </w:tcPr>
          <w:p w:rsidR="00B32DC7" w:rsidRPr="000D5D90" w:rsidRDefault="00B32DC7" w:rsidP="00F663A8">
            <w:r w:rsidRPr="000D5D90">
              <w:t>78.0</w:t>
            </w:r>
          </w:p>
        </w:tc>
        <w:tc>
          <w:tcPr>
            <w:tcW w:w="0" w:type="auto"/>
          </w:tcPr>
          <w:p w:rsidR="00B32DC7" w:rsidRPr="000D5D90" w:rsidRDefault="00B32DC7" w:rsidP="00F663A8">
            <w:r w:rsidRPr="000D5D90">
              <w:t>47.6</w:t>
            </w:r>
          </w:p>
        </w:tc>
        <w:tc>
          <w:tcPr>
            <w:tcW w:w="0" w:type="auto"/>
          </w:tcPr>
          <w:p w:rsidR="00B32DC7" w:rsidRPr="000D5D90" w:rsidRDefault="00B32DC7" w:rsidP="00F663A8">
            <w:r w:rsidRPr="000D5D90">
              <w:t>83.9</w:t>
            </w:r>
          </w:p>
        </w:tc>
        <w:tc>
          <w:tcPr>
            <w:tcW w:w="0" w:type="auto"/>
          </w:tcPr>
          <w:p w:rsidR="00B32DC7" w:rsidRPr="000D5D90" w:rsidRDefault="00B32DC7" w:rsidP="00F663A8">
            <w:r w:rsidRPr="000D5D90">
              <w:t>4.73 (2.08-10.73)</w:t>
            </w:r>
          </w:p>
        </w:tc>
        <w:tc>
          <w:tcPr>
            <w:tcW w:w="0" w:type="auto"/>
          </w:tcPr>
          <w:p w:rsidR="00B32DC7" w:rsidRPr="000D5D90" w:rsidRDefault="00B32DC7" w:rsidP="00F663A8">
            <w:r w:rsidRPr="000D5D90">
              <w:t>0.68 (0.57-0.78)</w:t>
            </w:r>
          </w:p>
        </w:tc>
      </w:tr>
      <w:tr w:rsidR="00B32DC7" w:rsidRPr="000D5D90" w:rsidTr="00597D26">
        <w:tc>
          <w:tcPr>
            <w:tcW w:w="0" w:type="auto"/>
          </w:tcPr>
          <w:p w:rsidR="00B32DC7" w:rsidRPr="000D5D90" w:rsidRDefault="00B32DC7" w:rsidP="00B32DC7">
            <w:r w:rsidRPr="000D5D90">
              <w:t>Wichter</w:t>
            </w:r>
            <w:r>
              <w:fldChar w:fldCharType="begin">
                <w:fldData xml:space="preserve">PEVuZE5vdGU+PENpdGU+PEF1dGhvcj5XaWNodGVyPC9BdXRob3I+PFllYXI+MjAwNDwvWWVhcj48
UmVjTnVtPjQwPC9SZWNOdW0+PERpc3BsYXlUZXh0PlsyNl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XaWNodGVyPC9BdXRob3I+PFllYXI+MjAwNDwvWWVhcj48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fldChar w:fldCharType="separate"/>
            </w:r>
            <w:r>
              <w:rPr>
                <w:noProof/>
              </w:rPr>
              <w:t>[26]</w:t>
            </w:r>
            <w:r>
              <w:fldChar w:fldCharType="end"/>
            </w:r>
          </w:p>
        </w:tc>
        <w:tc>
          <w:tcPr>
            <w:tcW w:w="0" w:type="auto"/>
          </w:tcPr>
          <w:p w:rsidR="00B32DC7" w:rsidRPr="000D5D90" w:rsidRDefault="00B32DC7" w:rsidP="00F663A8">
            <w:r w:rsidRPr="000D5D90">
              <w:t>RV dysfunction</w:t>
            </w:r>
          </w:p>
        </w:tc>
        <w:tc>
          <w:tcPr>
            <w:tcW w:w="0" w:type="auto"/>
          </w:tcPr>
          <w:p w:rsidR="00B32DC7" w:rsidRPr="000D5D90" w:rsidRDefault="00B32DC7" w:rsidP="00F663A8">
            <w:r w:rsidRPr="000D5D90">
              <w:t>60.0</w:t>
            </w:r>
          </w:p>
        </w:tc>
        <w:tc>
          <w:tcPr>
            <w:tcW w:w="0" w:type="auto"/>
          </w:tcPr>
          <w:p w:rsidR="00B32DC7" w:rsidRPr="000D5D90" w:rsidRDefault="00B32DC7" w:rsidP="00F663A8">
            <w:r w:rsidRPr="000D5D90">
              <w:t>58.8</w:t>
            </w:r>
          </w:p>
        </w:tc>
        <w:tc>
          <w:tcPr>
            <w:tcW w:w="0" w:type="auto"/>
          </w:tcPr>
          <w:p w:rsidR="00B32DC7" w:rsidRPr="000D5D90" w:rsidRDefault="00B32DC7" w:rsidP="00F663A8">
            <w:r w:rsidRPr="000D5D90">
              <w:t>34.4</w:t>
            </w:r>
          </w:p>
        </w:tc>
        <w:tc>
          <w:tcPr>
            <w:tcW w:w="0" w:type="auto"/>
          </w:tcPr>
          <w:p w:rsidR="00B32DC7" w:rsidRPr="000D5D90" w:rsidRDefault="00B32DC7" w:rsidP="00F663A8">
            <w:r w:rsidRPr="000D5D90">
              <w:t>80.3</w:t>
            </w:r>
          </w:p>
        </w:tc>
        <w:tc>
          <w:tcPr>
            <w:tcW w:w="0" w:type="auto"/>
          </w:tcPr>
          <w:p w:rsidR="00B32DC7" w:rsidRPr="000D5D90" w:rsidRDefault="00B32DC7" w:rsidP="00F663A8">
            <w:r w:rsidRPr="000D5D90">
              <w:t>2.14 (0.97-4.70)</w:t>
            </w:r>
          </w:p>
        </w:tc>
        <w:tc>
          <w:tcPr>
            <w:tcW w:w="0" w:type="auto"/>
          </w:tcPr>
          <w:p w:rsidR="00B32DC7" w:rsidRPr="000D5D90" w:rsidRDefault="00B32DC7" w:rsidP="00F663A8">
            <w:r w:rsidRPr="000D5D90">
              <w:t>0.59 (0.48-0.70)</w:t>
            </w:r>
          </w:p>
        </w:tc>
      </w:tr>
      <w:tr w:rsidR="00B32DC7" w:rsidRPr="000D5D90" w:rsidTr="00597D26">
        <w:tc>
          <w:tcPr>
            <w:tcW w:w="0" w:type="auto"/>
          </w:tcPr>
          <w:p w:rsidR="00B32DC7" w:rsidRPr="000D5D90" w:rsidRDefault="00B32DC7" w:rsidP="00B32DC7">
            <w:r>
              <w:t>2015 Task Force</w:t>
            </w:r>
            <w:r>
              <w:fldChar w:fldCharType="begin">
                <w:fldData xml:space="preserve">PEVuZE5vdGU+PENpdGU+PEF1dGhvcj5Db3JyYWRvPC9BdXRob3I+PFllYXI+MjAxNTwvWWVhcj48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Db3JyYWRvPC9BdXRob3I+PFllYXI+MjAxNTwvWWVhcj48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30]</w:t>
            </w:r>
            <w:r>
              <w:fldChar w:fldCharType="end"/>
            </w:r>
          </w:p>
        </w:tc>
        <w:tc>
          <w:tcPr>
            <w:tcW w:w="0" w:type="auto"/>
          </w:tcPr>
          <w:p w:rsidR="00B32DC7" w:rsidRPr="000D5D90" w:rsidRDefault="00B32DC7" w:rsidP="00F663A8">
            <w:r w:rsidRPr="000D5D90">
              <w:t>LV/RV dysfunction, syncope or NSVT</w:t>
            </w:r>
          </w:p>
        </w:tc>
        <w:tc>
          <w:tcPr>
            <w:tcW w:w="0" w:type="auto"/>
          </w:tcPr>
          <w:p w:rsidR="00B32DC7" w:rsidRPr="000D5D90" w:rsidRDefault="00B32DC7" w:rsidP="00F663A8">
            <w:r w:rsidRPr="000D5D90">
              <w:t>100</w:t>
            </w:r>
          </w:p>
        </w:tc>
        <w:tc>
          <w:tcPr>
            <w:tcW w:w="0" w:type="auto"/>
          </w:tcPr>
          <w:p w:rsidR="00B32DC7" w:rsidRPr="000D5D90" w:rsidRDefault="00B32DC7" w:rsidP="00F663A8">
            <w:r w:rsidRPr="000D5D90">
              <w:t>20.2</w:t>
            </w:r>
          </w:p>
        </w:tc>
        <w:tc>
          <w:tcPr>
            <w:tcW w:w="0" w:type="auto"/>
          </w:tcPr>
          <w:p w:rsidR="00B32DC7" w:rsidRPr="000D5D90" w:rsidRDefault="00B32DC7" w:rsidP="00F663A8">
            <w:r w:rsidRPr="000D5D90">
              <w:t>30.4</w:t>
            </w:r>
          </w:p>
        </w:tc>
        <w:tc>
          <w:tcPr>
            <w:tcW w:w="0" w:type="auto"/>
          </w:tcPr>
          <w:p w:rsidR="00B32DC7" w:rsidRPr="000D5D90" w:rsidRDefault="00B32DC7" w:rsidP="00F663A8">
            <w:r w:rsidRPr="000D5D90">
              <w:t>100</w:t>
            </w:r>
          </w:p>
        </w:tc>
        <w:tc>
          <w:tcPr>
            <w:tcW w:w="0" w:type="auto"/>
          </w:tcPr>
          <w:p w:rsidR="00B32DC7" w:rsidRPr="000D5D90" w:rsidRDefault="00B32DC7" w:rsidP="00F663A8">
            <w:r w:rsidRPr="000D5D90">
              <w:t>1.44 (1.26-1.63)</w:t>
            </w:r>
          </w:p>
        </w:tc>
        <w:tc>
          <w:tcPr>
            <w:tcW w:w="0" w:type="auto"/>
          </w:tcPr>
          <w:p w:rsidR="00B32DC7" w:rsidRPr="000D5D90" w:rsidRDefault="00B32DC7" w:rsidP="00F663A8">
            <w:r w:rsidRPr="000D5D90">
              <w:t>0.60 (0.50-0.71)</w:t>
            </w:r>
          </w:p>
        </w:tc>
      </w:tr>
    </w:tbl>
    <w:p w:rsidR="00B32DC7" w:rsidRDefault="00B32DC7" w:rsidP="00B32DC7">
      <w:r w:rsidRPr="000D5D90">
        <w:t>Previously reported risk factors for arrhythmias, sensitivity, specificity, positive predictive value (PPV), negative predictive value (NPV), odds ratio (OR) and area under the curve (AUC) calculated in our population. LV: left ventricular, RWMA: regional wall motion abnormalities, LVEF: left ventricular ejection fraction, SAECG: signal averaged ECG, TWI: T wave inversions, NSVT: nonsustained ventricular tachycardia (VT), VF: ventricular fibrillation, RV: right ventricular</w:t>
      </w:r>
    </w:p>
    <w:p w:rsidR="00460888" w:rsidRDefault="00460888">
      <w:pPr>
        <w:spacing w:after="160" w:line="259" w:lineRule="auto"/>
      </w:pPr>
    </w:p>
    <w:p w:rsidR="00460888" w:rsidRDefault="00460888">
      <w:pPr>
        <w:spacing w:after="160" w:line="259" w:lineRule="auto"/>
        <w:rPr>
          <w:rFonts w:asciiTheme="majorHAnsi" w:eastAsiaTheme="majorEastAsia" w:hAnsiTheme="majorHAnsi" w:cstheme="majorBidi"/>
          <w:color w:val="2E74B5" w:themeColor="accent1" w:themeShade="BF"/>
          <w:sz w:val="26"/>
          <w:szCs w:val="26"/>
        </w:rPr>
      </w:pPr>
      <w:r>
        <w:br w:type="page"/>
      </w:r>
    </w:p>
    <w:p w:rsidR="00460888" w:rsidRDefault="00460888" w:rsidP="00460888">
      <w:pPr>
        <w:pStyle w:val="berschrift2"/>
        <w:sectPr w:rsidR="00460888" w:rsidSect="00B32DC7">
          <w:pgSz w:w="16838" w:h="11906" w:orient="landscape"/>
          <w:pgMar w:top="1418" w:right="1418" w:bottom="1418" w:left="1134" w:header="709" w:footer="709" w:gutter="0"/>
          <w:cols w:space="708"/>
          <w:docGrid w:linePitch="360"/>
        </w:sectPr>
      </w:pPr>
    </w:p>
    <w:p w:rsidR="00460888" w:rsidRDefault="00460888" w:rsidP="00460888">
      <w:pPr>
        <w:pStyle w:val="berschrift2"/>
      </w:pPr>
      <w:r>
        <w:lastRenderedPageBreak/>
        <w:t>Figures</w:t>
      </w:r>
    </w:p>
    <w:p w:rsidR="00460888" w:rsidRDefault="00460888" w:rsidP="00460888">
      <w:pPr>
        <w:pStyle w:val="berschrift4"/>
      </w:pPr>
      <w:r>
        <w:t>Figure A.1</w:t>
      </w:r>
    </w:p>
    <w:p w:rsidR="00460888" w:rsidRPr="00460888" w:rsidRDefault="00460888" w:rsidP="00460888"/>
    <w:p w:rsidR="00460888" w:rsidRDefault="00460888" w:rsidP="00460888">
      <w:pPr>
        <w:spacing w:line="480" w:lineRule="auto"/>
      </w:pPr>
      <w:r>
        <w:rPr>
          <w:rFonts w:asciiTheme="majorHAnsi" w:eastAsiaTheme="majorEastAsia" w:hAnsiTheme="majorHAnsi" w:cstheme="majorBidi"/>
          <w:i/>
          <w:iCs/>
          <w:noProof/>
          <w:color w:val="2E74B5" w:themeColor="accent1" w:themeShade="BF"/>
          <w:lang w:val="de-CH" w:eastAsia="de-CH"/>
        </w:rPr>
        <w:drawing>
          <wp:inline distT="0" distB="0" distL="0" distR="0" wp14:anchorId="7C634FF5" wp14:editId="08FF577A">
            <wp:extent cx="5038725" cy="2066925"/>
            <wp:effectExtent l="0" t="0" r="9525" b="9525"/>
            <wp:docPr id="1" name="Grafik 1" descr="H:\Annina\ARVC Studien\Risk Score\Figure1ARVCrisksco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nnina\ARVC Studien\Risk Score\Figure1ARVCriskscore.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8725" cy="2066925"/>
                    </a:xfrm>
                    <a:prstGeom prst="rect">
                      <a:avLst/>
                    </a:prstGeom>
                    <a:noFill/>
                    <a:ln>
                      <a:noFill/>
                    </a:ln>
                  </pic:spPr>
                </pic:pic>
              </a:graphicData>
            </a:graphic>
          </wp:inline>
        </w:drawing>
      </w:r>
    </w:p>
    <w:p w:rsidR="00460888" w:rsidRDefault="00460888" w:rsidP="00460888">
      <w:pPr>
        <w:spacing w:line="480" w:lineRule="auto"/>
        <w:rPr>
          <w:rFonts w:ascii="Times New Roman" w:hAnsi="Times New Roman"/>
        </w:rPr>
      </w:pPr>
      <w:r>
        <w:rPr>
          <w:rFonts w:ascii="Times New Roman" w:hAnsi="Times New Roman"/>
        </w:rPr>
        <w:t>Flow-chart of patients included</w:t>
      </w:r>
      <w:r w:rsidRPr="00460888">
        <w:rPr>
          <w:rFonts w:ascii="Times New Roman" w:hAnsi="Times New Roman"/>
        </w:rPr>
        <w:t>. ARVC: ar</w:t>
      </w:r>
      <w:r>
        <w:rPr>
          <w:rFonts w:ascii="Times New Roman" w:hAnsi="Times New Roman"/>
        </w:rPr>
        <w:t>rhythmogenic right ventricular cardiomyopathy, ICD: implantable cardioverter-defibrillator</w:t>
      </w:r>
    </w:p>
    <w:p w:rsidR="00460888" w:rsidRDefault="00460888" w:rsidP="00460888">
      <w:pPr>
        <w:spacing w:line="480" w:lineRule="auto"/>
        <w:rPr>
          <w:rFonts w:ascii="Times New Roman" w:hAnsi="Times New Roman"/>
        </w:rPr>
      </w:pPr>
    </w:p>
    <w:p w:rsidR="00460888" w:rsidRDefault="00460888">
      <w:pPr>
        <w:spacing w:after="160" w:line="259" w:lineRule="auto"/>
        <w:rPr>
          <w:rFonts w:asciiTheme="majorHAnsi" w:eastAsiaTheme="majorEastAsia" w:hAnsiTheme="majorHAnsi" w:cstheme="majorBidi"/>
          <w:i/>
          <w:iCs/>
          <w:color w:val="2E74B5" w:themeColor="accent1" w:themeShade="BF"/>
        </w:rPr>
      </w:pPr>
      <w:r>
        <w:br w:type="page"/>
      </w:r>
    </w:p>
    <w:p w:rsidR="00460888" w:rsidRDefault="00460888" w:rsidP="00460888">
      <w:pPr>
        <w:pStyle w:val="berschrift4"/>
      </w:pPr>
      <w:r>
        <w:lastRenderedPageBreak/>
        <w:t>Figure A.2</w:t>
      </w:r>
    </w:p>
    <w:p w:rsidR="00460888" w:rsidRDefault="00460888" w:rsidP="00460888"/>
    <w:p w:rsidR="00460888" w:rsidRDefault="00460888" w:rsidP="00460888"/>
    <w:p w:rsidR="00460888" w:rsidRDefault="00460888" w:rsidP="00460888">
      <w:r>
        <w:rPr>
          <w:noProof/>
          <w:lang w:val="de-CH" w:eastAsia="de-CH"/>
        </w:rPr>
        <w:drawing>
          <wp:inline distT="0" distB="0" distL="0" distR="0">
            <wp:extent cx="4170680" cy="4026071"/>
            <wp:effectExtent l="0" t="0" r="1270" b="0"/>
            <wp:docPr id="2" name="Grafik 2" descr="H:\Annina\ARVC Studien\Risk Score\FigureA.2ARVCrisksco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nnina\ARVC Studien\Risk Score\FigureA.2ARVCriskscore.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5268" t="5827" r="12057" b="6805"/>
                    <a:stretch/>
                  </pic:blipFill>
                  <pic:spPr bwMode="auto">
                    <a:xfrm>
                      <a:off x="0" y="0"/>
                      <a:ext cx="4173404" cy="4028701"/>
                    </a:xfrm>
                    <a:prstGeom prst="rect">
                      <a:avLst/>
                    </a:prstGeom>
                    <a:noFill/>
                    <a:ln>
                      <a:noFill/>
                    </a:ln>
                    <a:extLst>
                      <a:ext uri="{53640926-AAD7-44D8-BBD7-CCE9431645EC}">
                        <a14:shadowObscured xmlns:a14="http://schemas.microsoft.com/office/drawing/2010/main"/>
                      </a:ext>
                    </a:extLst>
                  </pic:spPr>
                </pic:pic>
              </a:graphicData>
            </a:graphic>
          </wp:inline>
        </w:drawing>
      </w:r>
    </w:p>
    <w:p w:rsidR="00460888" w:rsidRDefault="00460888" w:rsidP="00460888"/>
    <w:p w:rsidR="00460888" w:rsidRDefault="00460888" w:rsidP="00460888"/>
    <w:p w:rsidR="00460888" w:rsidRDefault="00460888" w:rsidP="00460888">
      <w:pPr>
        <w:spacing w:line="480" w:lineRule="auto"/>
        <w:rPr>
          <w:rFonts w:ascii="Times New Roman" w:hAnsi="Times New Roman"/>
          <w:u w:val="single"/>
        </w:rPr>
      </w:pPr>
      <w:r>
        <w:rPr>
          <w:rFonts w:ascii="Times New Roman" w:hAnsi="Times New Roman"/>
        </w:rPr>
        <w:t>Receiver operating characteristic curves for risk score based on filtered QRS duration ≥117 ms, NSVT ≥3 beats on 24h-ECG, absence of negative T wave in lead aVR</w:t>
      </w:r>
      <w:r>
        <w:rPr>
          <w:rFonts w:ascii="Times New Roman" w:hAnsi="Times New Roman"/>
          <w:u w:val="single"/>
        </w:rPr>
        <w:t xml:space="preserve"> </w:t>
      </w:r>
    </w:p>
    <w:p w:rsidR="00460888" w:rsidRDefault="00460888" w:rsidP="00460888"/>
    <w:p w:rsidR="00460888" w:rsidRDefault="00460888">
      <w:pPr>
        <w:spacing w:after="160" w:line="259" w:lineRule="auto"/>
        <w:rPr>
          <w:rFonts w:asciiTheme="majorHAnsi" w:eastAsiaTheme="majorEastAsia" w:hAnsiTheme="majorHAnsi" w:cstheme="majorBidi"/>
          <w:i/>
          <w:iCs/>
          <w:color w:val="2E74B5" w:themeColor="accent1" w:themeShade="BF"/>
        </w:rPr>
      </w:pPr>
      <w:r>
        <w:br w:type="page"/>
      </w:r>
    </w:p>
    <w:p w:rsidR="00460888" w:rsidRDefault="00460888" w:rsidP="00460888">
      <w:pPr>
        <w:pStyle w:val="berschrift4"/>
      </w:pPr>
      <w:r>
        <w:lastRenderedPageBreak/>
        <w:t>Figure A.3</w:t>
      </w:r>
    </w:p>
    <w:p w:rsidR="00460888" w:rsidRDefault="00460888" w:rsidP="00460888"/>
    <w:p w:rsidR="00460888" w:rsidRDefault="00460888" w:rsidP="00460888">
      <w:r>
        <w:rPr>
          <w:noProof/>
          <w:lang w:val="de-CH" w:eastAsia="de-CH"/>
        </w:rPr>
        <w:drawing>
          <wp:inline distT="0" distB="0" distL="0" distR="0">
            <wp:extent cx="4352925" cy="4610100"/>
            <wp:effectExtent l="0" t="0" r="9525" b="0"/>
            <wp:docPr id="3" name="Grafik 3" descr="H:\Annina\ARVC Studien\Risk Score\FigureA.3ARVCrisksco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nnina\ARVC Studien\Risk Score\FigureA.3ARVCriskscore.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4338"/>
                    <a:stretch/>
                  </pic:blipFill>
                  <pic:spPr bwMode="auto">
                    <a:xfrm>
                      <a:off x="0" y="0"/>
                      <a:ext cx="4352925" cy="4610100"/>
                    </a:xfrm>
                    <a:prstGeom prst="rect">
                      <a:avLst/>
                    </a:prstGeom>
                    <a:noFill/>
                    <a:ln>
                      <a:noFill/>
                    </a:ln>
                    <a:extLst>
                      <a:ext uri="{53640926-AAD7-44D8-BBD7-CCE9431645EC}">
                        <a14:shadowObscured xmlns:a14="http://schemas.microsoft.com/office/drawing/2010/main"/>
                      </a:ext>
                    </a:extLst>
                  </pic:spPr>
                </pic:pic>
              </a:graphicData>
            </a:graphic>
          </wp:inline>
        </w:drawing>
      </w:r>
    </w:p>
    <w:p w:rsidR="00460888" w:rsidRDefault="00460888" w:rsidP="00460888">
      <w:pPr>
        <w:spacing w:line="480" w:lineRule="auto"/>
        <w:rPr>
          <w:rFonts w:ascii="Times New Roman" w:hAnsi="Times New Roman"/>
          <w:u w:val="single"/>
        </w:rPr>
      </w:pPr>
      <w:r>
        <w:rPr>
          <w:rFonts w:ascii="Times New Roman" w:hAnsi="Times New Roman"/>
        </w:rPr>
        <w:t xml:space="preserve">Clustered Bar Chart for risk score based on filtered QRS duration ≥117 ms, NSVT ≥3 beats on 24h-ECG, absence of negative T wave in lead aVR in patients with definite ARVC with and without VT/VF before initial investigation. Green bars: recurrent arrhythmia, blue bars: favourable outcome. </w:t>
      </w:r>
    </w:p>
    <w:p w:rsidR="00460888" w:rsidRDefault="00460888" w:rsidP="00460888">
      <w:r>
        <w:br w:type="page"/>
      </w:r>
    </w:p>
    <w:p w:rsidR="00460888" w:rsidRPr="00460888" w:rsidRDefault="00460888" w:rsidP="00460888">
      <w:pPr>
        <w:sectPr w:rsidR="00460888" w:rsidRPr="00460888" w:rsidSect="00460888">
          <w:pgSz w:w="11906" w:h="16838"/>
          <w:pgMar w:top="1418" w:right="1418" w:bottom="1134" w:left="1418" w:header="709" w:footer="709" w:gutter="0"/>
          <w:cols w:space="708"/>
          <w:docGrid w:linePitch="360"/>
        </w:sectPr>
      </w:pPr>
    </w:p>
    <w:p w:rsidR="00EF1454" w:rsidRDefault="00EF1454" w:rsidP="00EF1454">
      <w:pPr>
        <w:pStyle w:val="berschrift4"/>
      </w:pPr>
      <w:r>
        <w:lastRenderedPageBreak/>
        <w:t>References:</w:t>
      </w:r>
    </w:p>
    <w:p w:rsidR="00A95FCB" w:rsidRPr="00A95FCB" w:rsidRDefault="00F23CDC" w:rsidP="00A95FCB">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A95FCB" w:rsidRPr="00A95FCB">
        <w:t>1. Protonotarios A, Anastasakis A, Panagiotakos DB, Antoniades L, Syrris P, Vouliotis A, Stefanadis C, Tsatsopoulou A, McKenna WJ, Protonotarios N (2016) Arrhythmic risk assessment in genotyped families with arrhythmogenic right ventricular cardiomyopathy. Europace 18 (4):610-616. doi:10.1093/europace/euv061</w:t>
      </w:r>
    </w:p>
    <w:p w:rsidR="00A95FCB" w:rsidRPr="00A95FCB" w:rsidRDefault="00A95FCB" w:rsidP="00A95FCB">
      <w:pPr>
        <w:pStyle w:val="EndNoteBibliography"/>
      </w:pPr>
      <w:r w:rsidRPr="00A95FCB">
        <w:t>2. Mast TP, Teske AJ, vd Heijden JF, Groeneweg JA, Te Riele AS, Velthuis BK, Hauer RN, Doevendans PA, Cramer MJ (2015) Left Ventricular Involvement in Arrhythmogenic Right Ventricular Dysplasia/Cardiomyopathy Assessed by Echocardiography Predicts Adverse Clinical Outcome. J Am Soc Echocardiogr 28 (9):1103-1113 e1109. doi:10.1016/j.echo.2015.04.015</w:t>
      </w:r>
    </w:p>
    <w:p w:rsidR="00A95FCB" w:rsidRPr="00A95FCB" w:rsidRDefault="00A95FCB" w:rsidP="00A95FCB">
      <w:pPr>
        <w:pStyle w:val="EndNoteBibliography"/>
      </w:pPr>
      <w:r w:rsidRPr="00A95FCB">
        <w:t>3. Ruwald AC, Marcus F, Estes NA, 3rd, Link M, McNitt S, Polonsky B, Calkins H, Towbin JA, Moss AJ, Zareba W (2015) Association of competitive and recreational sport participation with cardiac events in patients with arrhythmogenic right ventricular cardiomyopathy: results from the North American multidisciplinary study of arrhythmogenic right ventricular cardiomyopathy. Eur Heart J 36 (27):1735-1743. doi:10.1093/eurheartj/ehv110</w:t>
      </w:r>
    </w:p>
    <w:p w:rsidR="00A95FCB" w:rsidRPr="00A95FCB" w:rsidRDefault="00A95FCB" w:rsidP="00A95FCB">
      <w:pPr>
        <w:pStyle w:val="EndNoteBibliography"/>
      </w:pPr>
      <w:r w:rsidRPr="00A95FCB">
        <w:t>4. Saguner AM, Ganahl S, Baldinger SH, Kraus A, Medeiros-Domingo A, Nordbeck S, Saguner AR, Mueller-Burri AS, Haegeli LM, Wolber T, Steffel J, Krasniqi N, Delacretaz E, Luscher TF, Held L, Brunckhorst CB, Duru F (2014) Usefulness of electrocardiographic parameters for risk prediction in arrhythmogenic right ventricular dysplasia. Am J Cardiol 113 (10):1728-1734. doi:10.1016/j.amjcard.2014.02.031</w:t>
      </w:r>
    </w:p>
    <w:p w:rsidR="00A95FCB" w:rsidRPr="00A95FCB" w:rsidRDefault="00A95FCB" w:rsidP="00A95FCB">
      <w:pPr>
        <w:pStyle w:val="EndNoteBibliography"/>
      </w:pPr>
      <w:r w:rsidRPr="00A95FCB">
        <w:t>5. Liao YC, Lin YJ, Chung FP, Chang SL, Lo LW, Hu YF, Chao TF, Chung E, Tuan TC, Huang JL, Liao JN, Chen YY, Chen SA (2014) Risk stratification of arrhythmogenic right ventricular cardiomyopathy based on signal averaged electrocardiograms. Int J Cardiol 174 (3):628-633. doi:10.1016/j.ijcard.2014.04.169</w:t>
      </w:r>
    </w:p>
    <w:p w:rsidR="00A95FCB" w:rsidRPr="00A95FCB" w:rsidRDefault="00A95FCB" w:rsidP="00A95FCB">
      <w:pPr>
        <w:pStyle w:val="EndNoteBibliography"/>
      </w:pPr>
      <w:r w:rsidRPr="00A95FCB">
        <w:t>6. Link MS, Laidlaw D, Polonsky B, Zareba W, McNitt S, Gear K, Marcus F, Estes NA, 3rd (2014) Ventricular arrhythmias in the North American multidisciplinary study of ARVC: predictors, characteristics, and treatment. J Am Coll Cardiol 64 (2):119-125. doi:10.1016/j.jacc.2014.04.035</w:t>
      </w:r>
    </w:p>
    <w:p w:rsidR="00A95FCB" w:rsidRPr="00A95FCB" w:rsidRDefault="00A95FCB" w:rsidP="00A95FCB">
      <w:pPr>
        <w:pStyle w:val="EndNoteBibliography"/>
      </w:pPr>
      <w:r w:rsidRPr="00A95FCB">
        <w:t>7. Saguner AM, Vecchiati A, Baldinger SH, Rueger S, Medeiros-Domingo A, Mueller-Burri AS, Haegeli LM, Biaggi P, Manka R, Luscher TF, Fontaine G, Delacretaz E, Jenni R, Held L, Brunckhorst C, Duru F, Tanner FC (2014) Different prognostic value of functional right ventricular parameters in arrhythmogenic right ventricular cardiomyopathy/dysplasia. Circ Cardiovasc Imaging 7 (2):230-239. doi:10.1161/circimaging.113.000210</w:t>
      </w:r>
    </w:p>
    <w:p w:rsidR="00A95FCB" w:rsidRPr="00A95FCB" w:rsidRDefault="00A95FCB" w:rsidP="00A95FCB">
      <w:pPr>
        <w:pStyle w:val="EndNoteBibliography"/>
      </w:pPr>
      <w:r w:rsidRPr="00A95FCB">
        <w:t>8. Peters S (2012) QRS fragmentation in patients with arrhythmogenic right ventricular cardiomyopathy and complete right bundle branch block: a risk stratification. Eur Heart J Acute Cardiovasc Care 1 (3):236-239. doi:10.1177/2048872612453922</w:t>
      </w:r>
    </w:p>
    <w:p w:rsidR="00A95FCB" w:rsidRPr="00A95FCB" w:rsidRDefault="00A95FCB" w:rsidP="00A95FCB">
      <w:pPr>
        <w:pStyle w:val="EndNoteBibliography"/>
      </w:pPr>
      <w:r w:rsidRPr="00A95FCB">
        <w:t>9. James CA, Bhonsale A, Tichnell C, Murray B, Russell SD, Tandri H, Tedford RJ, Judge DP, Calkins H (2013) Exercise increases age-related penetrance and arrhythmic risk in arrhythmogenic right ventricular dysplasia/cardiomyopathy-associated desmosomal mutation carriers. J Am Coll Cardiol 62 (14):1290-1297. doi:10.1016/j.jacc.2013.06.033</w:t>
      </w:r>
    </w:p>
    <w:p w:rsidR="00A95FCB" w:rsidRPr="00A95FCB" w:rsidRDefault="00A95FCB" w:rsidP="00A95FCB">
      <w:pPr>
        <w:pStyle w:val="EndNoteBibliography"/>
      </w:pPr>
      <w:r w:rsidRPr="00A95FCB">
        <w:t>10. Canpolat U, Kabakci G, Aytemir K, Dural M, Sahiner L, Yorgun H, Sunman H, Baris Kaya E, Tokgozoglu L, Oto A (2013) Fragmented QRS complex predicts the arrhythmic events in patients with arrhythmogenic right ventricular cardiomyopathy/dysplasia. J Cardiovasc Electrophysiol 24 (11):1260-1266. doi:10.1111/jce.12202</w:t>
      </w:r>
    </w:p>
    <w:p w:rsidR="00A95FCB" w:rsidRPr="00A95FCB" w:rsidRDefault="00A95FCB" w:rsidP="00A95FCB">
      <w:pPr>
        <w:pStyle w:val="EndNoteBibliography"/>
      </w:pPr>
      <w:r w:rsidRPr="00A95FCB">
        <w:t xml:space="preserve">11. te Riele AS, Bhonsale A, James CA, Rastegar N, Murray B, Burt JR, Tichnell C, Madhavan S, Judge DP, Bluemke DA, Zimmerman SL, Kamel IR, Calkins H, Tandri H (2013) Incremental value of cardiac magnetic resonance imaging in arrhythmic risk stratification of </w:t>
      </w:r>
      <w:r w:rsidRPr="00A95FCB">
        <w:lastRenderedPageBreak/>
        <w:t>arrhythmogenic right ventricular dysplasia/cardiomyopathy-associated desmosomal mutation carriers. J Am Coll Cardiol 62 (19):1761-1769. doi:10.1016/j.jacc.2012.11.087</w:t>
      </w:r>
    </w:p>
    <w:p w:rsidR="00A95FCB" w:rsidRPr="00A95FCB" w:rsidRDefault="00A95FCB" w:rsidP="00A95FCB">
      <w:pPr>
        <w:pStyle w:val="EndNoteBibliography"/>
      </w:pPr>
      <w:r w:rsidRPr="00A95FCB">
        <w:t>12. Deac M, Alpendurada F, Fanaie F, Vimal R, Carpenter JP, Dawson A, Miller C, Roussin I, di Pietro E, Ismail TF, Roughton M, Wong J, Dawson D, Till JA, Sheppard MN, Mohiaddin RH, Kilner PJ, Pennell DJ, Prasad SK (2013) Prognostic value of cardiovascular magnetic resonance in patients with suspected arrhythmogenic right ventricular cardiomyopathy. Int J Cardiol 168 (4):3514-3521. doi:10.1016/j.ijcard.2013.04.208</w:t>
      </w:r>
    </w:p>
    <w:p w:rsidR="00A95FCB" w:rsidRPr="00A95FCB" w:rsidRDefault="00A95FCB" w:rsidP="00A95FCB">
      <w:pPr>
        <w:pStyle w:val="EndNoteBibliography"/>
      </w:pPr>
      <w:r w:rsidRPr="00A95FCB">
        <w:t>13. Bhonsale A, James CA, Tichnell C, Murray B, Madhavan S, Philips B, Russell SD, Abraham T, Tandri H, Judge DP, Calkins H (2013) Risk stratification in arrhythmogenic right ventricular dysplasia/cardiomyopathy-associated desmosomal mutation carriers. Circ Arrhythm Electrophysiol 6 (3):569-578. doi:10.1161/circep.113.000233</w:t>
      </w:r>
    </w:p>
    <w:p w:rsidR="00A95FCB" w:rsidRPr="00A95FCB" w:rsidRDefault="00A95FCB" w:rsidP="00A95FCB">
      <w:pPr>
        <w:pStyle w:val="EndNoteBibliography"/>
      </w:pPr>
      <w:r w:rsidRPr="00A95FCB">
        <w:t>14. Migliore F, Zorzi A, Silvano M, Bevilacqua M, Leoni L, Marra MP, Elmaghawry M, Brugnaro L, Dal Lin C, Bauce B, Rigato I, Tarantini G, Basso C, Buja G, Thiene G, Iliceto S, Corrado D (2013) Prognostic value of endocardial voltage mapping in patients with arrhythmogenic right ventricular cardiomyopathy/dysplasia. Circ Arrhythm Electrophysiol 6 (1):167-176. doi:10.1161/circep.111.974881</w:t>
      </w:r>
    </w:p>
    <w:p w:rsidR="00A95FCB" w:rsidRPr="00A95FCB" w:rsidRDefault="00A95FCB" w:rsidP="00A95FCB">
      <w:pPr>
        <w:pStyle w:val="EndNoteBibliography"/>
      </w:pPr>
      <w:r w:rsidRPr="00A95FCB">
        <w:t>15. Saguner AM, Medeiros-Domingo A, Schwyzer MA, On CJ, Haegeli LM, Wolber T, Hurlimann D, Steffel J, Krasniqi N, Rueger S, Held L, Luscher TF, Brunckhorst C, Duru F (2013) Usefulness of inducible ventricular tachycardia to predict long-term adverse outcomes in arrhythmogenic right ventricular cardiomyopathy. Am J Cardiol 111 (2):250-257. doi:10.1016/j.amjcard.2012.09.025</w:t>
      </w:r>
    </w:p>
    <w:p w:rsidR="00A95FCB" w:rsidRPr="00A95FCB" w:rsidRDefault="00A95FCB" w:rsidP="00A95FCB">
      <w:pPr>
        <w:pStyle w:val="EndNoteBibliography"/>
      </w:pPr>
      <w:r w:rsidRPr="00A95FCB">
        <w:t>16. Santangeli P, Dello Russo A, Pieroni M, Casella M, Di Biase L, Burkhardt JD, Sanchez J, Lakkireddy D, Carbucicchio C, Zucchetti M, Pelargonio G, Themistoclakis S, Camporeale A, Rossillo A, Beheiry S, Hongo R, Bellocci F, Tondo C, Natale A (2012) Fragmented and delayed electrograms within fibrofatty scar predict arrhythmic events in arrhythmogenic right ventricular cardiomyopathy: results from a prospective risk stratification study. Heart Rhythm 9 (8):1200-1206. doi:10.1016/j.hrthm.2012.03.057</w:t>
      </w:r>
    </w:p>
    <w:p w:rsidR="00A95FCB" w:rsidRPr="00A95FCB" w:rsidRDefault="00A95FCB" w:rsidP="00A95FCB">
      <w:pPr>
        <w:pStyle w:val="EndNoteBibliography"/>
      </w:pPr>
      <w:r w:rsidRPr="00A95FCB">
        <w:t>17. Peters S, Truemmel M, Koehler B (2012) Prognostic value of QRS fragmentation in patients with arrhythmogenic right ventricular cardiomyopathy/dysplasia. J Cardiovasc Med (Hagerstown) 13 (5):295-298. doi:10.2459/JCM.0b013e32834bed0a</w:t>
      </w:r>
    </w:p>
    <w:p w:rsidR="00A95FCB" w:rsidRPr="00A95FCB" w:rsidRDefault="00A95FCB" w:rsidP="00A95FCB">
      <w:pPr>
        <w:pStyle w:val="EndNoteBibliography"/>
      </w:pPr>
      <w:r w:rsidRPr="00A95FCB">
        <w:t>18. Bhonsale A, James CA, Tichnell C, Murray B, Gagarin D, Philips B, Dalal D, Tedford R, Russell SD, Abraham T, Tandri H, Judge DP, Calkins H (2011) Incidence and predictors of implantable cardioverter-defibrillator therapy in patients with arrhythmogenic right ventricular dysplasia/cardiomyopathy undergoing implantable cardioverter-defibrillator implantation for primary prevention. J Am Coll Cardiol 58 (14):1485-1496. doi:10.1016/j.jacc.2011.06.043</w:t>
      </w:r>
    </w:p>
    <w:p w:rsidR="00A95FCB" w:rsidRPr="00A95FCB" w:rsidRDefault="00A95FCB" w:rsidP="00A95FCB">
      <w:pPr>
        <w:pStyle w:val="EndNoteBibliography"/>
      </w:pPr>
      <w:r w:rsidRPr="00A95FCB">
        <w:t>19. Paul M, Wichter T, Kies P, Gerss J, Wollmann C, Rahbar K, Eckardt L, Breithardt G, Schober O, Schulze-Bahr E, Schafers M (2011) Cardiac sympathetic dysfunction in genotyped patients with arrhythmogenic right ventricular cardiomyopathy and risk of recurrent ventricular tachyarrhythmias. J Nucl Med 52 (10):1559-1565. doi:10.2967/jnumed.111.088997</w:t>
      </w:r>
    </w:p>
    <w:p w:rsidR="00A95FCB" w:rsidRPr="00A95FCB" w:rsidRDefault="00A95FCB" w:rsidP="00A95FCB">
      <w:pPr>
        <w:pStyle w:val="EndNoteBibliography"/>
      </w:pPr>
      <w:r w:rsidRPr="00A95FCB">
        <w:t>20. Sarvari SI, Haugaa KH, Anfinsen OG, Leren TP, Smiseth OA, Kongsgaard E, Amlie JP, Edvardsen T (2011) Right ventricular mechanical dispersion is related to malignant arrhythmias: a study of patients with arrhythmogenic right ventricular cardiomyopathy and subclinical right ventricular dysfunction. Eur Heart J 32 (9):1089-1096. doi:10.1093/eurheartj/ehr069</w:t>
      </w:r>
    </w:p>
    <w:p w:rsidR="00A95FCB" w:rsidRPr="00A95FCB" w:rsidRDefault="00A95FCB" w:rsidP="00A95FCB">
      <w:pPr>
        <w:pStyle w:val="EndNoteBibliography"/>
      </w:pPr>
      <w:r w:rsidRPr="00A95FCB">
        <w:t xml:space="preserve">21. Pinamonti B, Dragos AM, Pyxaras SA, Merlo M, Pivetta A, Barbati G, Di Lenarda A, Morgera T, Mestroni L, Sinagra G (2011) Prognostic predictors in arrhythmogenic right </w:t>
      </w:r>
      <w:r w:rsidRPr="00A95FCB">
        <w:lastRenderedPageBreak/>
        <w:t>ventricular cardiomyopathy: results from a 10-year registry. Eur Heart J 32 (9):1105-1113. doi:10.1093/eurheartj/ehr040</w:t>
      </w:r>
    </w:p>
    <w:p w:rsidR="00A95FCB" w:rsidRPr="00A95FCB" w:rsidRDefault="00A95FCB" w:rsidP="00A95FCB">
      <w:pPr>
        <w:pStyle w:val="EndNoteBibliography"/>
      </w:pPr>
      <w:r w:rsidRPr="00A95FCB">
        <w:t>22. Corrado D, Calkins H, Link MS, Leoni L, Favale S, Bevilacqua M, Basso C, Ward D, Boriani G, Ricci R, Piccini JP, Dalal D, Santini M, Buja G, Iliceto S, Estes NA, 3rd, Wichter T, McKenna WJ, Thiene G, Marcus FI (2010) Prophylactic implantable defibrillator in patients with arrhythmogenic right ventricular cardiomyopathy/dysplasia and no prior ventricular fibrillation or sustained ventricular tachycardia. Circulation 122 (12):1144-1152. doi:10.1161/circulationaha.109.913871</w:t>
      </w:r>
    </w:p>
    <w:p w:rsidR="00A95FCB" w:rsidRPr="00A95FCB" w:rsidRDefault="00A95FCB" w:rsidP="00A95FCB">
      <w:pPr>
        <w:pStyle w:val="EndNoteBibliography"/>
      </w:pPr>
      <w:r w:rsidRPr="00A95FCB">
        <w:t>23. Piccini JP, Dalal D, Roguin A, Bomma C, Cheng A, Prakasa K, Dong J, Tichnell C, James C, Russell S, Crosson J, Berger RD, Marine JE, Tomaselli G, Calkins H (2005) Predictors of appropriate implantable defibrillator therapies in patients with arrhythmogenic right ventricular dysplasia. Heart Rhythm 2 (11):1188-1194. doi:10.1016/j.hrthm.2005.08.022</w:t>
      </w:r>
    </w:p>
    <w:p w:rsidR="00A95FCB" w:rsidRPr="00A95FCB" w:rsidRDefault="00A95FCB" w:rsidP="00A95FCB">
      <w:pPr>
        <w:pStyle w:val="EndNoteBibliography"/>
      </w:pPr>
      <w:r w:rsidRPr="00A95FCB">
        <w:t>24. Lemola K, Brunckhorst C, Helfenstein U, Oechslin E, Jenni R, Duru F (2005) Predictors of adverse outcome in patients with arrhythmogenic right ventricular dysplasia/cardiomyopathy: long term experience of a tertiary care centre. Heart 91 (9):1167-1172. doi:10.1136/hrt.2004.038620</w:t>
      </w:r>
    </w:p>
    <w:p w:rsidR="00A95FCB" w:rsidRPr="00A95FCB" w:rsidRDefault="00A95FCB" w:rsidP="00A95FCB">
      <w:pPr>
        <w:pStyle w:val="EndNoteBibliography"/>
      </w:pPr>
      <w:r w:rsidRPr="00A95FCB">
        <w:t>25. Roguin A, Bomma CS, Nasir K, Tandri H, Tichnell C, James C, Rutberg J, Crosson J, Spevak PJ, Berger RD, Halperin HR, Calkins H (2004) Implantable cardioverter-defibrillators in patients with arrhythmogenic right ventricular dysplasia/cardiomyopathy. J Am Coll Cardiol 43 (10):1843-1852. doi:10.1016/j.jacc.2004.01.030</w:t>
      </w:r>
    </w:p>
    <w:p w:rsidR="00A95FCB" w:rsidRPr="00A95FCB" w:rsidRDefault="00A95FCB" w:rsidP="00A95FCB">
      <w:pPr>
        <w:pStyle w:val="EndNoteBibliography"/>
      </w:pPr>
      <w:r w:rsidRPr="00A95FCB">
        <w:t>26. Wichter T, Paul M, Wollmann C, Acil T, Gerdes P, Ashraf O, Tjan TD, Soeparwata R, Block M, Borggrefe M, Scheld HH, Breithardt G, Bocker D (2004) Implantable cardioverter/defibrillator therapy in arrhythmogenic right ventricular cardiomyopathy: single-center experience of long-term follow-up and complications in 60 patients. Circulation 109 (12):1503-1508. doi:10.1161/01.cir.0000121738.88273.43</w:t>
      </w:r>
    </w:p>
    <w:p w:rsidR="00A95FCB" w:rsidRPr="00A95FCB" w:rsidRDefault="00A95FCB" w:rsidP="00A95FCB">
      <w:pPr>
        <w:pStyle w:val="EndNoteBibliography"/>
      </w:pPr>
      <w:r w:rsidRPr="00A95FCB">
        <w:t>27. Corrado D, Leoni L, Link MS, Della Bella P, Gaita F, Curnis A, Salerno JU, Igidbashian D, Raviele A, Disertori M, Zanotto G, Verlato R, Vergara G, Delise P, Turrini P, Basso C, Naccarella F, Maddalena F, Estes NA, 3rd, Buja G, Thiene G (2003) Implantable cardioverter-defibrillator therapy for prevention of sudden death in patients with arrhythmogenic right ventricular cardiomyopathy/dysplasia. Circulation 108 (25):3084-3091. doi:10.1161/01.cir.0000103130.33451.d2</w:t>
      </w:r>
    </w:p>
    <w:p w:rsidR="00A95FCB" w:rsidRPr="00A95FCB" w:rsidRDefault="00A95FCB" w:rsidP="00A95FCB">
      <w:pPr>
        <w:pStyle w:val="EndNoteBibliography"/>
      </w:pPr>
      <w:r w:rsidRPr="00A95FCB">
        <w:t>28. Turrini P, Corrado D, Basso C, Nava A, Bauce B, Thiene G (2001) Dispersion of ventricular depolarization-repolarization: a noninvasive marker for risk stratification in arrhythmogenic right ventricular cardiomyopathy. Circulation 103 (25):3075-3080</w:t>
      </w:r>
    </w:p>
    <w:p w:rsidR="00A95FCB" w:rsidRPr="00A95FCB" w:rsidRDefault="00A95FCB" w:rsidP="00A95FCB">
      <w:pPr>
        <w:pStyle w:val="EndNoteBibliography"/>
      </w:pPr>
      <w:r w:rsidRPr="00A95FCB">
        <w:t>29. Peters S, Peters H, Thierfelder L (1999) Risk stratification of sudden cardiac death and malignant ventricular arrhythmias in right ventricular dysplasia-cardiomyopathy. Int J Cardiol 71 (3):243-250</w:t>
      </w:r>
    </w:p>
    <w:p w:rsidR="00A95FCB" w:rsidRPr="00A95FCB" w:rsidRDefault="00A95FCB" w:rsidP="00A95FCB">
      <w:pPr>
        <w:pStyle w:val="EndNoteBibliography"/>
      </w:pPr>
      <w:r w:rsidRPr="00A95FCB">
        <w:t>30. Corrado D, Wichter T, Link MS, Hauer R, Marchlinski F, Anastasakis A, Bauce B, Basso C, Brunckhorst C, Tsatsopoulou A, Tandri H, Paul M, Schmied C, Pelliccia A, Duru F, Protonotarios N, Estes NA, 3rd, McKenna WJ, Thiene G, Marcus FI, Calkins H (2015) Treatment of arrhythmogenic right ventricular cardiomyopathy/dysplasia: an international task force consensus statement. Eur Heart J 36 (46):3227-3237. doi:10.1093/eurheartj/ehv162</w:t>
      </w:r>
    </w:p>
    <w:p w:rsidR="00F663A8" w:rsidRPr="00A9349B" w:rsidRDefault="00F23CDC" w:rsidP="00F23CDC">
      <w:pPr>
        <w:rPr>
          <w:rFonts w:ascii="Arial" w:hAnsi="Arial" w:cs="Arial"/>
        </w:rPr>
      </w:pPr>
      <w:r>
        <w:rPr>
          <w:rFonts w:ascii="Arial" w:hAnsi="Arial" w:cs="Arial"/>
        </w:rPr>
        <w:fldChar w:fldCharType="end"/>
      </w:r>
    </w:p>
    <w:sectPr w:rsidR="00F663A8" w:rsidRPr="00A9349B" w:rsidSect="00460888">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0p9sdeas9ahet5v65fzac9xddwx2rwxrv&quot;&gt;My EndNote Library&lt;record-ids&gt;&lt;item&gt;34&lt;/item&gt;&lt;item&gt;37&lt;/item&gt;&lt;item&gt;38&lt;/item&gt;&lt;item&gt;39&lt;/item&gt;&lt;item&gt;40&lt;/item&gt;&lt;item&gt;41&lt;/item&gt;&lt;item&gt;47&lt;/item&gt;&lt;item&gt;48&lt;/item&gt;&lt;item&gt;7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0C1EAD"/>
    <w:rsid w:val="00004062"/>
    <w:rsid w:val="0001689D"/>
    <w:rsid w:val="00090C4A"/>
    <w:rsid w:val="000C1EAD"/>
    <w:rsid w:val="000F7F8F"/>
    <w:rsid w:val="00122C2C"/>
    <w:rsid w:val="00163540"/>
    <w:rsid w:val="001A5822"/>
    <w:rsid w:val="001B35A0"/>
    <w:rsid w:val="001B6DAE"/>
    <w:rsid w:val="001F60FC"/>
    <w:rsid w:val="00302749"/>
    <w:rsid w:val="0031598E"/>
    <w:rsid w:val="003431DC"/>
    <w:rsid w:val="00343D71"/>
    <w:rsid w:val="00460888"/>
    <w:rsid w:val="00570172"/>
    <w:rsid w:val="00597D26"/>
    <w:rsid w:val="006A1D53"/>
    <w:rsid w:val="00717FD2"/>
    <w:rsid w:val="0072163E"/>
    <w:rsid w:val="0079361B"/>
    <w:rsid w:val="007B2693"/>
    <w:rsid w:val="008145F0"/>
    <w:rsid w:val="00854A35"/>
    <w:rsid w:val="008D7571"/>
    <w:rsid w:val="009B6500"/>
    <w:rsid w:val="009D5593"/>
    <w:rsid w:val="009E00FC"/>
    <w:rsid w:val="009E0B9A"/>
    <w:rsid w:val="009F5D8A"/>
    <w:rsid w:val="00A10664"/>
    <w:rsid w:val="00A55410"/>
    <w:rsid w:val="00A9349B"/>
    <w:rsid w:val="00A95FCB"/>
    <w:rsid w:val="00B32DC7"/>
    <w:rsid w:val="00B67860"/>
    <w:rsid w:val="00BF06C8"/>
    <w:rsid w:val="00BF173E"/>
    <w:rsid w:val="00BF7BC2"/>
    <w:rsid w:val="00D331B4"/>
    <w:rsid w:val="00D36990"/>
    <w:rsid w:val="00D53A22"/>
    <w:rsid w:val="00D91F8D"/>
    <w:rsid w:val="00EF1454"/>
    <w:rsid w:val="00F23CDC"/>
    <w:rsid w:val="00F663A8"/>
    <w:rsid w:val="00FF2C0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15848"/>
  <w15:chartTrackingRefBased/>
  <w15:docId w15:val="{C98D5737-1EDB-4834-BC1D-55339A34D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C1EAD"/>
    <w:pPr>
      <w:spacing w:after="0" w:line="240" w:lineRule="auto"/>
    </w:pPr>
    <w:rPr>
      <w:sz w:val="24"/>
      <w:szCs w:val="24"/>
      <w:lang w:val="en-US"/>
    </w:rPr>
  </w:style>
  <w:style w:type="paragraph" w:styleId="berschrift1">
    <w:name w:val="heading 1"/>
    <w:basedOn w:val="Standard"/>
    <w:next w:val="Standard"/>
    <w:link w:val="berschrift1Zchn"/>
    <w:uiPriority w:val="9"/>
    <w:qFormat/>
    <w:rsid w:val="000C1EA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C1EA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C1EAD"/>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unhideWhenUsed/>
    <w:qFormat/>
    <w:rsid w:val="00EF145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C1EAD"/>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uiPriority w:val="9"/>
    <w:rsid w:val="000C1EAD"/>
    <w:rPr>
      <w:rFonts w:asciiTheme="majorHAnsi" w:eastAsiaTheme="majorEastAsia" w:hAnsiTheme="majorHAnsi" w:cstheme="majorBidi"/>
      <w:color w:val="2E74B5" w:themeColor="accent1" w:themeShade="BF"/>
      <w:sz w:val="26"/>
      <w:szCs w:val="26"/>
      <w:lang w:val="en-US"/>
    </w:rPr>
  </w:style>
  <w:style w:type="character" w:customStyle="1" w:styleId="berschrift3Zchn">
    <w:name w:val="Überschrift 3 Zchn"/>
    <w:basedOn w:val="Absatz-Standardschriftart"/>
    <w:link w:val="berschrift3"/>
    <w:uiPriority w:val="9"/>
    <w:rsid w:val="000C1EAD"/>
    <w:rPr>
      <w:rFonts w:asciiTheme="majorHAnsi" w:eastAsiaTheme="majorEastAsia" w:hAnsiTheme="majorHAnsi" w:cstheme="majorBidi"/>
      <w:color w:val="1F4D78" w:themeColor="accent1" w:themeShade="7F"/>
      <w:sz w:val="24"/>
      <w:szCs w:val="24"/>
      <w:lang w:val="en-US"/>
    </w:rPr>
  </w:style>
  <w:style w:type="character" w:styleId="Hyperlink">
    <w:name w:val="Hyperlink"/>
    <w:basedOn w:val="Absatz-Standardschriftart"/>
    <w:unhideWhenUsed/>
    <w:rsid w:val="009E00FC"/>
    <w:rPr>
      <w:color w:val="0563C1" w:themeColor="hyperlink"/>
      <w:u w:val="single"/>
    </w:rPr>
  </w:style>
  <w:style w:type="table" w:styleId="Tabellenraster">
    <w:name w:val="Table Grid"/>
    <w:basedOn w:val="NormaleTabelle"/>
    <w:uiPriority w:val="59"/>
    <w:rsid w:val="00F23CDC"/>
    <w:pPr>
      <w:spacing w:after="0" w:line="240" w:lineRule="auto"/>
    </w:pPr>
    <w:rPr>
      <w:rFonts w:eastAsiaTheme="minorEastAsia"/>
      <w:sz w:val="24"/>
      <w:szCs w:val="24"/>
      <w:lang w:val="en-GB"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ervorhebung">
    <w:name w:val="Emphasis"/>
    <w:basedOn w:val="Absatz-Standardschriftart"/>
    <w:uiPriority w:val="20"/>
    <w:rsid w:val="00F23CDC"/>
    <w:rPr>
      <w:i/>
    </w:rPr>
  </w:style>
  <w:style w:type="paragraph" w:customStyle="1" w:styleId="EndNoteBibliographyTitle">
    <w:name w:val="EndNote Bibliography Title"/>
    <w:basedOn w:val="Standard"/>
    <w:link w:val="EndNoteBibliographyTitleZchn"/>
    <w:rsid w:val="00F23CDC"/>
    <w:pPr>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F23CDC"/>
    <w:rPr>
      <w:rFonts w:ascii="Calibri" w:hAnsi="Calibri"/>
      <w:noProof/>
      <w:sz w:val="24"/>
      <w:szCs w:val="24"/>
      <w:lang w:val="en-US"/>
    </w:rPr>
  </w:style>
  <w:style w:type="paragraph" w:customStyle="1" w:styleId="EndNoteBibliography">
    <w:name w:val="EndNote Bibliography"/>
    <w:basedOn w:val="Standard"/>
    <w:link w:val="EndNoteBibliographyZchn"/>
    <w:rsid w:val="00F23CDC"/>
    <w:rPr>
      <w:rFonts w:ascii="Calibri" w:hAnsi="Calibri"/>
      <w:noProof/>
    </w:rPr>
  </w:style>
  <w:style w:type="character" w:customStyle="1" w:styleId="EndNoteBibliographyZchn">
    <w:name w:val="EndNote Bibliography Zchn"/>
    <w:basedOn w:val="Absatz-Standardschriftart"/>
    <w:link w:val="EndNoteBibliography"/>
    <w:rsid w:val="00F23CDC"/>
    <w:rPr>
      <w:rFonts w:ascii="Calibri" w:hAnsi="Calibri"/>
      <w:noProof/>
      <w:sz w:val="24"/>
      <w:szCs w:val="24"/>
      <w:lang w:val="en-US"/>
    </w:rPr>
  </w:style>
  <w:style w:type="character" w:customStyle="1" w:styleId="berschrift4Zchn">
    <w:name w:val="Überschrift 4 Zchn"/>
    <w:basedOn w:val="Absatz-Standardschriftart"/>
    <w:link w:val="berschrift4"/>
    <w:uiPriority w:val="9"/>
    <w:rsid w:val="00EF1454"/>
    <w:rPr>
      <w:rFonts w:asciiTheme="majorHAnsi" w:eastAsiaTheme="majorEastAsia" w:hAnsiTheme="majorHAnsi" w:cstheme="majorBidi"/>
      <w:i/>
      <w:iCs/>
      <w:color w:val="2E74B5" w:themeColor="accent1" w:themeShade="BF"/>
      <w:sz w:val="24"/>
      <w:szCs w:val="24"/>
      <w:lang w:val="en-US"/>
    </w:rPr>
  </w:style>
  <w:style w:type="paragraph" w:styleId="Sprechblasentext">
    <w:name w:val="Balloon Text"/>
    <w:basedOn w:val="Standard"/>
    <w:link w:val="SprechblasentextZchn"/>
    <w:uiPriority w:val="99"/>
    <w:semiHidden/>
    <w:unhideWhenUsed/>
    <w:rsid w:val="00F663A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663A8"/>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hyperlink" Target="http://www.sciencedirect.com/science/article/pii/S0022510X00002793" TargetMode="External"/><Relationship Id="rId10" Type="http://schemas.openxmlformats.org/officeDocument/2006/relationships/theme" Target="theme/theme1.xml"/><Relationship Id="rId4" Type="http://schemas.openxmlformats.org/officeDocument/2006/relationships/hyperlink" Target="mailto:annina.vischer@usb.ch" TargetMode="Externa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5477</Words>
  <Characters>34508</Characters>
  <Application>Microsoft Office Word</Application>
  <DocSecurity>0</DocSecurity>
  <Lines>287</Lines>
  <Paragraphs>79</Paragraphs>
  <ScaleCrop>false</ScaleCrop>
  <HeadingPairs>
    <vt:vector size="2" baseType="variant">
      <vt:variant>
        <vt:lpstr>Titel</vt:lpstr>
      </vt:variant>
      <vt:variant>
        <vt:i4>1</vt:i4>
      </vt:variant>
    </vt:vector>
  </HeadingPairs>
  <TitlesOfParts>
    <vt:vector size="1" baseType="lpstr">
      <vt:lpstr/>
    </vt:vector>
  </TitlesOfParts>
  <Company>USB</Company>
  <LinksUpToDate>false</LinksUpToDate>
  <CharactersWithSpaces>3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cher Annina Salome</dc:creator>
  <cp:keywords/>
  <dc:description/>
  <cp:lastModifiedBy>Vischer Annina Salome</cp:lastModifiedBy>
  <cp:revision>4</cp:revision>
  <dcterms:created xsi:type="dcterms:W3CDTF">2019-04-02T20:21:00Z</dcterms:created>
  <dcterms:modified xsi:type="dcterms:W3CDTF">2019-04-25T15:54:00Z</dcterms:modified>
</cp:coreProperties>
</file>